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0FC45F" w14:textId="37292B67" w:rsidR="00502A33" w:rsidRDefault="00111996" w:rsidP="00843719">
      <w:pPr>
        <w:rPr>
          <w:b/>
        </w:rPr>
      </w:pPr>
      <w:r>
        <w:rPr>
          <w:b/>
        </w:rPr>
        <w:t xml:space="preserve">Article Draft: Systematising the </w:t>
      </w:r>
      <w:r w:rsidR="00C149FC">
        <w:rPr>
          <w:b/>
        </w:rPr>
        <w:t xml:space="preserve">Interdisciplinary </w:t>
      </w:r>
      <w:r>
        <w:rPr>
          <w:b/>
        </w:rPr>
        <w:t>Therapeutic Environment</w:t>
      </w:r>
      <w:r w:rsidR="0002091F">
        <w:rPr>
          <w:b/>
        </w:rPr>
        <w:t>: A Supervisory Perspective.</w:t>
      </w:r>
    </w:p>
    <w:p w14:paraId="6F725AF3" w14:textId="77777777" w:rsidR="007C3EF5" w:rsidRDefault="007C3EF5" w:rsidP="00DE5AC8">
      <w:pPr>
        <w:jc w:val="center"/>
        <w:rPr>
          <w:b/>
        </w:rPr>
      </w:pPr>
    </w:p>
    <w:p w14:paraId="35DD14F0" w14:textId="77777777" w:rsidR="007C3EF5" w:rsidRDefault="007C3EF5" w:rsidP="007C3EF5">
      <w:pPr>
        <w:rPr>
          <w:b/>
        </w:rPr>
      </w:pPr>
      <w:r>
        <w:rPr>
          <w:b/>
        </w:rPr>
        <w:t xml:space="preserve">Notes: </w:t>
      </w:r>
    </w:p>
    <w:p w14:paraId="1117FD63" w14:textId="1BA4B114" w:rsidR="007C3EF5" w:rsidRDefault="007C3EF5" w:rsidP="007C3EF5">
      <w:pPr>
        <w:pStyle w:val="ListParagraph"/>
        <w:numPr>
          <w:ilvl w:val="0"/>
          <w:numId w:val="3"/>
        </w:numPr>
        <w:rPr>
          <w:b/>
        </w:rPr>
      </w:pPr>
      <w:proofErr w:type="gramStart"/>
      <w:r w:rsidRPr="007C3EF5">
        <w:rPr>
          <w:b/>
        </w:rPr>
        <w:t>need</w:t>
      </w:r>
      <w:proofErr w:type="gramEnd"/>
      <w:r w:rsidRPr="007C3EF5">
        <w:rPr>
          <w:b/>
        </w:rPr>
        <w:t xml:space="preserve"> to improve the node and relationships diagrams to more comprehensively represent the relationships, </w:t>
      </w:r>
      <w:r>
        <w:rPr>
          <w:b/>
        </w:rPr>
        <w:t>add strength and directionality</w:t>
      </w:r>
    </w:p>
    <w:p w14:paraId="182A10D4" w14:textId="73E520EA" w:rsidR="007C3EF5" w:rsidRDefault="007C3EF5" w:rsidP="007C3EF5">
      <w:pPr>
        <w:pStyle w:val="ListParagraph"/>
        <w:numPr>
          <w:ilvl w:val="0"/>
          <w:numId w:val="3"/>
        </w:numPr>
        <w:rPr>
          <w:b/>
        </w:rPr>
      </w:pPr>
      <w:proofErr w:type="gramStart"/>
      <w:r>
        <w:rPr>
          <w:b/>
        </w:rPr>
        <w:t>need</w:t>
      </w:r>
      <w:proofErr w:type="gramEnd"/>
      <w:r>
        <w:rPr>
          <w:b/>
        </w:rPr>
        <w:t xml:space="preserve"> to reformate whole document within a template</w:t>
      </w:r>
    </w:p>
    <w:p w14:paraId="76AD4A5F" w14:textId="51CE8DDA" w:rsidR="003F30AC" w:rsidRDefault="003F30AC" w:rsidP="007C3EF5">
      <w:pPr>
        <w:pStyle w:val="ListParagraph"/>
        <w:numPr>
          <w:ilvl w:val="0"/>
          <w:numId w:val="3"/>
        </w:numPr>
        <w:rPr>
          <w:b/>
        </w:rPr>
      </w:pPr>
      <w:proofErr w:type="gramStart"/>
      <w:r>
        <w:rPr>
          <w:b/>
        </w:rPr>
        <w:t>need</w:t>
      </w:r>
      <w:proofErr w:type="gramEnd"/>
      <w:r>
        <w:rPr>
          <w:b/>
        </w:rPr>
        <w:t xml:space="preserve"> better material from complex systems theory</w:t>
      </w:r>
    </w:p>
    <w:p w14:paraId="7C24BFD4" w14:textId="23B19992" w:rsidR="003F30AC" w:rsidRDefault="003F30AC" w:rsidP="007C3EF5">
      <w:pPr>
        <w:pStyle w:val="ListParagraph"/>
        <w:numPr>
          <w:ilvl w:val="0"/>
          <w:numId w:val="3"/>
        </w:numPr>
        <w:rPr>
          <w:b/>
        </w:rPr>
      </w:pPr>
      <w:proofErr w:type="gramStart"/>
      <w:r>
        <w:rPr>
          <w:b/>
        </w:rPr>
        <w:t>need</w:t>
      </w:r>
      <w:proofErr w:type="gramEnd"/>
      <w:r>
        <w:rPr>
          <w:b/>
        </w:rPr>
        <w:t xml:space="preserve"> tighter tie in with material in thesis</w:t>
      </w:r>
    </w:p>
    <w:p w14:paraId="4726F133" w14:textId="37A44866" w:rsidR="00CC2EC4" w:rsidRPr="007C3EF5" w:rsidRDefault="00CC2EC4" w:rsidP="007C3EF5">
      <w:pPr>
        <w:pStyle w:val="ListParagraph"/>
        <w:numPr>
          <w:ilvl w:val="0"/>
          <w:numId w:val="3"/>
        </w:numPr>
        <w:rPr>
          <w:b/>
        </w:rPr>
      </w:pPr>
      <w:proofErr w:type="gramStart"/>
      <w:r>
        <w:rPr>
          <w:b/>
        </w:rPr>
        <w:t>reduce</w:t>
      </w:r>
      <w:proofErr w:type="gramEnd"/>
      <w:r>
        <w:rPr>
          <w:b/>
        </w:rPr>
        <w:t xml:space="preserve"> references to Hawkins and </w:t>
      </w:r>
      <w:proofErr w:type="spellStart"/>
      <w:r>
        <w:rPr>
          <w:b/>
        </w:rPr>
        <w:t>Shohet</w:t>
      </w:r>
      <w:proofErr w:type="spellEnd"/>
      <w:r>
        <w:rPr>
          <w:b/>
        </w:rPr>
        <w:t xml:space="preserve"> and research/reference other models.</w:t>
      </w:r>
    </w:p>
    <w:p w14:paraId="370F2234" w14:textId="77777777" w:rsidR="00313823" w:rsidRDefault="00313823" w:rsidP="00502A33">
      <w:pPr>
        <w:jc w:val="center"/>
        <w:rPr>
          <w:b/>
        </w:rPr>
      </w:pPr>
      <w:r>
        <w:rPr>
          <w:b/>
        </w:rPr>
        <w:t>List of Figures</w:t>
      </w:r>
    </w:p>
    <w:p w14:paraId="15E2FFB1" w14:textId="77777777" w:rsidR="00942434" w:rsidRPr="0067698A" w:rsidRDefault="00942434" w:rsidP="00942434">
      <w:r w:rsidRPr="0067698A">
        <w:t>Figure 1: The semiotic square</w:t>
      </w:r>
    </w:p>
    <w:p w14:paraId="4077D9A1" w14:textId="6DE89F8E" w:rsidR="00942434" w:rsidRPr="0067698A" w:rsidRDefault="00942434" w:rsidP="00942434">
      <w:r w:rsidRPr="0067698A">
        <w:t>Figure 2: Unidirectional relationship between supervisor and supervi</w:t>
      </w:r>
      <w:r w:rsidR="007C3EF5">
        <w:t>see</w:t>
      </w:r>
    </w:p>
    <w:p w14:paraId="50E4D565" w14:textId="77777777" w:rsidR="00942434" w:rsidRPr="0067698A" w:rsidRDefault="00942434" w:rsidP="00942434">
      <w:r w:rsidRPr="0067698A">
        <w:t>Figure 3: Unidirectional relationship between practitioner and supervisee</w:t>
      </w:r>
    </w:p>
    <w:p w14:paraId="75DB70B6" w14:textId="77777777" w:rsidR="00942434" w:rsidRPr="0067698A" w:rsidRDefault="00942434" w:rsidP="00942434">
      <w:r w:rsidRPr="0067698A">
        <w:t>Figure 4: Unidirectional relationship between supervisee and supervisor</w:t>
      </w:r>
    </w:p>
    <w:p w14:paraId="7E7FDAF8" w14:textId="77777777" w:rsidR="00942434" w:rsidRPr="0067698A" w:rsidRDefault="00942434" w:rsidP="00942434">
      <w:r w:rsidRPr="0067698A">
        <w:t>Figure 5: The supervisory quadrant</w:t>
      </w:r>
    </w:p>
    <w:p w14:paraId="0A0048D1" w14:textId="77777777" w:rsidR="00942434" w:rsidRDefault="00942434" w:rsidP="00942434">
      <w:pPr>
        <w:jc w:val="both"/>
      </w:pPr>
      <w:r>
        <w:t>Figure 6: Primary and secondary contextual levels of a supervision quadrant role</w:t>
      </w:r>
    </w:p>
    <w:p w14:paraId="47F642FB" w14:textId="77777777" w:rsidR="00942434" w:rsidRDefault="00942434" w:rsidP="00942434">
      <w:r>
        <w:t>Figure 7: Primary and secondary contextual levels of the supervision mandala</w:t>
      </w:r>
    </w:p>
    <w:p w14:paraId="4D7474D8" w14:textId="77777777" w:rsidR="00942434" w:rsidRDefault="00942434" w:rsidP="00942434">
      <w:r>
        <w:t>Figure 8: Direct and emergent relationships cluster</w:t>
      </w:r>
    </w:p>
    <w:p w14:paraId="07B35E42" w14:textId="77777777" w:rsidR="00942434" w:rsidRDefault="00942434" w:rsidP="00942434">
      <w:r>
        <w:t>Figure 9: Direct and emergent relationships mandala</w:t>
      </w:r>
    </w:p>
    <w:p w14:paraId="0733D103" w14:textId="77777777" w:rsidR="00942434" w:rsidRDefault="00942434" w:rsidP="00942434">
      <w:r>
        <w:t>Figure 10: Two-dimensional supervision mandala</w:t>
      </w:r>
    </w:p>
    <w:p w14:paraId="7AA0AE65" w14:textId="62963008" w:rsidR="00347C66" w:rsidRDefault="003F2CD2" w:rsidP="00347C66">
      <w:r>
        <w:t>Figure 11</w:t>
      </w:r>
      <w:r w:rsidR="00347C66">
        <w:t>: Multi-dimensional supervision mandala</w:t>
      </w:r>
    </w:p>
    <w:p w14:paraId="64B085A0" w14:textId="77777777" w:rsidR="00426FE0" w:rsidRDefault="00426FE0" w:rsidP="00426FE0">
      <w:r>
        <w:t>Figure 12: The primary and secondary contextual levels of the client</w:t>
      </w:r>
    </w:p>
    <w:p w14:paraId="6303396B" w14:textId="77777777" w:rsidR="00426FE0" w:rsidRDefault="00426FE0" w:rsidP="00426FE0">
      <w:r>
        <w:t>Figure 13: Key for Figures 14 and 15</w:t>
      </w:r>
    </w:p>
    <w:p w14:paraId="0DBEA61A" w14:textId="77777777" w:rsidR="00426FE0" w:rsidRDefault="00426FE0" w:rsidP="00426FE0">
      <w:r>
        <w:t>Figure 14: The primary and secondary contextual levels of the supervisee</w:t>
      </w:r>
    </w:p>
    <w:p w14:paraId="65F6D9F5" w14:textId="77777777" w:rsidR="00426FE0" w:rsidRDefault="00426FE0" w:rsidP="00426FE0">
      <w:r>
        <w:t>Figure 15: The primary and secondary contextual levels of the supervisor</w:t>
      </w:r>
    </w:p>
    <w:p w14:paraId="4A1473C8" w14:textId="77777777" w:rsidR="00426FE0" w:rsidRDefault="00426FE0" w:rsidP="00426FE0">
      <w:r>
        <w:t>Figure 16: The total supervision quadrant relationships at primary and secondary contextual levels</w:t>
      </w:r>
    </w:p>
    <w:p w14:paraId="35D563D4" w14:textId="77777777" w:rsidR="00891E44" w:rsidRDefault="00891E44" w:rsidP="00347C66"/>
    <w:p w14:paraId="0A635686" w14:textId="77777777" w:rsidR="004D3922" w:rsidRDefault="004D3922" w:rsidP="00347C66"/>
    <w:p w14:paraId="7A17D49C" w14:textId="2E70EA7E" w:rsidR="0073003D" w:rsidRPr="00D80673" w:rsidRDefault="00D75EB9" w:rsidP="00502A33">
      <w:pPr>
        <w:keepNext/>
        <w:spacing w:after="100" w:afterAutospacing="1" w:line="360" w:lineRule="auto"/>
        <w:jc w:val="center"/>
        <w:rPr>
          <w:b/>
        </w:rPr>
      </w:pPr>
      <w:r>
        <w:rPr>
          <w:b/>
        </w:rPr>
        <w:br w:type="page"/>
      </w:r>
      <w:r w:rsidR="00624C94">
        <w:rPr>
          <w:b/>
        </w:rPr>
        <w:lastRenderedPageBreak/>
        <w:t>Where I Stand</w:t>
      </w:r>
    </w:p>
    <w:p w14:paraId="496B17F6" w14:textId="1ECF91DB" w:rsidR="002255B6" w:rsidRPr="00D80673" w:rsidRDefault="00160AE7" w:rsidP="00502A33">
      <w:pPr>
        <w:spacing w:after="100" w:afterAutospacing="1" w:line="360" w:lineRule="auto"/>
        <w:jc w:val="both"/>
      </w:pPr>
      <w:r w:rsidRPr="00D80673">
        <w:t>As a contemplative</w:t>
      </w:r>
      <w:r w:rsidR="0054480F">
        <w:t>,</w:t>
      </w:r>
      <w:r w:rsidR="002255B6" w:rsidRPr="00D80673">
        <w:t xml:space="preserve"> I </w:t>
      </w:r>
      <w:r w:rsidR="008C23EA" w:rsidRPr="00D80673">
        <w:t>interpret</w:t>
      </w:r>
      <w:r w:rsidR="002255B6" w:rsidRPr="00D80673">
        <w:t xml:space="preserve"> my experiences </w:t>
      </w:r>
      <w:r w:rsidR="0054480F">
        <w:t>through the multiple lenses of w</w:t>
      </w:r>
      <w:r w:rsidR="002255B6" w:rsidRPr="00D80673">
        <w:t>estern</w:t>
      </w:r>
      <w:r w:rsidR="0054480F">
        <w:t xml:space="preserve"> phenomenology and the e</w:t>
      </w:r>
      <w:r w:rsidR="00937345">
        <w:t>astern wisdom t</w:t>
      </w:r>
      <w:r w:rsidR="002255B6" w:rsidRPr="00D80673">
        <w:t>raditions</w:t>
      </w:r>
      <w:r w:rsidR="00A37CE3" w:rsidRPr="00D80673">
        <w:t xml:space="preserve"> </w:t>
      </w:r>
      <w:r w:rsidR="002255B6" w:rsidRPr="00D80673">
        <w:fldChar w:fldCharType="begin">
          <w:fldData xml:space="preserve">PEVuZE5vdGU+PENpdGU+PEF1dGhvcj5WYXJlbGE8L0F1dGhvcj48WWVhcj4xOTkxPC9ZZWFyPjxS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</w:fldData>
        </w:fldChar>
      </w:r>
      <w:r w:rsidR="00574892">
        <w:instrText xml:space="preserve"> ADDIN EN.CITE </w:instrText>
      </w:r>
      <w:r w:rsidR="00574892">
        <w:fldChar w:fldCharType="begin">
          <w:fldData xml:space="preserve">PEVuZE5vdGU+PENpdGU+PEF1dGhvcj5WYXJlbGE8L0F1dGhvcj48WWVhcj4xOTkxPC9ZZWFyPjxS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</w:fldData>
        </w:fldChar>
      </w:r>
      <w:r w:rsidR="00574892">
        <w:instrText xml:space="preserve"> ADDIN EN.CITE.DATA </w:instrText>
      </w:r>
      <w:r w:rsidR="00574892">
        <w:fldChar w:fldCharType="end"/>
      </w:r>
      <w:r w:rsidR="002255B6" w:rsidRPr="00D80673">
        <w:fldChar w:fldCharType="separate"/>
      </w:r>
      <w:r w:rsidR="00574892">
        <w:rPr>
          <w:noProof/>
        </w:rPr>
        <w:t>(</w:t>
      </w:r>
      <w:hyperlink w:anchor="_ENREF_26" w:tooltip="Depraz, 1999b #524" w:history="1">
        <w:r w:rsidR="00670B33">
          <w:rPr>
            <w:noProof/>
          </w:rPr>
          <w:t>Depraz, 1999b</w:t>
        </w:r>
      </w:hyperlink>
      <w:r w:rsidR="00574892">
        <w:rPr>
          <w:noProof/>
        </w:rPr>
        <w:t xml:space="preserve">; </w:t>
      </w:r>
      <w:hyperlink w:anchor="_ENREF_28" w:tooltip="Depraz, 2000 #514" w:history="1">
        <w:r w:rsidR="00670B33">
          <w:rPr>
            <w:noProof/>
          </w:rPr>
          <w:t>Depraz, Varela, &amp; Vermersch, 2000</w:t>
        </w:r>
      </w:hyperlink>
      <w:r w:rsidR="00574892">
        <w:rPr>
          <w:noProof/>
        </w:rPr>
        <w:t xml:space="preserve">, </w:t>
      </w:r>
      <w:hyperlink w:anchor="_ENREF_29" w:tooltip="Depraz, 2003 #530" w:history="1">
        <w:r w:rsidR="00670B33">
          <w:rPr>
            <w:noProof/>
          </w:rPr>
          <w:t>2003</w:t>
        </w:r>
      </w:hyperlink>
      <w:r w:rsidR="00574892">
        <w:rPr>
          <w:noProof/>
        </w:rPr>
        <w:t xml:space="preserve">; </w:t>
      </w:r>
      <w:hyperlink w:anchor="_ENREF_54" w:tooltip="Genoud, 2009 #672" w:history="1">
        <w:r w:rsidR="00670B33">
          <w:rPr>
            <w:noProof/>
          </w:rPr>
          <w:t>Genoud, 2009</w:t>
        </w:r>
      </w:hyperlink>
      <w:r w:rsidR="00574892">
        <w:rPr>
          <w:noProof/>
        </w:rPr>
        <w:t xml:space="preserve">; </w:t>
      </w:r>
      <w:hyperlink w:anchor="_ENREF_112" w:tooltip="Scharmer, 2000 #416" w:history="1">
        <w:r w:rsidR="00670B33">
          <w:rPr>
            <w:noProof/>
          </w:rPr>
          <w:t>Scharmer, 2000</w:t>
        </w:r>
      </w:hyperlink>
      <w:r w:rsidR="00574892">
        <w:rPr>
          <w:noProof/>
        </w:rPr>
        <w:t xml:space="preserve">; </w:t>
      </w:r>
      <w:hyperlink w:anchor="_ENREF_138" w:tooltip="Varela, 1999 #580" w:history="1">
        <w:r w:rsidR="00670B33">
          <w:rPr>
            <w:noProof/>
          </w:rPr>
          <w:t>Varela, 1999</w:t>
        </w:r>
      </w:hyperlink>
      <w:r w:rsidR="00574892">
        <w:rPr>
          <w:noProof/>
        </w:rPr>
        <w:t xml:space="preserve">; </w:t>
      </w:r>
      <w:hyperlink w:anchor="_ENREF_139" w:tooltip="Varela, 1999a #464" w:history="1">
        <w:r w:rsidR="00670B33">
          <w:rPr>
            <w:noProof/>
          </w:rPr>
          <w:t>Varela &amp; Shear, 1999a</w:t>
        </w:r>
      </w:hyperlink>
      <w:r w:rsidR="00574892">
        <w:rPr>
          <w:noProof/>
        </w:rPr>
        <w:t xml:space="preserve">; </w:t>
      </w:r>
      <w:hyperlink w:anchor="_ENREF_140" w:tooltip="Varela, 1991 #460" w:history="1">
        <w:r w:rsidR="00670B33">
          <w:rPr>
            <w:noProof/>
          </w:rPr>
          <w:t>Varela, Thompson, &amp; Rosch, 1991</w:t>
        </w:r>
      </w:hyperlink>
      <w:r w:rsidR="00574892">
        <w:rPr>
          <w:noProof/>
        </w:rPr>
        <w:t xml:space="preserve">; </w:t>
      </w:r>
      <w:hyperlink w:anchor="_ENREF_141" w:tooltip="Vermersch, 1999 #525" w:history="1">
        <w:r w:rsidR="00670B33">
          <w:rPr>
            <w:noProof/>
          </w:rPr>
          <w:t>Vermersch, 1999</w:t>
        </w:r>
      </w:hyperlink>
      <w:r w:rsidR="00574892">
        <w:rPr>
          <w:noProof/>
        </w:rPr>
        <w:t>)</w:t>
      </w:r>
      <w:r w:rsidR="002255B6" w:rsidRPr="00D80673">
        <w:fldChar w:fldCharType="end"/>
      </w:r>
      <w:r w:rsidR="002255B6" w:rsidRPr="00D80673">
        <w:t>.</w:t>
      </w:r>
      <w:r w:rsidR="00937345">
        <w:t xml:space="preserve"> </w:t>
      </w:r>
      <w:r w:rsidR="003774DD">
        <w:t>The ontologically fragile</w:t>
      </w:r>
      <w:r w:rsidR="0054480F">
        <w:t xml:space="preserve"> embodied</w:t>
      </w:r>
      <w:r w:rsidRPr="00D80673">
        <w:t xml:space="preserve"> self </w:t>
      </w:r>
      <w:r w:rsidR="00977EDE">
        <w:t xml:space="preserve">that I bring </w:t>
      </w:r>
      <w:r w:rsidR="00977EDE" w:rsidRPr="00D80673">
        <w:t>to my life and work</w:t>
      </w:r>
      <w:r w:rsidR="004A6F7B">
        <w:rPr>
          <w:rStyle w:val="FootnoteReference"/>
        </w:rPr>
        <w:footnoteReference w:id="1"/>
      </w:r>
      <w:r w:rsidR="00977EDE" w:rsidRPr="00D80673">
        <w:t xml:space="preserve"> as a practitioner, supervisee </w:t>
      </w:r>
      <w:r w:rsidR="00977EDE">
        <w:t xml:space="preserve">and supervisor </w:t>
      </w:r>
      <w:r w:rsidR="00977EDE" w:rsidRPr="00D80673">
        <w:t xml:space="preserve">is informed by these perspectives </w:t>
      </w:r>
      <w:r w:rsidR="00A37CE3" w:rsidRPr="00D80673">
        <w:fldChar w:fldCharType="begin">
          <w:fldData xml:space="preserve">PEVuZE5vdGU+PENpdGU+PEF1dGhvcj5TaGVhcjwvQXV0aG9yPjxZZWFyPjE5OTk8L1llYXI+PFJl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</w:fldData>
        </w:fldChar>
      </w:r>
      <w:r w:rsidR="00533E0E" w:rsidRPr="00D80673">
        <w:instrText xml:space="preserve"> ADDIN EN.CITE </w:instrText>
      </w:r>
      <w:r w:rsidR="00533E0E" w:rsidRPr="00D80673">
        <w:fldChar w:fldCharType="begin">
          <w:fldData xml:space="preserve">PEVuZE5vdGU+PENpdGU+PEF1dGhvcj5TaGVhcjwvQXV0aG9yPjxZZWFyPjE5OTk8L1llYXI+PFJl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</w:fldData>
        </w:fldChar>
      </w:r>
      <w:r w:rsidR="00533E0E" w:rsidRPr="00D80673">
        <w:instrText xml:space="preserve"> ADDIN EN.CITE.DATA </w:instrText>
      </w:r>
      <w:r w:rsidR="00533E0E" w:rsidRPr="00D80673">
        <w:fldChar w:fldCharType="end"/>
      </w:r>
      <w:r w:rsidR="00A37CE3" w:rsidRPr="00D80673">
        <w:fldChar w:fldCharType="separate"/>
      </w:r>
      <w:r w:rsidR="00E3768A" w:rsidRPr="00D80673">
        <w:rPr>
          <w:noProof/>
        </w:rPr>
        <w:t>(</w:t>
      </w:r>
      <w:hyperlink w:anchor="_ENREF_12" w:tooltip="Buber, 1970 #16" w:history="1">
        <w:r w:rsidR="00670B33" w:rsidRPr="00D80673">
          <w:rPr>
            <w:noProof/>
          </w:rPr>
          <w:t>Buber, 1970</w:t>
        </w:r>
      </w:hyperlink>
      <w:r w:rsidR="00E3768A" w:rsidRPr="00D80673">
        <w:rPr>
          <w:noProof/>
        </w:rPr>
        <w:t xml:space="preserve">; </w:t>
      </w:r>
      <w:hyperlink w:anchor="_ENREF_38" w:tooltip="Gallagher, 1999 #595" w:history="1">
        <w:r w:rsidR="00670B33" w:rsidRPr="00D80673">
          <w:rPr>
            <w:noProof/>
          </w:rPr>
          <w:t>S Gallagher &amp; Marcel, 1999</w:t>
        </w:r>
      </w:hyperlink>
      <w:r w:rsidR="00E3768A" w:rsidRPr="00D80673">
        <w:rPr>
          <w:noProof/>
        </w:rPr>
        <w:t xml:space="preserve">; </w:t>
      </w:r>
      <w:hyperlink w:anchor="_ENREF_39" w:tooltip="Gallagher, 1999 #257" w:history="1">
        <w:r w:rsidR="00670B33" w:rsidRPr="00D80673">
          <w:rPr>
            <w:noProof/>
          </w:rPr>
          <w:t>Shaun Gallagher &amp; Shear, 1999</w:t>
        </w:r>
      </w:hyperlink>
      <w:r w:rsidR="00E3768A" w:rsidRPr="00D80673">
        <w:rPr>
          <w:noProof/>
        </w:rPr>
        <w:t xml:space="preserve">; </w:t>
      </w:r>
      <w:hyperlink w:anchor="_ENREF_40" w:tooltip="Gallagher, 2003 #516" w:history="1">
        <w:r w:rsidR="00670B33" w:rsidRPr="00D80673">
          <w:rPr>
            <w:noProof/>
          </w:rPr>
          <w:t>Shaun Gallagher &amp; Varela, 2003</w:t>
        </w:r>
      </w:hyperlink>
      <w:r w:rsidR="00E3768A" w:rsidRPr="00D80673">
        <w:rPr>
          <w:noProof/>
        </w:rPr>
        <w:t xml:space="preserve">; </w:t>
      </w:r>
      <w:hyperlink w:anchor="_ENREF_64" w:tooltip="Hayward, 1999 #591" w:history="1">
        <w:r w:rsidR="00670B33" w:rsidRPr="00D80673">
          <w:rPr>
            <w:noProof/>
          </w:rPr>
          <w:t>Hayward, 1999</w:t>
        </w:r>
      </w:hyperlink>
      <w:r w:rsidR="00E3768A" w:rsidRPr="00D80673">
        <w:rPr>
          <w:noProof/>
        </w:rPr>
        <w:t xml:space="preserve">; </w:t>
      </w:r>
      <w:hyperlink w:anchor="_ENREF_75" w:tooltip="Kircher, 2003 #318" w:history="1">
        <w:r w:rsidR="00670B33" w:rsidRPr="00D80673">
          <w:rPr>
            <w:noProof/>
          </w:rPr>
          <w:t>Kircher &amp; David, 2003</w:t>
        </w:r>
      </w:hyperlink>
      <w:r w:rsidR="00E3768A" w:rsidRPr="00D80673">
        <w:rPr>
          <w:noProof/>
        </w:rPr>
        <w:t xml:space="preserve">; </w:t>
      </w:r>
      <w:hyperlink w:anchor="_ENREF_105" w:tooltip="Pickering, 1999 #581" w:history="1">
        <w:r w:rsidR="00670B33" w:rsidRPr="00D80673">
          <w:rPr>
            <w:noProof/>
          </w:rPr>
          <w:t>Pickering, 1999</w:t>
        </w:r>
      </w:hyperlink>
      <w:r w:rsidR="00E3768A" w:rsidRPr="00D80673">
        <w:rPr>
          <w:noProof/>
        </w:rPr>
        <w:t xml:space="preserve">; </w:t>
      </w:r>
      <w:hyperlink w:anchor="_ENREF_116" w:tooltip="Shear, 1999 #593" w:history="1">
        <w:r w:rsidR="00670B33" w:rsidRPr="00D80673">
          <w:rPr>
            <w:noProof/>
          </w:rPr>
          <w:t>Shear, 1999</w:t>
        </w:r>
      </w:hyperlink>
      <w:r w:rsidR="00E3768A" w:rsidRPr="00D80673">
        <w:rPr>
          <w:noProof/>
        </w:rPr>
        <w:t xml:space="preserve">; </w:t>
      </w:r>
      <w:hyperlink w:anchor="_ENREF_127" w:tooltip="Strawson, 1999 #583" w:history="1">
        <w:r w:rsidR="00670B33" w:rsidRPr="00D80673">
          <w:rPr>
            <w:noProof/>
          </w:rPr>
          <w:t>Strawson, 1999</w:t>
        </w:r>
      </w:hyperlink>
      <w:r w:rsidR="00E3768A" w:rsidRPr="00D80673">
        <w:rPr>
          <w:noProof/>
        </w:rPr>
        <w:t xml:space="preserve">; </w:t>
      </w:r>
      <w:hyperlink w:anchor="_ENREF_128" w:tooltip="Tani, 1999 #586" w:history="1">
        <w:r w:rsidR="00670B33" w:rsidRPr="00D80673">
          <w:rPr>
            <w:noProof/>
          </w:rPr>
          <w:t>Tani, 1999</w:t>
        </w:r>
      </w:hyperlink>
      <w:r w:rsidR="00E3768A" w:rsidRPr="00D80673">
        <w:rPr>
          <w:noProof/>
        </w:rPr>
        <w:t xml:space="preserve">; </w:t>
      </w:r>
      <w:hyperlink w:anchor="_ENREF_151" w:tooltip="Zahavi, 1999 #584" w:history="1">
        <w:r w:rsidR="00670B33" w:rsidRPr="00D80673">
          <w:rPr>
            <w:noProof/>
          </w:rPr>
          <w:t>Zahavi &amp; Parnas, 1999</w:t>
        </w:r>
      </w:hyperlink>
      <w:r w:rsidR="00E3768A" w:rsidRPr="00D80673">
        <w:rPr>
          <w:noProof/>
        </w:rPr>
        <w:t>)</w:t>
      </w:r>
      <w:r w:rsidR="00A37CE3" w:rsidRPr="00D80673">
        <w:fldChar w:fldCharType="end"/>
      </w:r>
      <w:r w:rsidR="002A54BE" w:rsidRPr="00D80673">
        <w:t>. C</w:t>
      </w:r>
      <w:r w:rsidR="00E7774D" w:rsidRPr="00D80673">
        <w:t xml:space="preserve">onsequently </w:t>
      </w:r>
      <w:r w:rsidR="002255B6" w:rsidRPr="00D80673">
        <w:t>I experience a strong resonance with reflective approaches to supervision</w:t>
      </w:r>
      <w:r w:rsidR="0054480F">
        <w:t>, particularly ‘passionate s</w:t>
      </w:r>
      <w:r w:rsidR="009E2746" w:rsidRPr="00D80673">
        <w:t>upervision</w:t>
      </w:r>
      <w:r w:rsidR="0054480F">
        <w:t>’</w:t>
      </w:r>
      <w:r w:rsidR="00964411" w:rsidRPr="00D80673">
        <w:t xml:space="preserve"> </w:t>
      </w:r>
      <w:r w:rsidR="00807F3C" w:rsidRPr="00D80673">
        <w:fldChar w:fldCharType="begin"/>
      </w:r>
      <w:r w:rsidR="008C23EA" w:rsidRPr="00D80673">
        <w:instrText xml:space="preserve"> ADDIN EN.CITE &lt;EndNote&gt;&lt;Cite&gt;&lt;Year&gt;2007&lt;/Year&gt;&lt;RecNum&gt;22&lt;/RecNum&gt;&lt;DisplayText&gt;(Shohet, 2007; Shohet, Adamson, &amp;amp; Wilmot, 2011)&lt;/DisplayText&gt;&lt;record&gt;&lt;rec-number&gt;22&lt;/rec-number&gt;&lt;foreign-keys&gt;&lt;key app="EN" db-id="e09a9rst5fzds4e55fz5szeddrdzzxs2fd0r"&gt;22&lt;/key&gt;&lt;/foreign-keys&gt;&lt;ref-type name="Book"&gt;6&lt;/ref-type&gt;&lt;contributors&gt;&lt;authors&gt;&lt;author&gt;Shohet, R&lt;/author&gt;&lt;/authors&gt;&lt;/contributors&gt;&lt;titles&gt;&lt;title&gt;Passionate Supervision&lt;/title&gt;&lt;/titles&gt;&lt;section&gt;222&lt;/section&gt;&lt;dates&gt;&lt;year&gt;2007&lt;/year&gt;&lt;/dates&gt;&lt;pub-location&gt;London, GBR&lt;/pub-location&gt;&lt;publisher&gt;Jessica Kingsley Publishers&lt;/publisher&gt;&lt;urls&gt;&lt;/urls&gt;&lt;/record&gt;&lt;/Cite&gt;&lt;Cite&gt;&lt;Author&gt;Shohet&lt;/Author&gt;&lt;Year&gt;2007&lt;/Year&gt;&lt;RecNum&gt;22&lt;/RecNum&gt;&lt;record&gt;&lt;rec-number&gt;22&lt;/rec-number&gt;&lt;foreign-keys&gt;&lt;key app="EN" db-id="e09a9rst5fzds4e55fz5szeddrdzzxs2fd0r"&gt;22&lt;/key&gt;&lt;/foreign-keys&gt;&lt;ref-type name="Book"&gt;6&lt;/ref-type&gt;&lt;contributors&gt;&lt;authors&gt;&lt;author&gt;Shohet, R&lt;/author&gt;&lt;/authors&gt;&lt;/contributors&gt;&lt;titles&gt;&lt;title&gt;Passionate Supervision&lt;/title&gt;&lt;/titles&gt;&lt;section&gt;222&lt;/section&gt;&lt;dates&gt;&lt;year&gt;2007&lt;/year&gt;&lt;/dates&gt;&lt;pub-location&gt;London, GBR&lt;/pub-location&gt;&lt;publisher&gt;Jessica Kingsley Publishers&lt;/publisher&gt;&lt;urls&gt;&lt;/urls&gt;&lt;/record&gt;&lt;/Cite&gt;&lt;Cite&gt;&lt;Author&gt;Shohet&lt;/Author&gt;&lt;Year&gt;2011&lt;/Year&gt;&lt;RecNum&gt;23&lt;/RecNum&gt;&lt;record&gt;&lt;rec-number&gt;23&lt;/rec-number&gt;&lt;foreign-keys&gt;&lt;key app="EN" db-id="e09a9rst5fzds4e55fz5szeddrdzzxs2fd0r"&gt;23&lt;/key&gt;&lt;/foreign-keys&gt;&lt;ref-type name="Book"&gt;6&lt;/ref-type&gt;&lt;contributors&gt;&lt;authors&gt;&lt;author&gt;Shohet, R&lt;/author&gt;&lt;author&gt;Adamson, F&lt;/author&gt;&lt;author&gt;Wilmot, J  &lt;/author&gt;&lt;/authors&gt;&lt;/contributors&gt;&lt;titles&gt;&lt;title&gt;Supervision as Transformation : A Passion for Learning &lt;/title&gt;&lt;/titles&gt;&lt;dates&gt;&lt;year&gt;2011&lt;/year&gt;&lt;/dates&gt;&lt;pub-location&gt;London, GBR&lt;/pub-location&gt;&lt;publisher&gt;Jessica Kingsley Publishers&lt;/publisher&gt;&lt;urls&gt;&lt;/urls&gt;&lt;/record&gt;&lt;/Cite&gt;&lt;/EndNote&gt;</w:instrText>
      </w:r>
      <w:r w:rsidR="00807F3C" w:rsidRPr="00D80673">
        <w:fldChar w:fldCharType="separate"/>
      </w:r>
      <w:r w:rsidR="008C23EA" w:rsidRPr="00D80673">
        <w:rPr>
          <w:noProof/>
        </w:rPr>
        <w:t>(</w:t>
      </w:r>
      <w:hyperlink w:anchor="_ENREF_119" w:tooltip="Shohet, 2007 #22" w:history="1">
        <w:r w:rsidR="00670B33" w:rsidRPr="00D80673">
          <w:rPr>
            <w:noProof/>
          </w:rPr>
          <w:t>Shohet, 2007</w:t>
        </w:r>
      </w:hyperlink>
      <w:r w:rsidR="008C23EA" w:rsidRPr="00D80673">
        <w:rPr>
          <w:noProof/>
        </w:rPr>
        <w:t xml:space="preserve">; </w:t>
      </w:r>
      <w:hyperlink w:anchor="_ENREF_121" w:tooltip="Shohet, 2011 #23" w:history="1">
        <w:r w:rsidR="00670B33" w:rsidRPr="00D80673">
          <w:rPr>
            <w:noProof/>
          </w:rPr>
          <w:t>Shohet, Adamson, &amp; Wilmot, 2011</w:t>
        </w:r>
      </w:hyperlink>
      <w:r w:rsidR="008C23EA" w:rsidRPr="00D80673">
        <w:rPr>
          <w:noProof/>
        </w:rPr>
        <w:t>)</w:t>
      </w:r>
      <w:r w:rsidR="00807F3C" w:rsidRPr="00D80673">
        <w:fldChar w:fldCharType="end"/>
      </w:r>
      <w:r w:rsidR="002255B6" w:rsidRPr="00D80673">
        <w:t xml:space="preserve">. </w:t>
      </w:r>
    </w:p>
    <w:p w14:paraId="7B12F765" w14:textId="20316EAF" w:rsidR="00160AE7" w:rsidRPr="00D80673" w:rsidRDefault="00875FFF" w:rsidP="00502A33">
      <w:pPr>
        <w:spacing w:after="100" w:afterAutospacing="1" w:line="360" w:lineRule="auto"/>
        <w:jc w:val="both"/>
      </w:pPr>
      <w:r w:rsidRPr="00D80673">
        <w:t xml:space="preserve">I have also studied and trained in </w:t>
      </w:r>
      <w:r w:rsidR="00E3768A" w:rsidRPr="00D80673">
        <w:t xml:space="preserve">feminist </w:t>
      </w:r>
      <w:r w:rsidRPr="00D80673">
        <w:t xml:space="preserve">psychoanalysis and Eugene </w:t>
      </w:r>
      <w:proofErr w:type="spellStart"/>
      <w:r w:rsidRPr="00D80673">
        <w:t>Gendlin’s</w:t>
      </w:r>
      <w:proofErr w:type="spellEnd"/>
      <w:r w:rsidRPr="00D80673">
        <w:t xml:space="preserve"> psychotherapy</w:t>
      </w:r>
      <w:r w:rsidR="00E7774D" w:rsidRPr="00D80673">
        <w:t xml:space="preserve"> </w:t>
      </w:r>
      <w:r w:rsidR="00E7774D" w:rsidRPr="00D80673">
        <w:fldChar w:fldCharType="begin">
          <w:fldData xml:space="preserve">PEVuZE5vdGU+PENpdGU+PEF1dGhvcj5HZW5kbGluPC9BdXRob3I+PFllYXI+MTk2MjwvWWVhcj48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</w:fldData>
        </w:fldChar>
      </w:r>
      <w:r w:rsidR="00CE750D">
        <w:instrText xml:space="preserve"> ADDIN EN.CITE </w:instrText>
      </w:r>
      <w:r w:rsidR="00CE750D">
        <w:fldChar w:fldCharType="begin">
          <w:fldData xml:space="preserve">PEVuZE5vdGU+PENpdGU+PEF1dGhvcj5HZW5kbGluPC9BdXRob3I+PFllYXI+MTk2MjwvWWVhcj48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</w:fldData>
        </w:fldChar>
      </w:r>
      <w:r w:rsidR="00CE750D">
        <w:instrText xml:space="preserve"> ADDIN EN.CITE.DATA </w:instrText>
      </w:r>
      <w:r w:rsidR="00CE750D">
        <w:fldChar w:fldCharType="end"/>
      </w:r>
      <w:r w:rsidR="00E7774D" w:rsidRPr="00D80673">
        <w:fldChar w:fldCharType="separate"/>
      </w:r>
      <w:r w:rsidR="00CE750D">
        <w:rPr>
          <w:noProof/>
        </w:rPr>
        <w:t>(</w:t>
      </w:r>
      <w:hyperlink w:anchor="_ENREF_44" w:tooltip="Gendlin, 1962 #613" w:history="1">
        <w:r w:rsidR="00670B33">
          <w:rPr>
            <w:noProof/>
          </w:rPr>
          <w:t>Gendlin, 1962</w:t>
        </w:r>
      </w:hyperlink>
      <w:r w:rsidR="00CE750D">
        <w:rPr>
          <w:noProof/>
        </w:rPr>
        <w:t xml:space="preserve">, </w:t>
      </w:r>
      <w:hyperlink w:anchor="_ENREF_45" w:tooltip="Gendlin, 1978 #641" w:history="1">
        <w:r w:rsidR="00670B33">
          <w:rPr>
            <w:noProof/>
          </w:rPr>
          <w:t>1978</w:t>
        </w:r>
      </w:hyperlink>
      <w:r w:rsidR="00CE750D">
        <w:rPr>
          <w:noProof/>
        </w:rPr>
        <w:t xml:space="preserve">, </w:t>
      </w:r>
      <w:hyperlink w:anchor="_ENREF_46" w:tooltip="Gendlin, 1986 #653" w:history="1">
        <w:r w:rsidR="00670B33">
          <w:rPr>
            <w:noProof/>
          </w:rPr>
          <w:t>1986</w:t>
        </w:r>
      </w:hyperlink>
      <w:r w:rsidR="00CE750D">
        <w:rPr>
          <w:noProof/>
        </w:rPr>
        <w:t xml:space="preserve">; </w:t>
      </w:r>
      <w:hyperlink w:anchor="_ENREF_47" w:tooltip="Gendlin, 1992 #659" w:history="1">
        <w:r w:rsidR="00670B33">
          <w:rPr>
            <w:noProof/>
          </w:rPr>
          <w:t>E. T Gendlin, 1992</w:t>
        </w:r>
      </w:hyperlink>
      <w:r w:rsidR="00CE750D">
        <w:rPr>
          <w:noProof/>
        </w:rPr>
        <w:t xml:space="preserve">; </w:t>
      </w:r>
      <w:hyperlink w:anchor="_ENREF_49" w:tooltip="Gendlin, 1996 #652" w:history="1">
        <w:r w:rsidR="00670B33">
          <w:rPr>
            <w:noProof/>
          </w:rPr>
          <w:t>Gendlin, 1996</w:t>
        </w:r>
      </w:hyperlink>
      <w:r w:rsidR="00CE750D">
        <w:rPr>
          <w:noProof/>
        </w:rPr>
        <w:t xml:space="preserve">, </w:t>
      </w:r>
      <w:hyperlink w:anchor="_ENREF_50" w:tooltip="Gendlin, 1999 #527" w:history="1">
        <w:r w:rsidR="00670B33">
          <w:rPr>
            <w:noProof/>
          </w:rPr>
          <w:t>1999</w:t>
        </w:r>
      </w:hyperlink>
      <w:r w:rsidR="00CE750D">
        <w:rPr>
          <w:noProof/>
        </w:rPr>
        <w:t xml:space="preserve">, </w:t>
      </w:r>
      <w:hyperlink w:anchor="_ENREF_51" w:tooltip="Gendlin, 2000 #638" w:history="1">
        <w:r w:rsidR="00670B33">
          <w:rPr>
            <w:noProof/>
          </w:rPr>
          <w:t>2000</w:t>
        </w:r>
      </w:hyperlink>
      <w:r w:rsidR="00CE750D">
        <w:rPr>
          <w:noProof/>
        </w:rPr>
        <w:t xml:space="preserve">, </w:t>
      </w:r>
      <w:hyperlink w:anchor="_ENREF_52" w:tooltip="Gendlin, 2002 #646" w:history="1">
        <w:r w:rsidR="00670B33">
          <w:rPr>
            <w:noProof/>
          </w:rPr>
          <w:t>2002</w:t>
        </w:r>
      </w:hyperlink>
      <w:r w:rsidR="00CE750D">
        <w:rPr>
          <w:noProof/>
        </w:rPr>
        <w:t xml:space="preserve">; </w:t>
      </w:r>
      <w:hyperlink w:anchor="_ENREF_53" w:tooltip="Gendlin, 2004 #648" w:history="1">
        <w:r w:rsidR="00670B33">
          <w:rPr>
            <w:noProof/>
          </w:rPr>
          <w:t>Gendlin &amp; Johnson, 2004</w:t>
        </w:r>
      </w:hyperlink>
      <w:r w:rsidR="00CE750D">
        <w:rPr>
          <w:noProof/>
        </w:rPr>
        <w:t xml:space="preserve">; </w:t>
      </w:r>
      <w:hyperlink w:anchor="_ENREF_68" w:tooltip="Irigaray, 1974 #13" w:history="1">
        <w:r w:rsidR="00670B33">
          <w:rPr>
            <w:noProof/>
          </w:rPr>
          <w:t>Irigaray, 1974</w:t>
        </w:r>
      </w:hyperlink>
      <w:r w:rsidR="00CE750D">
        <w:rPr>
          <w:noProof/>
        </w:rPr>
        <w:t xml:space="preserve">, </w:t>
      </w:r>
      <w:hyperlink w:anchor="_ENREF_69" w:tooltip="Irigaray, 1977 #14" w:history="1">
        <w:r w:rsidR="00670B33">
          <w:rPr>
            <w:noProof/>
          </w:rPr>
          <w:t>1977</w:t>
        </w:r>
      </w:hyperlink>
      <w:r w:rsidR="00CE750D">
        <w:rPr>
          <w:noProof/>
        </w:rPr>
        <w:t xml:space="preserve">, </w:t>
      </w:r>
      <w:hyperlink w:anchor="_ENREF_70" w:tooltip="Irigaray, 2002 #15" w:history="1">
        <w:r w:rsidR="00670B33">
          <w:rPr>
            <w:noProof/>
          </w:rPr>
          <w:t>2002</w:t>
        </w:r>
      </w:hyperlink>
      <w:r w:rsidR="00CE750D">
        <w:rPr>
          <w:noProof/>
        </w:rPr>
        <w:t xml:space="preserve">; </w:t>
      </w:r>
      <w:hyperlink w:anchor="_ENREF_77" w:tooltip="Kristeva, 1986 #328" w:history="1">
        <w:r w:rsidR="00670B33">
          <w:rPr>
            <w:noProof/>
          </w:rPr>
          <w:t>Julia Kristeva, 1986</w:t>
        </w:r>
      </w:hyperlink>
      <w:r w:rsidR="00CE750D">
        <w:rPr>
          <w:noProof/>
        </w:rPr>
        <w:t xml:space="preserve">; </w:t>
      </w:r>
      <w:hyperlink w:anchor="_ENREF_78" w:tooltip="Kristeva, 1991 #34" w:history="1">
        <w:r w:rsidR="00670B33">
          <w:rPr>
            <w:noProof/>
          </w:rPr>
          <w:t>J Kristeva, 1991</w:t>
        </w:r>
      </w:hyperlink>
      <w:r w:rsidR="00CE750D">
        <w:rPr>
          <w:noProof/>
        </w:rPr>
        <w:t>)</w:t>
      </w:r>
      <w:r w:rsidR="00E7774D" w:rsidRPr="00D80673">
        <w:fldChar w:fldCharType="end"/>
      </w:r>
      <w:r w:rsidRPr="00D80673">
        <w:t>.</w:t>
      </w:r>
      <w:r w:rsidR="00D700DC" w:rsidRPr="00D80673">
        <w:t xml:space="preserve"> This </w:t>
      </w:r>
      <w:r w:rsidR="000245C5" w:rsidRPr="00D80673">
        <w:t xml:space="preserve">background </w:t>
      </w:r>
      <w:r w:rsidR="00C00DDA">
        <w:t xml:space="preserve">affords </w:t>
      </w:r>
      <w:r w:rsidR="00D700DC" w:rsidRPr="00D80673">
        <w:t>me a deep appreciation</w:t>
      </w:r>
      <w:r w:rsidR="00C00DDA">
        <w:t xml:space="preserve"> and respect</w:t>
      </w:r>
      <w:r w:rsidR="00D700DC" w:rsidRPr="00D80673">
        <w:t xml:space="preserve"> for </w:t>
      </w:r>
      <w:r w:rsidR="002A54BE" w:rsidRPr="00D80673">
        <w:t xml:space="preserve">the seven eyed model </w:t>
      </w:r>
      <w:r w:rsidR="000245C5" w:rsidRPr="00D80673">
        <w:t>described</w:t>
      </w:r>
      <w:r w:rsidR="002A54BE" w:rsidRPr="00D80673">
        <w:t xml:space="preserve"> by </w:t>
      </w:r>
      <w:r w:rsidR="00D700DC" w:rsidRPr="00D80673">
        <w:fldChar w:fldCharType="begin"/>
      </w:r>
      <w:r w:rsidR="00D700DC" w:rsidRPr="00D80673">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Cite&gt;&lt;Author&gt;Hawkins&lt;/Author&gt;&lt;Year&gt;2006&lt;/Year&gt;&lt;RecNum&gt;1&lt;/RecNum&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D700DC" w:rsidRPr="00D80673">
        <w:fldChar w:fldCharType="separate"/>
      </w:r>
      <w:hyperlink w:anchor="_ENREF_62" w:tooltip="Hawkins, 2006 #1" w:history="1">
        <w:r w:rsidR="00670B33" w:rsidRPr="00D80673">
          <w:rPr>
            <w:noProof/>
          </w:rPr>
          <w:t>Hawkins and Shohet (2006</w:t>
        </w:r>
      </w:hyperlink>
      <w:r w:rsidR="00D700DC" w:rsidRPr="00D80673">
        <w:rPr>
          <w:noProof/>
        </w:rPr>
        <w:t>)</w:t>
      </w:r>
      <w:r w:rsidR="00D700DC" w:rsidRPr="00D80673">
        <w:fldChar w:fldCharType="end"/>
      </w:r>
      <w:r w:rsidR="002A54BE" w:rsidRPr="00D80673">
        <w:t>.</w:t>
      </w:r>
    </w:p>
    <w:p w14:paraId="576A48AD" w14:textId="405597CC" w:rsidR="004A6F7B" w:rsidRDefault="00BB530C" w:rsidP="00502A33">
      <w:pPr>
        <w:spacing w:after="100" w:afterAutospacing="1" w:line="360" w:lineRule="auto"/>
        <w:jc w:val="both"/>
      </w:pPr>
      <w:r>
        <w:t>B</w:t>
      </w:r>
      <w:r w:rsidR="002A54BE" w:rsidRPr="00D80673">
        <w:t xml:space="preserve">oth the reflective approach and the psychotherapeutic model offer me </w:t>
      </w:r>
      <w:r w:rsidR="000245C5" w:rsidRPr="00D80673">
        <w:t>congruence</w:t>
      </w:r>
      <w:r w:rsidR="002A54BE" w:rsidRPr="00D80673">
        <w:t xml:space="preserve"> between self and work. </w:t>
      </w:r>
      <w:r w:rsidR="00313823">
        <w:t>In this</w:t>
      </w:r>
      <w:r w:rsidR="00E3768A" w:rsidRPr="00D80673">
        <w:t xml:space="preserve"> ‘senior professional phase’</w:t>
      </w:r>
      <w:r w:rsidR="00773F7A" w:rsidRPr="00D80673">
        <w:t xml:space="preserve"> </w:t>
      </w:r>
      <w:r w:rsidR="004C72C0" w:rsidRPr="00D80673">
        <w:t xml:space="preserve">of my career </w:t>
      </w:r>
      <w:r w:rsidR="00C35212" w:rsidRPr="00D80673">
        <w:fldChar w:fldCharType="begin"/>
      </w:r>
      <w:r w:rsidR="00C35212" w:rsidRPr="00D80673">
        <w:instrText xml:space="preserve"> ADDIN EN.CITE &lt;EndNote&gt;&lt;Cite&gt;&lt;Author&gt;Skovholt&lt;/Author&gt;&lt;Year&gt;2011&lt;/Year&gt;&lt;RecNum&gt;8&lt;/RecNum&gt;&lt;Pages&gt;74&lt;/Pages&gt;&lt;DisplayText&gt;(Skovholt &amp;amp; Trotter-Mathison, 2011, p. 74)&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00C35212" w:rsidRPr="00D80673">
        <w:fldChar w:fldCharType="separate"/>
      </w:r>
      <w:r w:rsidR="00C35212" w:rsidRPr="00D80673">
        <w:rPr>
          <w:noProof/>
        </w:rPr>
        <w:t>(</w:t>
      </w:r>
      <w:hyperlink w:anchor="_ENREF_124" w:tooltip="Skovholt, 2011 #8" w:history="1">
        <w:r w:rsidR="00670B33" w:rsidRPr="00D80673">
          <w:rPr>
            <w:noProof/>
          </w:rPr>
          <w:t>Skovholt &amp; Trotter-Mathison, 2011, p. 74</w:t>
        </w:r>
      </w:hyperlink>
      <w:r w:rsidR="00C35212" w:rsidRPr="00D80673">
        <w:rPr>
          <w:noProof/>
        </w:rPr>
        <w:t>)</w:t>
      </w:r>
      <w:r w:rsidR="00C35212" w:rsidRPr="00D80673">
        <w:fldChar w:fldCharType="end"/>
      </w:r>
      <w:r w:rsidR="00313823">
        <w:t>,</w:t>
      </w:r>
      <w:r w:rsidR="00773F7A" w:rsidRPr="00D80673">
        <w:t xml:space="preserve"> </w:t>
      </w:r>
      <w:r w:rsidR="00C35212">
        <w:t>I am</w:t>
      </w:r>
      <w:r w:rsidR="00C35212" w:rsidRPr="00D80673">
        <w:t xml:space="preserve"> striving for a wholeness </w:t>
      </w:r>
      <w:r w:rsidR="00C35212">
        <w:t xml:space="preserve">or fullness </w:t>
      </w:r>
      <w:r w:rsidR="00C35212" w:rsidRPr="00D80673">
        <w:t>of self</w:t>
      </w:r>
      <w:r w:rsidR="00C35212">
        <w:t xml:space="preserve"> that will</w:t>
      </w:r>
      <w:r w:rsidR="00C35212" w:rsidRPr="00D80673">
        <w:t xml:space="preserve"> </w:t>
      </w:r>
      <w:r w:rsidR="00C35212">
        <w:t xml:space="preserve">sustain me in my work </w:t>
      </w:r>
      <w:r w:rsidR="00C35212" w:rsidRPr="00D80673">
        <w:fldChar w:fldCharType="begin"/>
      </w:r>
      <w:r w:rsidR="00C35212" w:rsidRPr="00D80673">
        <w:instrText xml:space="preserve"> ADDIN EN.CITE &lt;EndNote&gt;&lt;Cite&gt;&lt;Author&gt;Maslow&lt;/Author&gt;&lt;Year&gt;1954&lt;/Year&gt;&lt;RecNum&gt;17&lt;/RecNum&gt;&lt;DisplayText&gt;(Manthei, 2012; Maslow, 1954; McAuliffe &amp;amp; Eriksen, 2000)&lt;/DisplayText&gt;&lt;record&gt;&lt;rec-number&gt;17&lt;/rec-number&gt;&lt;foreign-keys&gt;&lt;key app="EN" db-id="e09a9rst5fzds4e55fz5szeddrdzzxs2fd0r"&gt;17&lt;/key&gt;&lt;/foreign-keys&gt;&lt;ref-type name="Book"&gt;6&lt;/ref-type&gt;&lt;contributors&gt;&lt;authors&gt;&lt;author&gt;Maslow, A&lt;/author&gt;&lt;/authors&gt;&lt;/contributors&gt;&lt;titles&gt;&lt;title&gt;Motivation and personality&lt;/title&gt;&lt;/titles&gt;&lt;dates&gt;&lt;year&gt;1954&lt;/year&gt;&lt;/dates&gt;&lt;pub-location&gt; New York&lt;/pub-location&gt;&lt;publisher&gt;Harper and Row&lt;/publisher&gt;&lt;urls&gt;&lt;/urls&gt;&lt;/record&gt;&lt;/Cite&gt;&lt;Cite&gt;&lt;Author&gt;Manthei&lt;/Author&gt;&lt;Year&gt;2012&lt;/Year&gt;&lt;RecNum&gt;18&lt;/RecNum&gt;&lt;record&gt;&lt;rec-number&gt;18&lt;/rec-number&gt;&lt;foreign-keys&gt;&lt;key app="EN" db-id="e09a9rst5fzds4e55fz5szeddrdzzxs2fd0r"&gt;18&lt;/key&gt;&lt;/foreign-keys&gt;&lt;ref-type name="Journal Article"&gt;17&lt;/ref-type&gt;&lt;contributors&gt;&lt;authors&gt;&lt;author&gt;Manthei, R&lt;/author&gt;&lt;/authors&gt;&lt;/contributors&gt;&lt;titles&gt;&lt;title&gt;Counsellor’s Choice of a Preferred Therapy as Autobiography&lt;/title&gt;&lt;secondary-title&gt; New Zealand Journal of Counselling&lt;/secondary-title&gt;&lt;/titles&gt;&lt;pages&gt;1-12&lt;/pages&gt;&lt;volume&gt;32&lt;/volume&gt;&lt;number&gt;1&lt;/number&gt;&lt;dates&gt;&lt;year&gt;2012&lt;/year&gt;&lt;/dates&gt;&lt;urls&gt;&lt;/urls&gt;&lt;/record&gt;&lt;/Cite&gt;&lt;Cite&gt;&lt;Author&gt;McAuliffe&lt;/Author&gt;&lt;Year&gt;2000&lt;/Year&gt;&lt;RecNum&gt;19&lt;/RecNum&gt;&lt;record&gt;&lt;rec-number&gt;19&lt;/rec-number&gt;&lt;foreign-keys&gt;&lt;key app="EN" db-id="e09a9rst5fzds4e55fz5szeddrdzzxs2fd0r"&gt;19&lt;/key&gt;&lt;/foreign-keys&gt;&lt;ref-type name="Book"&gt;6&lt;/ref-type&gt;&lt;contributors&gt;&lt;authors&gt;&lt;author&gt;McAuliffe, G&lt;/author&gt;&lt;author&gt;Eriksen, K&lt;/author&gt;&lt;/authors&gt;&lt;/contributors&gt;&lt;titles&gt;&lt;title&gt;Preparing Counsellors and therapists: Creating constructivist and developmental programs. &lt;/title&gt;&lt;/titles&gt;&lt;dates&gt;&lt;year&gt;2000&lt;/year&gt;&lt;/dates&gt;&lt;pub-location&gt;Virginia Beach, VA&lt;/pub-location&gt;&lt;publisher&gt;Donning Company&lt;/publisher&gt;&lt;urls&gt;&lt;/urls&gt;&lt;/record&gt;&lt;/Cite&gt;&lt;/EndNote&gt;</w:instrText>
      </w:r>
      <w:r w:rsidR="00C35212" w:rsidRPr="00D80673">
        <w:fldChar w:fldCharType="separate"/>
      </w:r>
      <w:r w:rsidR="00C35212" w:rsidRPr="00D80673">
        <w:rPr>
          <w:noProof/>
        </w:rPr>
        <w:t>(</w:t>
      </w:r>
      <w:hyperlink w:anchor="_ENREF_84" w:tooltip="Manthei, 2012 #18" w:history="1">
        <w:r w:rsidR="00670B33" w:rsidRPr="00D80673">
          <w:rPr>
            <w:noProof/>
          </w:rPr>
          <w:t>Manthei, 2012</w:t>
        </w:r>
      </w:hyperlink>
      <w:r w:rsidR="00C35212" w:rsidRPr="00D80673">
        <w:rPr>
          <w:noProof/>
        </w:rPr>
        <w:t xml:space="preserve">; </w:t>
      </w:r>
      <w:hyperlink w:anchor="_ENREF_87" w:tooltip="Maslow, 1954 #17" w:history="1">
        <w:r w:rsidR="00670B33" w:rsidRPr="00D80673">
          <w:rPr>
            <w:noProof/>
          </w:rPr>
          <w:t>Maslow, 1954</w:t>
        </w:r>
      </w:hyperlink>
      <w:r w:rsidR="00C35212" w:rsidRPr="00D80673">
        <w:rPr>
          <w:noProof/>
        </w:rPr>
        <w:t xml:space="preserve">; </w:t>
      </w:r>
      <w:hyperlink w:anchor="_ENREF_89" w:tooltip="McAuliffe, 2000 #19" w:history="1">
        <w:r w:rsidR="00670B33" w:rsidRPr="00D80673">
          <w:rPr>
            <w:noProof/>
          </w:rPr>
          <w:t>McAuliffe &amp; Eriksen, 2000</w:t>
        </w:r>
      </w:hyperlink>
      <w:r w:rsidR="00C35212" w:rsidRPr="00D80673">
        <w:rPr>
          <w:noProof/>
        </w:rPr>
        <w:t>)</w:t>
      </w:r>
      <w:r w:rsidR="00C35212" w:rsidRPr="00D80673">
        <w:fldChar w:fldCharType="end"/>
      </w:r>
      <w:r w:rsidR="00C35212">
        <w:t xml:space="preserve"> and</w:t>
      </w:r>
      <w:r w:rsidR="0086665D">
        <w:t>,</w:t>
      </w:r>
      <w:r w:rsidR="00773F7A" w:rsidRPr="00D80673">
        <w:t xml:space="preserve"> </w:t>
      </w:r>
      <w:r w:rsidR="00C35212">
        <w:t>whilst</w:t>
      </w:r>
      <w:r w:rsidR="00773F7A" w:rsidRPr="00D80673">
        <w:t xml:space="preserve"> </w:t>
      </w:r>
      <w:r w:rsidR="00C35212">
        <w:t xml:space="preserve">honouring the </w:t>
      </w:r>
      <w:r w:rsidR="00773F7A" w:rsidRPr="00D80673">
        <w:t xml:space="preserve">ethical standards of </w:t>
      </w:r>
      <w:r w:rsidR="00C35212">
        <w:t xml:space="preserve">my </w:t>
      </w:r>
      <w:r w:rsidR="00773F7A" w:rsidRPr="00D80673">
        <w:t xml:space="preserve">profession, </w:t>
      </w:r>
      <w:r w:rsidR="005723EF">
        <w:t xml:space="preserve">also </w:t>
      </w:r>
      <w:r w:rsidR="00C35212">
        <w:t>allow me an integrity</w:t>
      </w:r>
      <w:r w:rsidR="00313823">
        <w:t>,</w:t>
      </w:r>
      <w:r w:rsidR="00C35212">
        <w:t xml:space="preserve"> full </w:t>
      </w:r>
      <w:r w:rsidR="00773F7A" w:rsidRPr="00D80673">
        <w:t>acceptance</w:t>
      </w:r>
      <w:r w:rsidR="00313823">
        <w:t xml:space="preserve"> and expression</w:t>
      </w:r>
      <w:r w:rsidR="00773F7A" w:rsidRPr="00D80673">
        <w:t xml:space="preserve"> </w:t>
      </w:r>
      <w:r w:rsidR="00E3768A" w:rsidRPr="00D80673">
        <w:t xml:space="preserve">of </w:t>
      </w:r>
      <w:r w:rsidR="00C35212">
        <w:t xml:space="preserve">that </w:t>
      </w:r>
      <w:r w:rsidR="00E3768A" w:rsidRPr="00D80673">
        <w:t>self</w:t>
      </w:r>
      <w:r w:rsidR="00C35212">
        <w:t xml:space="preserve"> within my work.</w:t>
      </w:r>
    </w:p>
    <w:p w14:paraId="62A13A5F" w14:textId="77777777" w:rsidR="004A6F7B" w:rsidRDefault="004A6F7B">
      <w:r>
        <w:br w:type="page"/>
      </w:r>
    </w:p>
    <w:p w14:paraId="2E4D7815" w14:textId="77777777" w:rsidR="005B0AF4" w:rsidRDefault="005B0AF4" w:rsidP="00502A33">
      <w:pPr>
        <w:spacing w:after="100" w:afterAutospacing="1" w:line="360" w:lineRule="auto"/>
        <w:jc w:val="both"/>
      </w:pPr>
    </w:p>
    <w:p w14:paraId="5D9DE981" w14:textId="325D6873" w:rsidR="00071C5A" w:rsidRPr="00071C5A" w:rsidRDefault="004A6F7B" w:rsidP="00071C5A">
      <w:pPr>
        <w:keepNext/>
        <w:spacing w:after="100" w:afterAutospacing="1" w:line="360" w:lineRule="auto"/>
        <w:jc w:val="center"/>
        <w:rPr>
          <w:b/>
        </w:rPr>
      </w:pPr>
      <w:r>
        <w:rPr>
          <w:b/>
        </w:rPr>
        <w:t>Opening t</w:t>
      </w:r>
      <w:r w:rsidR="00071C5A">
        <w:rPr>
          <w:b/>
        </w:rPr>
        <w:t xml:space="preserve">he Process of the Essay: Constructing the Supervision </w:t>
      </w:r>
      <w:r w:rsidR="00071C5A" w:rsidRPr="007C263B">
        <w:rPr>
          <w:b/>
        </w:rPr>
        <w:t>Mandala</w:t>
      </w:r>
    </w:p>
    <w:p w14:paraId="135F1321" w14:textId="2F264B73" w:rsidR="00712427" w:rsidRPr="00D80673" w:rsidRDefault="005B0AF4" w:rsidP="00502A33">
      <w:pPr>
        <w:spacing w:after="100" w:afterAutospacing="1" w:line="360" w:lineRule="auto"/>
        <w:jc w:val="both"/>
      </w:pPr>
      <w:r w:rsidRPr="00D80673">
        <w:rPr>
          <w:b/>
        </w:rPr>
        <w:fldChar w:fldCharType="begin"/>
      </w:r>
      <w:r w:rsidRPr="007C263B">
        <w:rPr>
          <w:b/>
        </w:rPr>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Pr="00D80673">
        <w:rPr>
          <w:b/>
        </w:rPr>
        <w:fldChar w:fldCharType="separate"/>
      </w:r>
      <w:hyperlink w:anchor="_ENREF_62" w:tooltip="Hawkins, 2006 #1" w:history="1">
        <w:r w:rsidR="00670B33" w:rsidRPr="00D80673">
          <w:rPr>
            <w:noProof/>
          </w:rPr>
          <w:t>Hawkins and Shohet (2006</w:t>
        </w:r>
      </w:hyperlink>
      <w:r w:rsidRPr="00D80673">
        <w:rPr>
          <w:noProof/>
        </w:rPr>
        <w:t>)</w:t>
      </w:r>
      <w:r w:rsidRPr="00D80673">
        <w:fldChar w:fldCharType="end"/>
      </w:r>
      <w:r w:rsidRPr="00D80673">
        <w:t xml:space="preserve"> </w:t>
      </w:r>
      <w:proofErr w:type="gramStart"/>
      <w:r w:rsidRPr="00D80673">
        <w:t>provide</w:t>
      </w:r>
      <w:proofErr w:type="gramEnd"/>
      <w:r w:rsidRPr="00D80673">
        <w:t xml:space="preserve"> a model for “the process of the supervisory relationship” </w:t>
      </w:r>
      <w:r w:rsidRPr="00D80673">
        <w:fldChar w:fldCharType="begin"/>
      </w:r>
      <w:r w:rsidRPr="00D80673">
        <w:instrText xml:space="preserve"> ADDIN EN.CITE &lt;EndNote&gt;&lt;Cite ExcludeAuth="1"&gt;&lt;Author&gt;Hawkins&lt;/Author&gt;&lt;Year&gt;2006&lt;/Year&gt;&lt;RecNum&gt;1&lt;/RecNum&gt;&lt;Pages&gt;81&lt;/Pages&gt;&lt;DisplayText&gt;(2006, p. 81)&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Pr="00D80673">
        <w:fldChar w:fldCharType="separate"/>
      </w:r>
      <w:r w:rsidRPr="00D80673">
        <w:rPr>
          <w:noProof/>
        </w:rPr>
        <w:t>(</w:t>
      </w:r>
      <w:hyperlink w:anchor="_ENREF_62" w:tooltip="Hawkins, 2006 #1" w:history="1">
        <w:r w:rsidR="00670B33" w:rsidRPr="00D80673">
          <w:rPr>
            <w:noProof/>
          </w:rPr>
          <w:t>2006, p. 81</w:t>
        </w:r>
      </w:hyperlink>
      <w:r w:rsidRPr="00D80673">
        <w:rPr>
          <w:noProof/>
        </w:rPr>
        <w:t>)</w:t>
      </w:r>
      <w:r w:rsidRPr="00D80673">
        <w:fldChar w:fldCharType="end"/>
      </w:r>
      <w:r w:rsidR="007C6AED">
        <w:t xml:space="preserve"> which implies </w:t>
      </w:r>
      <w:r w:rsidR="00354563">
        <w:t xml:space="preserve">a structure through which </w:t>
      </w:r>
      <w:r w:rsidR="002A54BE" w:rsidRPr="00D80673">
        <w:t xml:space="preserve">to </w:t>
      </w:r>
      <w:r w:rsidR="00354563">
        <w:t xml:space="preserve">review </w:t>
      </w:r>
      <w:r w:rsidR="002A54BE" w:rsidRPr="00D80673">
        <w:t xml:space="preserve">the supervisory encounter. </w:t>
      </w:r>
      <w:r w:rsidR="0086665D">
        <w:t>They claim that</w:t>
      </w:r>
      <w:r w:rsidR="00354563" w:rsidRPr="00D80673">
        <w:t xml:space="preserve"> “The model is also useful in training supervisors to work with various elements of the supervision process, learning the refinements of each focus separately, so that they can then develop their own style and method of putting different processes together” </w:t>
      </w:r>
      <w:r w:rsidR="00354563" w:rsidRPr="00D80673">
        <w:fldChar w:fldCharType="begin"/>
      </w:r>
      <w:r w:rsidR="00354563" w:rsidRPr="00D80673">
        <w:instrText xml:space="preserve"> ADDIN EN.CITE &lt;EndNote&gt;&lt;Cite ExcludeAuth="1"&gt;&lt;Author&gt;Hawkins&lt;/Author&gt;&lt;Year&gt;2006&lt;/Year&gt;&lt;RecNum&gt;1&lt;/RecNum&gt;&lt;Pages&gt;84&lt;/Pages&gt;&lt;DisplayText&gt;(2006, p. 84)&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354563" w:rsidRPr="00D80673">
        <w:fldChar w:fldCharType="separate"/>
      </w:r>
      <w:r w:rsidR="00354563" w:rsidRPr="00D80673">
        <w:rPr>
          <w:noProof/>
        </w:rPr>
        <w:t>(</w:t>
      </w:r>
      <w:hyperlink w:anchor="_ENREF_62" w:tooltip="Hawkins, 2006 #1" w:history="1">
        <w:r w:rsidR="00670B33" w:rsidRPr="00D80673">
          <w:rPr>
            <w:noProof/>
          </w:rPr>
          <w:t>2006, p. 84</w:t>
        </w:r>
      </w:hyperlink>
      <w:r w:rsidR="00354563" w:rsidRPr="00D80673">
        <w:rPr>
          <w:noProof/>
        </w:rPr>
        <w:t>)</w:t>
      </w:r>
      <w:r w:rsidR="00354563" w:rsidRPr="00D80673">
        <w:fldChar w:fldCharType="end"/>
      </w:r>
      <w:r w:rsidR="00354563" w:rsidRPr="00D80673">
        <w:t xml:space="preserve">. </w:t>
      </w:r>
      <w:r w:rsidR="00354563">
        <w:t>A</w:t>
      </w:r>
      <w:r w:rsidRPr="00D80673">
        <w:t xml:space="preserve"> supervisee can use the model to identify the style of supervision they may require and request the balance </w:t>
      </w:r>
      <w:r w:rsidR="007C6AED">
        <w:t xml:space="preserve">of foci they </w:t>
      </w:r>
      <w:r w:rsidR="00313823">
        <w:t xml:space="preserve">will </w:t>
      </w:r>
      <w:r w:rsidR="007C6AED">
        <w:t>benefit from</w:t>
      </w:r>
      <w:r w:rsidRPr="00D80673">
        <w:t xml:space="preserve">. </w:t>
      </w:r>
      <w:r w:rsidR="007C6AED" w:rsidRPr="00D80673">
        <w:rPr>
          <w:b/>
        </w:rPr>
        <w:fldChar w:fldCharType="begin"/>
      </w:r>
      <w:r w:rsidR="007C6AED" w:rsidRPr="007C263B">
        <w:rPr>
          <w:b/>
        </w:rPr>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7C6AED" w:rsidRPr="00D80673">
        <w:rPr>
          <w:b/>
        </w:rPr>
        <w:fldChar w:fldCharType="separate"/>
      </w:r>
      <w:hyperlink w:anchor="_ENREF_62" w:tooltip="Hawkins, 2006 #1" w:history="1">
        <w:r w:rsidR="00670B33" w:rsidRPr="00D80673">
          <w:rPr>
            <w:noProof/>
          </w:rPr>
          <w:t>Hawkins and Shohet (2006</w:t>
        </w:r>
      </w:hyperlink>
      <w:r w:rsidR="007C6AED" w:rsidRPr="00D80673">
        <w:rPr>
          <w:noProof/>
        </w:rPr>
        <w:t>)</w:t>
      </w:r>
      <w:r w:rsidR="007C6AED" w:rsidRPr="00D80673">
        <w:fldChar w:fldCharType="end"/>
      </w:r>
      <w:r w:rsidR="007C6AED">
        <w:t xml:space="preserve"> </w:t>
      </w:r>
      <w:proofErr w:type="gramStart"/>
      <w:r w:rsidR="007C6AED">
        <w:t>do</w:t>
      </w:r>
      <w:proofErr w:type="gramEnd"/>
      <w:r w:rsidR="007C6AED">
        <w:t xml:space="preserve"> not claim to provide a model for the entirety of the supervision space. Many of the critiques of the model tend to assume that this is the case and this may be the danger of using </w:t>
      </w:r>
      <w:r w:rsidR="0049515C">
        <w:t xml:space="preserve">the term ‘model’. Whether </w:t>
      </w:r>
      <w:r w:rsidR="00F117DB">
        <w:t>the model</w:t>
      </w:r>
      <w:r w:rsidR="0049515C">
        <w:t xml:space="preserve"> is critiqued for lacking integration </w:t>
      </w:r>
      <w:r w:rsidR="007C6AED">
        <w:t>or being hierarchical</w:t>
      </w:r>
      <w:r w:rsidR="00F117DB">
        <w:t xml:space="preserve"> </w:t>
      </w:r>
      <w:r w:rsidR="00F117DB">
        <w:fldChar w:fldCharType="begin"/>
      </w:r>
      <w:r w:rsidR="00F117DB">
        <w:instrText xml:space="preserve"> ADDIN EN.CITE &lt;EndNote&gt;&lt;Cite&gt;&lt;Author&gt;Tudor&lt;/Author&gt;&lt;Year&gt;2004&lt;/Year&gt;&lt;RecNum&gt;40&lt;/RecNum&gt;&lt;DisplayText&gt;(Matthews &amp;amp; Treacher, 2004; Tudor &amp;amp; Worrall, 2004)&lt;/DisplayText&gt;&lt;record&gt;&lt;rec-number&gt;40&lt;/rec-number&gt;&lt;foreign-keys&gt;&lt;key app="EN" db-id="e09a9rst5fzds4e55fz5szeddrdzzxs2fd0r"&gt;40&lt;/key&gt;&lt;/foreign-keys&gt;&lt;ref-type name="Book"&gt;6&lt;/ref-type&gt;&lt;contributors&gt;&lt;authors&gt;&lt;author&gt;Tudor, K&lt;/author&gt;&lt;author&gt;Worrall, M&lt;/author&gt;&lt;/authors&gt;&lt;/contributors&gt;&lt;titles&gt;&lt;title&gt;Freedom to practice: Person-centred approaches to supervision&lt;/title&gt;&lt;/titles&gt;&lt;volume&gt;2&lt;/volume&gt;&lt;dates&gt;&lt;year&gt;2004&lt;/year&gt;&lt;/dates&gt;&lt;pub-location&gt;Herefordshire: UK&lt;/pub-location&gt;&lt;publisher&gt;Ross on Wye:PCCS Books&lt;/publisher&gt;&lt;urls&gt;&lt;/urls&gt;&lt;research-notes&gt;criticised Hawkins and SHohet for being too heirarchical&lt;/research-notes&gt;&lt;/record&gt;&lt;/Cite&gt;&lt;Cite&gt;&lt;Author&gt;Matthews&lt;/Author&gt;&lt;Year&gt;2004&lt;/Year&gt;&lt;RecNum&gt;41&lt;/RecNum&gt;&lt;record&gt;&lt;rec-number&gt;41&lt;/rec-number&gt;&lt;foreign-keys&gt;&lt;key app="EN" db-id="e09a9rst5fzds4e55fz5szeddrdzzxs2fd0r"&gt;41&lt;/key&gt;&lt;/foreign-keys&gt;&lt;ref-type name="Book Section"&gt;5&lt;/ref-type&gt;&lt;contributors&gt;&lt;authors&gt;&lt;author&gt;Matthews, S&lt;/author&gt;&lt;author&gt;Treacher, A&lt;/author&gt;&lt;/authors&gt;&lt;secondary-authors&gt;&lt;author&gt;Fleming, I&lt;/author&gt;&lt;author&gt;Steen, L&lt;/author&gt;&lt;/secondary-authors&gt;&lt;/contributors&gt;&lt;titles&gt;&lt;title&gt;Therapy models and supervision in clinical psychology&lt;/title&gt;&lt;secondary-title&gt;Supervision and clinical psychology: theory, practice and perspectives&lt;/secondary-title&gt;&lt;/titles&gt;&lt;dates&gt;&lt;year&gt;2004&lt;/year&gt;&lt;/dates&gt;&lt;pub-location&gt;Hove: East Sussex&lt;/pub-location&gt;&lt;publisher&gt;Brunner-Routledge&lt;/publisher&gt;&lt;urls&gt;&lt;/urls&gt;&lt;research-notes&gt;criticises Hawkins and shohets 7th context mode as being of a different order&lt;/research-notes&gt;&lt;/record&gt;&lt;/Cite&gt;&lt;/EndNote&gt;</w:instrText>
      </w:r>
      <w:r w:rsidR="00F117DB">
        <w:fldChar w:fldCharType="separate"/>
      </w:r>
      <w:r w:rsidR="00F117DB">
        <w:rPr>
          <w:noProof/>
        </w:rPr>
        <w:t>(</w:t>
      </w:r>
      <w:hyperlink w:anchor="_ENREF_88" w:tooltip="Matthews, 2004 #41" w:history="1">
        <w:r w:rsidR="00670B33">
          <w:rPr>
            <w:noProof/>
          </w:rPr>
          <w:t>Matthews &amp; Treacher, 2004</w:t>
        </w:r>
      </w:hyperlink>
      <w:r w:rsidR="00F117DB">
        <w:rPr>
          <w:noProof/>
        </w:rPr>
        <w:t xml:space="preserve">; </w:t>
      </w:r>
      <w:hyperlink w:anchor="_ENREF_131" w:tooltip="Tudor, 2004 #40" w:history="1">
        <w:r w:rsidR="00670B33">
          <w:rPr>
            <w:noProof/>
          </w:rPr>
          <w:t>Tudor &amp; Worrall, 2004</w:t>
        </w:r>
      </w:hyperlink>
      <w:r w:rsidR="00F117DB">
        <w:rPr>
          <w:noProof/>
        </w:rPr>
        <w:t>)</w:t>
      </w:r>
      <w:r w:rsidR="00F117DB">
        <w:fldChar w:fldCharType="end"/>
      </w:r>
      <w:r w:rsidR="00E97EB8">
        <w:t>,</w:t>
      </w:r>
      <w:r w:rsidR="007C6AED">
        <w:t xml:space="preserve"> like myself, I would suggest </w:t>
      </w:r>
      <w:r w:rsidR="00E97EB8">
        <w:t xml:space="preserve">that </w:t>
      </w:r>
      <w:r w:rsidR="007C6AED">
        <w:t xml:space="preserve">the reader is left with </w:t>
      </w:r>
      <w:r w:rsidR="007C6AED" w:rsidRPr="00D80673">
        <w:t>the felt sense “something is missing”.</w:t>
      </w:r>
    </w:p>
    <w:p w14:paraId="5CA3EEF0" w14:textId="13E0DDCD" w:rsidR="00826DE8" w:rsidRPr="00071C5A" w:rsidRDefault="00071C5A" w:rsidP="00071C5A">
      <w:pPr>
        <w:spacing w:after="100" w:afterAutospacing="1" w:line="360" w:lineRule="auto"/>
        <w:jc w:val="both"/>
      </w:pPr>
      <w:r>
        <w:t xml:space="preserve">The strength of the reflective approach to supervision is the attention paid to the actions and ‘states of self’ enlisted in supervision. Many of the actions that the reflective approach utilises involve complex processes: being present in the moment, providing a loving and trusting space, respecting the humanity of the parties involved, ensuring an openness to novelty, supporting social learning, life long learning and unlearning through experience, transformative learning and self evolution, the development of insight, attention to emotion, operating successfully within ambiguous environments, developing resilience, utilising feedback, demonstrating empathic resonance, creating change, working collaboratively, creating a reflective space, holding compassion, </w:t>
      </w:r>
      <w:r w:rsidR="00BB530C">
        <w:t xml:space="preserve">challenging assumptions and beliefs, using exploration, inquiry and facilitation, </w:t>
      </w:r>
      <w:r>
        <w:t>working holistically with mind, body and soul, developing a meta-consciousness, using unconventional interventions, enlisting sensitivity to difference and developing wisdom. The reflective approach aim</w:t>
      </w:r>
      <w:r w:rsidR="00BB530C">
        <w:t xml:space="preserve">s to be empowering, supportive and freeing by engaging </w:t>
      </w:r>
      <w:r>
        <w:t>gratitude, connection, intimacy</w:t>
      </w:r>
      <w:r w:rsidR="00BB530C">
        <w:t xml:space="preserve">, deep communication, emptiness </w:t>
      </w:r>
      <w:r w:rsidR="00BB530C">
        <w:lastRenderedPageBreak/>
        <w:t>and</w:t>
      </w:r>
      <w:r>
        <w:t xml:space="preserve"> forgiveness </w:t>
      </w:r>
      <w:r>
        <w:fldChar w:fldCharType="begin">
          <w:fldData xml:space="preserve">PEVuZE5vdGU+PENpdGU+PEF1dGhvcj5DYXJyb2xsPC9BdXRob3I+PFllYXI+MjAxMTwvWWVhcj48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</w:fldData>
        </w:fldChar>
      </w:r>
      <w:r>
        <w:instrText xml:space="preserve"> ADDIN EN.CITE </w:instrText>
      </w:r>
      <w:r>
        <w:fldChar w:fldCharType="begin">
          <w:fldData xml:space="preserve">PEVuZE5vdGU+PENpdGU+PEF1dGhvcj5DYXJyb2xsPC9BdXRob3I+PFllYXI+MjAxMTwvWWVhcj48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</w:fldData>
        </w:fldChar>
      </w:r>
      <w:r>
        <w:instrText xml:space="preserve"> ADDIN EN.CITE.DATA </w:instrText>
      </w:r>
      <w:r>
        <w:fldChar w:fldCharType="end"/>
      </w:r>
      <w:r>
        <w:fldChar w:fldCharType="separate"/>
      </w:r>
      <w:r>
        <w:t>(</w:t>
      </w:r>
      <w:hyperlink w:anchor="_ENREF_1" w:tooltip="Adamson, 2011 #65" w:history="1">
        <w:r w:rsidR="00670B33">
          <w:t>Adamson, 2011</w:t>
        </w:r>
      </w:hyperlink>
      <w:r>
        <w:t xml:space="preserve">; </w:t>
      </w:r>
      <w:hyperlink w:anchor="_ENREF_10" w:tooltip="Breene, 2011 #70" w:history="1">
        <w:r w:rsidR="00670B33">
          <w:t>Breene &amp; Shohet, 2011</w:t>
        </w:r>
      </w:hyperlink>
      <w:r>
        <w:t xml:space="preserve">; </w:t>
      </w:r>
      <w:hyperlink w:anchor="_ENREF_15" w:tooltip="Carroll, 2011 #61" w:history="1">
        <w:r w:rsidR="00670B33">
          <w:t>Carroll, 2011</w:t>
        </w:r>
      </w:hyperlink>
      <w:r>
        <w:t xml:space="preserve">; </w:t>
      </w:r>
      <w:hyperlink w:anchor="_ENREF_19" w:tooltip="Creaner, 2011 #68" w:history="1">
        <w:r w:rsidR="00670B33">
          <w:t>Creaner, 2011</w:t>
        </w:r>
      </w:hyperlink>
      <w:r>
        <w:t xml:space="preserve">; </w:t>
      </w:r>
      <w:hyperlink w:anchor="_ENREF_32" w:tooltip="Driscoll, 2007 #53" w:history="1">
        <w:r w:rsidR="00670B33">
          <w:t>Driscoll, 2007</w:t>
        </w:r>
      </w:hyperlink>
      <w:r>
        <w:t xml:space="preserve">; </w:t>
      </w:r>
      <w:hyperlink w:anchor="_ENREF_63" w:tooltip="Hay, 2007 #49" w:history="1">
        <w:r w:rsidR="00670B33">
          <w:t>Hay, 2007</w:t>
        </w:r>
      </w:hyperlink>
      <w:r>
        <w:t xml:space="preserve">; </w:t>
      </w:r>
      <w:hyperlink w:anchor="_ENREF_65" w:tooltip="Heller, 2009 #50" w:history="1">
        <w:r w:rsidR="00670B33">
          <w:t>Heller &amp; Gilkerson, 2009</w:t>
        </w:r>
      </w:hyperlink>
      <w:r>
        <w:t xml:space="preserve">; </w:t>
      </w:r>
      <w:hyperlink w:anchor="_ENREF_71" w:tooltip="Johns, 2004 #60" w:history="1">
        <w:r w:rsidR="00670B33">
          <w:t>Johns, 2004</w:t>
        </w:r>
      </w:hyperlink>
      <w:r>
        <w:t xml:space="preserve">; </w:t>
      </w:r>
      <w:hyperlink w:anchor="_ENREF_97" w:tooltip="Olivier, 2011 #63" w:history="1">
        <w:r w:rsidR="00670B33">
          <w:t>Olivier, 2011</w:t>
        </w:r>
      </w:hyperlink>
      <w:r>
        <w:t xml:space="preserve">; </w:t>
      </w:r>
      <w:hyperlink w:anchor="_ENREF_107" w:tooltip="Rodgers, 2011 #66" w:history="1">
        <w:r w:rsidR="00670B33">
          <w:t>Rodgers &amp; Shohet, 2011</w:t>
        </w:r>
      </w:hyperlink>
      <w:r>
        <w:t xml:space="preserve">; </w:t>
      </w:r>
      <w:hyperlink w:anchor="_ENREF_109" w:tooltip="Rowe, 2011 #62" w:history="1">
        <w:r w:rsidR="00670B33">
          <w:t>Rowe, 2011</w:t>
        </w:r>
      </w:hyperlink>
      <w:r>
        <w:t xml:space="preserve">; </w:t>
      </w:r>
      <w:hyperlink w:anchor="_ENREF_111" w:tooltip="Scaife, 2010 #58" w:history="1">
        <w:r w:rsidR="00670B33">
          <w:t>Scaife, 2010</w:t>
        </w:r>
      </w:hyperlink>
      <w:r>
        <w:t xml:space="preserve">; </w:t>
      </w:r>
      <w:hyperlink w:anchor="_ENREF_120" w:tooltip="Shohet, 2011 #99" w:history="1">
        <w:r w:rsidR="00670B33">
          <w:t>Shohet, 2011</w:t>
        </w:r>
      </w:hyperlink>
      <w:r>
        <w:t xml:space="preserve">; </w:t>
      </w:r>
      <w:hyperlink w:anchor="_ENREF_148" w:tooltip="Wilmot, 2011 #64" w:history="1">
        <w:r w:rsidR="00670B33">
          <w:t>Wilmot, 2011</w:t>
        </w:r>
      </w:hyperlink>
      <w:r>
        <w:t>)</w:t>
      </w:r>
      <w:r>
        <w:fldChar w:fldCharType="end"/>
      </w:r>
      <w:r w:rsidR="00BB530C">
        <w:t xml:space="preserve"> Despite these admirable qualities I am again left with the felt sense “something is missing”.</w:t>
      </w:r>
    </w:p>
    <w:p w14:paraId="7E596196" w14:textId="64DE5F85" w:rsidR="00902E46" w:rsidRDefault="00902E46" w:rsidP="00902E46">
      <w:pPr>
        <w:spacing w:after="100" w:afterAutospacing="1" w:line="360" w:lineRule="auto"/>
        <w:jc w:val="both"/>
      </w:pPr>
      <w:r w:rsidRPr="00902E46">
        <w:t>To attend to the absence I sense in</w:t>
      </w:r>
      <w:r>
        <w:t xml:space="preserve"> the reflective approach I put it to the test</w:t>
      </w:r>
      <w:r w:rsidRPr="00902E46">
        <w:t>.</w:t>
      </w:r>
      <w:r>
        <w:t xml:space="preserve">  </w:t>
      </w:r>
      <w:r w:rsidR="00EB69D2" w:rsidRPr="00D80673">
        <w:t xml:space="preserve">This essay represents </w:t>
      </w:r>
      <w:r w:rsidR="00EB69D2">
        <w:t>my</w:t>
      </w:r>
      <w:r w:rsidR="00EB69D2" w:rsidRPr="00D80673">
        <w:t xml:space="preserve"> reflective self-supervision journey </w:t>
      </w:r>
      <w:r w:rsidR="00BB530C">
        <w:t>with the</w:t>
      </w:r>
      <w:r w:rsidR="00EB69D2">
        <w:t xml:space="preserve"> felt sense </w:t>
      </w:r>
      <w:r w:rsidR="00AF1D3D">
        <w:t>“something is missing”</w:t>
      </w:r>
      <w:r w:rsidR="00BB530C">
        <w:t xml:space="preserve"> </w:t>
      </w:r>
      <w:r>
        <w:t>about</w:t>
      </w:r>
      <w:r w:rsidR="00BB530C">
        <w:t xml:space="preserve"> both Hawkins and </w:t>
      </w:r>
      <w:proofErr w:type="spellStart"/>
      <w:r w:rsidR="00BB530C">
        <w:t>Shohet’s</w:t>
      </w:r>
      <w:proofErr w:type="spellEnd"/>
      <w:r w:rsidR="00BB530C">
        <w:t xml:space="preserve"> </w:t>
      </w:r>
      <w:r w:rsidR="00BB530C" w:rsidRPr="00D80673">
        <w:fldChar w:fldCharType="begin"/>
      </w:r>
      <w:r w:rsidR="00CA48F8">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BB530C" w:rsidRPr="00D80673">
        <w:fldChar w:fldCharType="separate"/>
      </w:r>
      <w:r w:rsidR="00CA48F8">
        <w:rPr>
          <w:noProof/>
        </w:rPr>
        <w:t>(</w:t>
      </w:r>
      <w:hyperlink w:anchor="_ENREF_62" w:tooltip="Hawkins, 2006 #1" w:history="1">
        <w:r w:rsidR="00670B33">
          <w:rPr>
            <w:noProof/>
          </w:rPr>
          <w:t>2006</w:t>
        </w:r>
      </w:hyperlink>
      <w:r w:rsidR="00CA48F8">
        <w:rPr>
          <w:noProof/>
        </w:rPr>
        <w:t>)</w:t>
      </w:r>
      <w:r w:rsidR="00BB530C" w:rsidRPr="00D80673">
        <w:fldChar w:fldCharType="end"/>
      </w:r>
      <w:r w:rsidR="00BB530C">
        <w:t xml:space="preserve"> model and the reflective approach to supervision</w:t>
      </w:r>
      <w:r w:rsidR="00AF1D3D">
        <w:t>.</w:t>
      </w:r>
      <w:r>
        <w:t xml:space="preserve"> </w:t>
      </w:r>
      <w:r w:rsidR="00D10270">
        <w:t>Through reflection I ‘develop my own style and method of putting different processes together’ by creating</w:t>
      </w:r>
      <w:r w:rsidR="00D10270" w:rsidRPr="00D80673">
        <w:t xml:space="preserve"> my own representation of the sp</w:t>
      </w:r>
      <w:r w:rsidR="00D10270">
        <w:t xml:space="preserve">ace in which supervision occurs or the supervision system. </w:t>
      </w:r>
      <w:r>
        <w:t xml:space="preserve">I conclude this journey in the final section of the essay </w:t>
      </w:r>
      <w:r w:rsidR="00AB343A">
        <w:t>by</w:t>
      </w:r>
      <w:r>
        <w:t xml:space="preserve"> </w:t>
      </w:r>
      <w:r w:rsidR="00AB343A">
        <w:t>suggesting developments to the discipline of supervision and the reflective approach.</w:t>
      </w:r>
      <w:r>
        <w:t xml:space="preserve"> </w:t>
      </w:r>
    </w:p>
    <w:p w14:paraId="28C504B1" w14:textId="7C403B61" w:rsidR="00AD3D23" w:rsidRDefault="00AD3D23" w:rsidP="00502A33">
      <w:pPr>
        <w:spacing w:after="100" w:afterAutospacing="1" w:line="360" w:lineRule="auto"/>
        <w:jc w:val="both"/>
      </w:pPr>
      <w:r w:rsidRPr="00D80673">
        <w:t>The diagrams</w:t>
      </w:r>
      <w:r w:rsidR="00981124" w:rsidRPr="00D80673">
        <w:t xml:space="preserve"> presented through</w:t>
      </w:r>
      <w:r w:rsidR="00E474C8" w:rsidRPr="00D80673">
        <w:t xml:space="preserve">out this essay </w:t>
      </w:r>
      <w:r w:rsidRPr="00D80673">
        <w:t xml:space="preserve">represent a </w:t>
      </w:r>
      <w:r w:rsidR="00E474C8" w:rsidRPr="00D80673">
        <w:t xml:space="preserve">cumulative </w:t>
      </w:r>
      <w:r w:rsidRPr="00D80673">
        <w:t>process towards constructing a</w:t>
      </w:r>
      <w:r w:rsidR="00E474C8" w:rsidRPr="00D80673">
        <w:t xml:space="preserve"> mandala or </w:t>
      </w:r>
      <w:proofErr w:type="spellStart"/>
      <w:r w:rsidR="00E474C8" w:rsidRPr="00D80673">
        <w:t>yantra</w:t>
      </w:r>
      <w:proofErr w:type="spellEnd"/>
      <w:r w:rsidR="00E474C8" w:rsidRPr="00D80673">
        <w:t xml:space="preserve"> </w:t>
      </w:r>
      <w:r w:rsidR="00981124" w:rsidRPr="00D80673">
        <w:fldChar w:fldCharType="begin"/>
      </w:r>
      <w:r w:rsidR="004C76AE" w:rsidRPr="00D80673">
        <w:instrText xml:space="preserve"> ADDIN EN.CITE &lt;EndNote&gt;&lt;Cite&gt;&lt;Author&gt;Huntington&lt;/Author&gt;&lt;Year&gt;2004&lt;/Year&gt;&lt;RecNum&gt;12&lt;/RecNum&gt;&lt;DisplayText&gt;(Huntington &amp;amp; Bangdel, 2004; Khanna, 1994; Mookerjee &amp;amp; Khanna, 1977)&lt;/DisplayText&gt;&lt;record&gt;&lt;rec-number&gt;12&lt;/rec-number&gt;&lt;foreign-keys&gt;&lt;key app="EN" db-id="e09a9rst5fzds4e55fz5szeddrdzzxs2fd0r"&gt;12&lt;/key&gt;&lt;/foreign-keys&gt;&lt;ref-type name="Book"&gt;6&lt;/ref-type&gt;&lt;contributors&gt;&lt;authors&gt;&lt;author&gt;Huntington, J.C&lt;/author&gt;&lt;author&gt;Bangdel, D&lt;/author&gt;&lt;/authors&gt;&lt;/contributors&gt;&lt;titles&gt;&lt;title&gt;The circle of bliss: Buddhist meditational art&lt;/title&gt;&lt;/titles&gt;&lt;dates&gt;&lt;year&gt;2004&lt;/year&gt;&lt;/dates&gt;&lt;pub-location&gt;Columbus, Ohio&lt;/pub-location&gt;&lt;publisher&gt;Columbus Museum of Art and Serindia Publications, Inc.&lt;/publisher&gt;&lt;urls&gt;&lt;/urls&gt;&lt;/record&gt;&lt;/Cite&gt;&lt;Cite&gt;&lt;Author&gt;Khanna&lt;/Author&gt;&lt;Year&gt;1994&lt;/Year&gt;&lt;RecNum&gt;20&lt;/RecNum&gt;&lt;record&gt;&lt;rec-number&gt;20&lt;/rec-number&gt;&lt;foreign-keys&gt;&lt;key app="EN" db-id="e09a9rst5fzds4e55fz5szeddrdzzxs2fd0r"&gt;20&lt;/key&gt;&lt;/foreign-keys&gt;&lt;ref-type name="Book"&gt;6&lt;/ref-type&gt;&lt;contributors&gt;&lt;authors&gt;&lt;author&gt;Khanna, M&lt;/author&gt;&lt;/authors&gt;&lt;/contributors&gt;&lt;titles&gt;&lt;title&gt;Yantra: The Tantric Symbol of Cosmic Unity&lt;/title&gt;&lt;/titles&gt;&lt;dates&gt;&lt;year&gt;1994&lt;/year&gt;&lt;/dates&gt;&lt;pub-location&gt;United Kingdom&lt;/pub-location&gt;&lt;publisher&gt;Thames and Hudson&lt;/publisher&gt;&lt;urls&gt;&lt;/urls&gt;&lt;/record&gt;&lt;/Cite&gt;&lt;Cite&gt;&lt;Author&gt;Mookerjee&lt;/Author&gt;&lt;Year&gt;1977&lt;/Year&gt;&lt;RecNum&gt;21&lt;/RecNum&gt;&lt;record&gt;&lt;rec-number&gt;21&lt;/rec-number&gt;&lt;foreign-keys&gt;&lt;key app="EN" db-id="e09a9rst5fzds4e55fz5szeddrdzzxs2fd0r"&gt;21&lt;/key&gt;&lt;/foreign-keys&gt;&lt;ref-type name="Book"&gt;6&lt;/ref-type&gt;&lt;contributors&gt;&lt;authors&gt;&lt;author&gt;Mookerjee, Ajit &lt;/author&gt;&lt;author&gt;Khanna, Madhu &lt;/author&gt;&lt;/authors&gt;&lt;/contributors&gt;&lt;titles&gt;&lt;title&gt;The Tantric Way: Art, Science, Ritual&lt;/title&gt;&lt;/titles&gt;&lt;dates&gt;&lt;year&gt;1977&lt;/year&gt;&lt;/dates&gt;&lt;pub-location&gt;United Kingdom&lt;/pub-location&gt;&lt;publisher&gt;Thames and Hudson&lt;/publisher&gt;&lt;urls&gt;&lt;/urls&gt;&lt;/record&gt;&lt;/Cite&gt;&lt;/EndNote&gt;</w:instrText>
      </w:r>
      <w:r w:rsidR="00981124" w:rsidRPr="00D80673">
        <w:fldChar w:fldCharType="separate"/>
      </w:r>
      <w:r w:rsidR="004C76AE" w:rsidRPr="00D80673">
        <w:rPr>
          <w:noProof/>
        </w:rPr>
        <w:t>(</w:t>
      </w:r>
      <w:hyperlink w:anchor="_ENREF_67" w:tooltip="Huntington, 2004 #12" w:history="1">
        <w:r w:rsidR="00670B33" w:rsidRPr="00D80673">
          <w:rPr>
            <w:noProof/>
          </w:rPr>
          <w:t>Huntington &amp; Bangdel, 2004</w:t>
        </w:r>
      </w:hyperlink>
      <w:r w:rsidR="004C76AE" w:rsidRPr="00D80673">
        <w:rPr>
          <w:noProof/>
        </w:rPr>
        <w:t xml:space="preserve">; </w:t>
      </w:r>
      <w:hyperlink w:anchor="_ENREF_73" w:tooltip="Khanna, 1994 #20" w:history="1">
        <w:r w:rsidR="00670B33" w:rsidRPr="00D80673">
          <w:rPr>
            <w:noProof/>
          </w:rPr>
          <w:t>Khanna, 1994</w:t>
        </w:r>
      </w:hyperlink>
      <w:r w:rsidR="004C76AE" w:rsidRPr="00D80673">
        <w:rPr>
          <w:noProof/>
        </w:rPr>
        <w:t xml:space="preserve">; </w:t>
      </w:r>
      <w:hyperlink w:anchor="_ENREF_94" w:tooltip="Mookerjee, 1977 #21" w:history="1">
        <w:r w:rsidR="00670B33" w:rsidRPr="00D80673">
          <w:rPr>
            <w:noProof/>
          </w:rPr>
          <w:t>Mookerjee &amp; Khanna, 1977</w:t>
        </w:r>
      </w:hyperlink>
      <w:r w:rsidR="004C76AE" w:rsidRPr="00D80673">
        <w:rPr>
          <w:noProof/>
        </w:rPr>
        <w:t>)</w:t>
      </w:r>
      <w:r w:rsidR="00981124" w:rsidRPr="00D80673">
        <w:fldChar w:fldCharType="end"/>
      </w:r>
      <w:r w:rsidR="00981124" w:rsidRPr="00D80673">
        <w:t xml:space="preserve"> </w:t>
      </w:r>
      <w:r w:rsidRPr="00D80673">
        <w:t xml:space="preserve">that portrays </w:t>
      </w:r>
      <w:r w:rsidR="00981124" w:rsidRPr="00D80673">
        <w:t xml:space="preserve">the ‘universe’ of the </w:t>
      </w:r>
      <w:r w:rsidR="00E474C8" w:rsidRPr="00D80673">
        <w:t>supervision</w:t>
      </w:r>
      <w:r w:rsidR="00981124" w:rsidRPr="00D80673">
        <w:t xml:space="preserve"> space</w:t>
      </w:r>
      <w:r w:rsidR="00AE5559">
        <w:rPr>
          <w:rStyle w:val="FootnoteReference"/>
        </w:rPr>
        <w:footnoteReference w:id="2"/>
      </w:r>
      <w:r w:rsidR="00E474C8" w:rsidRPr="00D80673">
        <w:t>.</w:t>
      </w:r>
      <w:r w:rsidR="00981124" w:rsidRPr="00D80673">
        <w:t xml:space="preserve"> </w:t>
      </w:r>
      <w:r w:rsidR="00AF1D3D">
        <w:t xml:space="preserve">I build the mandala through a reflective engagement with </w:t>
      </w:r>
      <w:r w:rsidR="00AF1D3D" w:rsidRPr="00D80673">
        <w:fldChar w:fldCharType="begin"/>
      </w:r>
      <w:r w:rsidR="00AF1D3D" w:rsidRPr="00D80673">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AF1D3D" w:rsidRPr="00D80673">
        <w:fldChar w:fldCharType="separate"/>
      </w:r>
      <w:hyperlink w:anchor="_ENREF_62" w:tooltip="Hawkins, 2006 #1" w:history="1">
        <w:r w:rsidR="00670B33" w:rsidRPr="00D80673">
          <w:rPr>
            <w:noProof/>
          </w:rPr>
          <w:t>Hawkins and Shohet (2006</w:t>
        </w:r>
      </w:hyperlink>
      <w:r w:rsidR="00AF1D3D" w:rsidRPr="00D80673">
        <w:rPr>
          <w:noProof/>
        </w:rPr>
        <w:t>)</w:t>
      </w:r>
      <w:r w:rsidR="00AF1D3D" w:rsidRPr="00D80673">
        <w:fldChar w:fldCharType="end"/>
      </w:r>
      <w:r w:rsidR="00AF1D3D">
        <w:t xml:space="preserve"> model.</w:t>
      </w:r>
    </w:p>
    <w:p w14:paraId="73822AFC" w14:textId="5A2E4FFE" w:rsidR="00EB69D2" w:rsidRDefault="004E02EE" w:rsidP="00502A33">
      <w:pPr>
        <w:spacing w:after="100" w:afterAutospacing="1" w:line="360" w:lineRule="auto"/>
        <w:jc w:val="both"/>
      </w:pPr>
      <w:r w:rsidRPr="00D80673">
        <w:t>My goal is to</w:t>
      </w:r>
      <w:r w:rsidR="00B829ED" w:rsidRPr="00D80673">
        <w:t xml:space="preserve"> create a </w:t>
      </w:r>
      <w:r w:rsidR="00826DE8">
        <w:t>model</w:t>
      </w:r>
      <w:r w:rsidR="00981124" w:rsidRPr="00D80673">
        <w:t xml:space="preserve"> of supervision that can be applied at the microc</w:t>
      </w:r>
      <w:r w:rsidR="00B829ED" w:rsidRPr="00D80673">
        <w:t xml:space="preserve">osmic level of self-supervision and </w:t>
      </w:r>
      <w:r w:rsidR="00981124" w:rsidRPr="00D80673">
        <w:t xml:space="preserve">the macrocosmic level of group-supervision </w:t>
      </w:r>
      <w:r w:rsidR="00B829ED" w:rsidRPr="00D80673">
        <w:t xml:space="preserve">and </w:t>
      </w:r>
      <w:r w:rsidR="00981124" w:rsidRPr="00D80673">
        <w:t xml:space="preserve">the discipline </w:t>
      </w:r>
      <w:proofErr w:type="spellStart"/>
      <w:r w:rsidR="00981124" w:rsidRPr="00D80673">
        <w:t>summatively</w:t>
      </w:r>
      <w:proofErr w:type="spellEnd"/>
      <w:r w:rsidR="00EF163A">
        <w:t xml:space="preserve"> </w:t>
      </w:r>
      <w:r w:rsidR="00EF163A">
        <w:fldChar w:fldCharType="begin">
          <w:fldData xml:space="preserve">PEVuZE5vdGU+PENpdGU+PEF1dGhvcj5DYXNlbWVudDwvQXV0aG9yPjxZZWFyPjE5ODU8L1llYXI+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</w:fldData>
        </w:fldChar>
      </w:r>
      <w:r w:rsidR="00EF163A">
        <w:instrText xml:space="preserve"> ADDIN EN.CITE </w:instrText>
      </w:r>
      <w:r w:rsidR="00EF163A">
        <w:fldChar w:fldCharType="begin">
          <w:fldData xml:space="preserve">PEVuZE5vdGU+PENpdGU+PEF1dGhvcj5DYXNlbWVudDwvQXV0aG9yPjxZZWFyPjE5ODU8L1llYXI+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</w:fldData>
        </w:fldChar>
      </w:r>
      <w:r w:rsidR="00EF163A">
        <w:instrText xml:space="preserve"> ADDIN EN.CITE.DATA </w:instrText>
      </w:r>
      <w:r w:rsidR="00EF163A">
        <w:fldChar w:fldCharType="end"/>
      </w:r>
      <w:r w:rsidR="00EF163A">
        <w:fldChar w:fldCharType="separate"/>
      </w:r>
      <w:r w:rsidR="00EF163A">
        <w:rPr>
          <w:noProof/>
        </w:rPr>
        <w:t>(</w:t>
      </w:r>
      <w:hyperlink w:anchor="_ENREF_16" w:tooltip="Casement, 1985 #3" w:history="1">
        <w:r w:rsidR="00670B33">
          <w:rPr>
            <w:noProof/>
          </w:rPr>
          <w:t>Casement, 1985</w:t>
        </w:r>
      </w:hyperlink>
      <w:r w:rsidR="00EF163A">
        <w:rPr>
          <w:noProof/>
        </w:rPr>
        <w:t xml:space="preserve">; </w:t>
      </w:r>
      <w:hyperlink w:anchor="_ENREF_56" w:tooltip="Gilbert, 2001 #4" w:history="1">
        <w:r w:rsidR="00670B33">
          <w:rPr>
            <w:noProof/>
          </w:rPr>
          <w:t>Gilbert, 2001</w:t>
        </w:r>
      </w:hyperlink>
      <w:r w:rsidR="00EF163A">
        <w:rPr>
          <w:noProof/>
        </w:rPr>
        <w:t xml:space="preserve">; </w:t>
      </w:r>
      <w:hyperlink w:anchor="_ENREF_57" w:tooltip="Gomersall, 2000 #10" w:history="1">
        <w:r w:rsidR="00670B33">
          <w:rPr>
            <w:noProof/>
          </w:rPr>
          <w:t>Gomersall, 2000</w:t>
        </w:r>
      </w:hyperlink>
      <w:r w:rsidR="00EF163A">
        <w:rPr>
          <w:noProof/>
        </w:rPr>
        <w:t xml:space="preserve">; </w:t>
      </w:r>
      <w:hyperlink w:anchor="_ENREF_79" w:tooltip="Langs, 1980 #5" w:history="1">
        <w:r w:rsidR="00670B33">
          <w:rPr>
            <w:noProof/>
          </w:rPr>
          <w:t>Langs, 1980</w:t>
        </w:r>
      </w:hyperlink>
      <w:r w:rsidR="00EF163A">
        <w:rPr>
          <w:noProof/>
        </w:rPr>
        <w:t xml:space="preserve">; </w:t>
      </w:r>
      <w:hyperlink w:anchor="_ENREF_80" w:tooltip="Littrell, 1979 #6" w:history="1">
        <w:r w:rsidR="00670B33">
          <w:rPr>
            <w:noProof/>
          </w:rPr>
          <w:t>Littrell, Lee-Borden, &amp; Lorenz, 1979</w:t>
        </w:r>
      </w:hyperlink>
      <w:r w:rsidR="00EF163A">
        <w:rPr>
          <w:noProof/>
        </w:rPr>
        <w:t xml:space="preserve">; </w:t>
      </w:r>
      <w:hyperlink w:anchor="_ENREF_149" w:tooltip="Yegdick, 1999 #11" w:history="1">
        <w:r w:rsidR="00670B33">
          <w:rPr>
            <w:noProof/>
          </w:rPr>
          <w:t>Yegdick, 1999</w:t>
        </w:r>
      </w:hyperlink>
      <w:r w:rsidR="00EF163A">
        <w:rPr>
          <w:noProof/>
        </w:rPr>
        <w:t>)</w:t>
      </w:r>
      <w:r w:rsidR="00EF163A">
        <w:fldChar w:fldCharType="end"/>
      </w:r>
      <w:r w:rsidR="00981124" w:rsidRPr="00D80673">
        <w:t>.</w:t>
      </w:r>
      <w:r w:rsidR="005816F7" w:rsidRPr="00D80673">
        <w:t xml:space="preserve"> I attempt to honour this granulari</w:t>
      </w:r>
      <w:r w:rsidR="00B829ED" w:rsidRPr="00D80673">
        <w:t xml:space="preserve">ty </w:t>
      </w:r>
      <w:r w:rsidR="005816F7" w:rsidRPr="00D80673">
        <w:t>within each of the aspects of the mandala.</w:t>
      </w:r>
    </w:p>
    <w:p w14:paraId="46D3AD69" w14:textId="7CA139B1" w:rsidR="00481B49" w:rsidRDefault="0044458E" w:rsidP="00502A33">
      <w:pPr>
        <w:spacing w:after="100" w:afterAutospacing="1" w:line="360" w:lineRule="auto"/>
        <w:jc w:val="both"/>
      </w:pPr>
      <w:r w:rsidRPr="00D80673">
        <w:t xml:space="preserve">As an interdisciplinary supervisor I am curious about whether it is possible to create a model </w:t>
      </w:r>
      <w:r w:rsidR="00715301" w:rsidRPr="00D80673">
        <w:t xml:space="preserve">of supervision that can </w:t>
      </w:r>
      <w:r w:rsidR="00826DE8">
        <w:t>provide</w:t>
      </w:r>
      <w:r w:rsidR="00715301" w:rsidRPr="00D80673">
        <w:t xml:space="preserve"> a</w:t>
      </w:r>
      <w:r w:rsidRPr="00D80673">
        <w:t xml:space="preserve"> </w:t>
      </w:r>
      <w:r w:rsidR="00715301" w:rsidRPr="00D80673">
        <w:t xml:space="preserve">platform for </w:t>
      </w:r>
      <w:r w:rsidRPr="00D80673">
        <w:t>interdisciplinary</w:t>
      </w:r>
      <w:r w:rsidR="009B4013" w:rsidRPr="00D80673">
        <w:t xml:space="preserve"> </w:t>
      </w:r>
      <w:r w:rsidR="009B4013" w:rsidRPr="00D80673">
        <w:fldChar w:fldCharType="begin"/>
      </w:r>
      <w:r w:rsidR="00401CAD" w:rsidRPr="00D80673">
        <w:instrText xml:space="preserve"> ADDIN EN.CITE &lt;EndNote&gt;&lt;Cite&gt;&lt;Author&gt;Skovholt&lt;/Author&gt;&lt;Year&gt;2011&lt;/Year&gt;&lt;RecNum&gt;8&lt;/RecNum&gt;&lt;DisplayText&gt;(Pack, 2009; Skovholt &amp;amp; Trotter-Mathison, 2011; Van Ooijen, 2003)&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Cite&gt;&lt;Author&gt;Van Ooijen&lt;/Author&gt;&lt;Year&gt;2003&lt;/Year&gt;&lt;RecNum&gt;32&lt;/RecNum&gt;&lt;record&gt;&lt;rec-number&gt;32&lt;/rec-number&gt;&lt;foreign-keys&gt;&lt;key app="EN" db-id="e09a9rst5fzds4e55fz5szeddrdzzxs2fd0r"&gt;32&lt;/key&gt;&lt;/foreign-keys&gt;&lt;ref-type name="Book"&gt;6&lt;/ref-type&gt;&lt;contributors&gt;&lt;authors&gt;&lt;author&gt;Van Ooijen, E.&lt;/author&gt;&lt;/authors&gt;&lt;/contributors&gt;&lt;titles&gt;&lt;title&gt;Clinical supervision made easy: the 3-step method&lt;/title&gt;&lt;/titles&gt;&lt;dates&gt;&lt;year&gt;2003&lt;/year&gt;&lt;/dates&gt;&lt;pub-location&gt;UK&lt;/pub-location&gt;&lt;publisher&gt;Churchill Livingstone&lt;/publisher&gt;&lt;urls&gt;&lt;/urls&gt;&lt;/record&gt;&lt;/Cite&gt;&lt;Cite&gt;&lt;Author&gt;Pack&lt;/Author&gt;&lt;Year&gt;2009&lt;/Year&gt;&lt;RecNum&gt;33&lt;/RecNum&gt;&lt;record&gt;&lt;rec-number&gt;33&lt;/rec-number&gt;&lt;foreign-keys&gt;&lt;key app="EN" db-id="e09a9rst5fzds4e55fz5szeddrdzzxs2fd0r"&gt;33&lt;/key&gt;&lt;/foreign-keys&gt;&lt;ref-type name="Journal Article"&gt;17&lt;/ref-type&gt;&lt;contributors&gt;&lt;authors&gt;&lt;author&gt;Pack, M&lt;/author&gt;&lt;/authors&gt;&lt;/contributors&gt;&lt;titles&gt;&lt;title&gt;Clinical supervision: An interdisciplinary review of literature with implications for reflective practice in social work&lt;/title&gt;&lt;secondary-title&gt;Reflective Practice&lt;/secondary-title&gt;&lt;/titles&gt;&lt;periodical&gt;&lt;full-title&gt;Reflective Practice&lt;/full-title&gt;&lt;/periodical&gt;&lt;pages&gt; 657-668&lt;/pages&gt;&lt;volume&gt;10&lt;/volume&gt;&lt;number&gt;5&lt;/number&gt;&lt;dates&gt;&lt;year&gt;2009&lt;/year&gt;&lt;/dates&gt;&lt;urls&gt;&lt;/urls&gt;&lt;/record&gt;&lt;/Cite&gt;&lt;/EndNote&gt;</w:instrText>
      </w:r>
      <w:r w:rsidR="009B4013" w:rsidRPr="00D80673">
        <w:fldChar w:fldCharType="separate"/>
      </w:r>
      <w:r w:rsidR="00401CAD" w:rsidRPr="00D80673">
        <w:rPr>
          <w:noProof/>
        </w:rPr>
        <w:t>(</w:t>
      </w:r>
      <w:hyperlink w:anchor="_ENREF_101" w:tooltip="Pack, 2009 #33" w:history="1">
        <w:r w:rsidR="00670B33" w:rsidRPr="00D80673">
          <w:rPr>
            <w:noProof/>
          </w:rPr>
          <w:t>Pack, 2009</w:t>
        </w:r>
      </w:hyperlink>
      <w:r w:rsidR="00401CAD" w:rsidRPr="00D80673">
        <w:rPr>
          <w:noProof/>
        </w:rPr>
        <w:t xml:space="preserve">; </w:t>
      </w:r>
      <w:hyperlink w:anchor="_ENREF_124" w:tooltip="Skovholt, 2011 #8" w:history="1">
        <w:r w:rsidR="00670B33" w:rsidRPr="00D80673">
          <w:rPr>
            <w:noProof/>
          </w:rPr>
          <w:t>Skovholt &amp; Trotter-Mathison, 2011</w:t>
        </w:r>
      </w:hyperlink>
      <w:r w:rsidR="00401CAD" w:rsidRPr="00D80673">
        <w:rPr>
          <w:noProof/>
        </w:rPr>
        <w:t xml:space="preserve">; </w:t>
      </w:r>
      <w:hyperlink w:anchor="_ENREF_134" w:tooltip="Van Ooijen, 2003 #32" w:history="1">
        <w:r w:rsidR="00670B33" w:rsidRPr="00D80673">
          <w:rPr>
            <w:noProof/>
          </w:rPr>
          <w:t>Van Ooijen, 2003</w:t>
        </w:r>
      </w:hyperlink>
      <w:r w:rsidR="00401CAD" w:rsidRPr="00D80673">
        <w:rPr>
          <w:noProof/>
        </w:rPr>
        <w:t>)</w:t>
      </w:r>
      <w:r w:rsidR="009B4013" w:rsidRPr="00D80673">
        <w:fldChar w:fldCharType="end"/>
      </w:r>
      <w:r w:rsidRPr="00D80673">
        <w:t xml:space="preserve"> or </w:t>
      </w:r>
      <w:proofErr w:type="spellStart"/>
      <w:r w:rsidRPr="00D80673">
        <w:t>interprofessional</w:t>
      </w:r>
      <w:proofErr w:type="spellEnd"/>
      <w:r w:rsidRPr="00D80673">
        <w:t xml:space="preserve"> </w:t>
      </w:r>
      <w:r w:rsidR="00937A07" w:rsidRPr="00D80673">
        <w:fldChar w:fldCharType="begin"/>
      </w:r>
      <w:r w:rsidR="006A05E2">
        <w:instrText xml:space="preserve"> ADDIN EN.CITE &lt;EndNote&gt;&lt;Cite&gt;&lt;Author&gt;Beddoe&lt;/Author&gt;&lt;Year&gt;2013&lt;/Year&gt;&lt;RecNum&gt;31&lt;/RecNum&gt;&lt;DisplayText&gt;(Beddoe &amp;amp; Howard, 2013; Cutcliffe, Butterworth, &amp;amp; Proctor, 2000)&lt;/DisplayText&gt;&lt;record&gt;&lt;rec-number&gt;31&lt;/rec-number&gt;&lt;foreign-keys&gt;&lt;key app="EN" db-id="e09a9rst5fzds4e55fz5szeddrdzzxs2fd0r"&gt;31&lt;/key&gt;&lt;/foreign-keys&gt;&lt;ref-type name="Journal Article"&gt;17&lt;/ref-type&gt;&lt;contributors&gt;&lt;authors&gt;&lt;author&gt;Beddoe, L&lt;/author&gt;&lt;author&gt;Howard, F&lt;/author&gt;&lt;/authors&gt;&lt;/contributors&gt;&lt;titles&gt;&lt;title&gt;Interprofessional supervision in social work and psychology: mandates and (inter)professional relationships.&lt;/title&gt;&lt;secondary-title&gt;The Clinical Supervisor&lt;/secondary-title&gt;&lt;/titles&gt;&lt;periodical&gt;&lt;full-title&gt;The Clinical Supervisor&lt;/full-title&gt;&lt;/periodical&gt;&lt;pages&gt;178-202&lt;/pages&gt;&lt;volume&gt;31&lt;/volume&gt;&lt;number&gt;2&lt;/number&gt;&lt;dates&gt;&lt;year&gt;2013&lt;/year&gt;&lt;/dates&gt;&lt;urls&gt;&lt;/urls&gt;&lt;/record&gt;&lt;/Cite&gt;&lt;Cite&gt;&lt;Author&gt;Cutcliffe&lt;/Author&gt;&lt;Year&gt;2000&lt;/Year&gt;&lt;RecNum&gt;9&lt;/RecNum&gt;&lt;record&gt;&lt;rec-number&gt;9&lt;/rec-number&gt;&lt;foreign-keys&gt;&lt;key app="EN" db-id="e09a9rst5fzds4e55fz5szeddrdzzxs2fd0r"&gt;9&lt;/key&gt;&lt;/foreign-keys&gt;&lt;ref-type name="Book"&gt;6&lt;/ref-type&gt;&lt;contributors&gt;&lt;authors&gt;&lt;author&gt;Cutcliffe, J. R&lt;/author&gt;&lt;author&gt;Butterworth, T&lt;/author&gt;&lt;author&gt;Proctor, B&lt;/author&gt;&lt;/authors&gt;&lt;/contributors&gt;&lt;titles&gt;&lt;title&gt;Fundamental themes in clinical supervision&lt;/title&gt;&lt;/titles&gt;&lt;dates&gt;&lt;year&gt;2000&lt;/year&gt;&lt;/dates&gt;&lt;pub-location&gt;London&lt;/pub-location&gt;&lt;publisher&gt;Routledge&lt;/publisher&gt;&lt;urls&gt;&lt;/urls&gt;&lt;/record&gt;&lt;/Cite&gt;&lt;/EndNote&gt;</w:instrText>
      </w:r>
      <w:r w:rsidR="00937A07" w:rsidRPr="00D80673">
        <w:fldChar w:fldCharType="separate"/>
      </w:r>
      <w:r w:rsidR="006A05E2">
        <w:rPr>
          <w:noProof/>
        </w:rPr>
        <w:t>(</w:t>
      </w:r>
      <w:hyperlink w:anchor="_ENREF_7" w:tooltip="Beddoe, 2013 #31" w:history="1">
        <w:r w:rsidR="00670B33">
          <w:rPr>
            <w:noProof/>
          </w:rPr>
          <w:t>Beddoe &amp; Howard, 2013</w:t>
        </w:r>
      </w:hyperlink>
      <w:r w:rsidR="006A05E2">
        <w:rPr>
          <w:noProof/>
        </w:rPr>
        <w:t xml:space="preserve">; </w:t>
      </w:r>
      <w:hyperlink w:anchor="_ENREF_21" w:tooltip="Cutcliffe, 2000 #9" w:history="1">
        <w:r w:rsidR="00670B33">
          <w:rPr>
            <w:noProof/>
          </w:rPr>
          <w:t xml:space="preserve">Cutcliffe, Butterworth, &amp; Proctor, </w:t>
        </w:r>
        <w:r w:rsidR="00670B33">
          <w:rPr>
            <w:noProof/>
          </w:rPr>
          <w:lastRenderedPageBreak/>
          <w:t>2000</w:t>
        </w:r>
      </w:hyperlink>
      <w:r w:rsidR="006A05E2">
        <w:rPr>
          <w:noProof/>
        </w:rPr>
        <w:t>)</w:t>
      </w:r>
      <w:r w:rsidR="00937A07" w:rsidRPr="00D80673">
        <w:fldChar w:fldCharType="end"/>
      </w:r>
      <w:r w:rsidR="00715301" w:rsidRPr="00D80673">
        <w:t xml:space="preserve"> </w:t>
      </w:r>
      <w:r w:rsidRPr="00D80673">
        <w:t>supervision. Disciplinary content and context are necessary components to supervision. Is it possible to create a model of supervision that has cross-disciplinary applicability by handling these components systematicall</w:t>
      </w:r>
      <w:r w:rsidR="00E175FB">
        <w:t>y</w:t>
      </w:r>
      <w:r w:rsidR="00E175FB">
        <w:rPr>
          <w:rStyle w:val="FootnoteReference"/>
        </w:rPr>
        <w:footnoteReference w:id="3"/>
      </w:r>
      <w:r w:rsidR="00E175FB">
        <w:t xml:space="preserve">? </w:t>
      </w:r>
      <w:r w:rsidR="00AE5559">
        <w:t xml:space="preserve">Practices and processes used within supervision could be systematically located and assessed against such a model. </w:t>
      </w:r>
    </w:p>
    <w:p w14:paraId="7EE42DB5" w14:textId="26DCF87B" w:rsidR="007C263B" w:rsidRPr="007C263B" w:rsidRDefault="007C263B" w:rsidP="00502A33">
      <w:pPr>
        <w:spacing w:after="100" w:afterAutospacing="1" w:line="360" w:lineRule="auto"/>
        <w:jc w:val="center"/>
        <w:rPr>
          <w:b/>
        </w:rPr>
      </w:pPr>
      <w:r w:rsidRPr="007C263B">
        <w:rPr>
          <w:b/>
        </w:rPr>
        <w:t>Relationships, Actions and Contexts</w:t>
      </w:r>
    </w:p>
    <w:p w14:paraId="02A0FF1B" w14:textId="51B640BD" w:rsidR="005B0AF4" w:rsidRDefault="003E55E3" w:rsidP="00502A33">
      <w:pPr>
        <w:spacing w:after="100" w:afterAutospacing="1" w:line="360" w:lineRule="auto"/>
        <w:jc w:val="both"/>
      </w:pPr>
      <w:r w:rsidRPr="00D80673">
        <w:t xml:space="preserve">The strength of Hawkins and </w:t>
      </w:r>
      <w:proofErr w:type="spellStart"/>
      <w:r w:rsidRPr="00D80673">
        <w:t>Shohet’s</w:t>
      </w:r>
      <w:proofErr w:type="spellEnd"/>
      <w:r w:rsidRPr="00D80673">
        <w:t xml:space="preserve"> </w:t>
      </w:r>
      <w:r w:rsidRPr="00D80673">
        <w:fldChar w:fldCharType="begin"/>
      </w:r>
      <w:r w:rsidRPr="00D80673">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Pr="00D80673">
        <w:fldChar w:fldCharType="separate"/>
      </w:r>
      <w:r w:rsidRPr="00D80673">
        <w:rPr>
          <w:noProof/>
        </w:rPr>
        <w:t>(</w:t>
      </w:r>
      <w:hyperlink w:anchor="_ENREF_62" w:tooltip="Hawkins, 2006 #1" w:history="1">
        <w:r w:rsidR="00670B33" w:rsidRPr="00D80673">
          <w:rPr>
            <w:noProof/>
          </w:rPr>
          <w:t>2006</w:t>
        </w:r>
      </w:hyperlink>
      <w:r w:rsidRPr="00D80673">
        <w:rPr>
          <w:noProof/>
        </w:rPr>
        <w:t>)</w:t>
      </w:r>
      <w:r w:rsidRPr="00D80673">
        <w:fldChar w:fldCharType="end"/>
      </w:r>
      <w:r w:rsidRPr="00D80673">
        <w:t xml:space="preserve"> </w:t>
      </w:r>
      <w:r w:rsidR="009B3164" w:rsidRPr="00D80673">
        <w:t xml:space="preserve">model </w:t>
      </w:r>
      <w:r w:rsidRPr="00D80673">
        <w:t>is that it places relationship centre stage</w:t>
      </w:r>
      <w:r w:rsidR="009B3164" w:rsidRPr="00D80673">
        <w:t>. Relationships</w:t>
      </w:r>
      <w:r w:rsidRPr="00D80673">
        <w:t>, however,</w:t>
      </w:r>
      <w:r w:rsidR="009B3164" w:rsidRPr="00D80673">
        <w:t xml:space="preserve"> do not exist </w:t>
      </w:r>
      <w:r w:rsidR="002224A7" w:rsidRPr="00D80673">
        <w:t xml:space="preserve">and cannot be defined </w:t>
      </w:r>
      <w:r w:rsidR="009B3164" w:rsidRPr="00D80673">
        <w:t>in isolation. To identify all the aspects o</w:t>
      </w:r>
      <w:r w:rsidRPr="00D80673">
        <w:t>f the supervision space I turn</w:t>
      </w:r>
      <w:r w:rsidR="009B3164" w:rsidRPr="00D80673">
        <w:t xml:space="preserve"> to </w:t>
      </w:r>
      <w:r w:rsidR="005B0AF4">
        <w:t xml:space="preserve">Greimasian semiotics and </w:t>
      </w:r>
      <w:r w:rsidR="009B3164" w:rsidRPr="00D80673">
        <w:t>c</w:t>
      </w:r>
      <w:r w:rsidR="00807F3C" w:rsidRPr="00D80673">
        <w:t>omplex systems theory</w:t>
      </w:r>
      <w:r w:rsidR="00BE0200" w:rsidRPr="00D80673">
        <w:t xml:space="preserve"> </w:t>
      </w:r>
      <w:r w:rsidR="00BE0200" w:rsidRPr="00D80673">
        <w:fldChar w:fldCharType="begin">
          <w:fldData xml:space="preserve">PEVuZE5vdGU+PENpdGU+PEF1dGhvcj5DbGlmZjwvQXV0aG9yPjxZZWFyPjIwMDA8L1llYXI+PFJl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=
</w:fldData>
        </w:fldChar>
      </w:r>
      <w:r w:rsidR="00670B33">
        <w:instrText xml:space="preserve"> ADDIN EN.CITE </w:instrText>
      </w:r>
      <w:r w:rsidR="00670B33">
        <w:fldChar w:fldCharType="begin">
          <w:fldData xml:space="preserve">PEVuZE5vdGU+PENpdGU+PEF1dGhvcj5DbGlmZjwvQXV0aG9yPjxZZWFyPjIwMDA8L1llYXI+PFJl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=
</w:fldData>
        </w:fldChar>
      </w:r>
      <w:r w:rsidR="00670B33">
        <w:instrText xml:space="preserve"> ADDIN EN.CITE.DATA </w:instrText>
      </w:r>
      <w:r w:rsidR="00670B33">
        <w:fldChar w:fldCharType="end"/>
      </w:r>
      <w:r w:rsidR="00BE0200" w:rsidRPr="00D80673">
        <w:fldChar w:fldCharType="separate"/>
      </w:r>
      <w:r w:rsidR="00977EDE">
        <w:rPr>
          <w:noProof/>
        </w:rPr>
        <w:t>(</w:t>
      </w:r>
      <w:hyperlink w:anchor="_ENREF_17" w:tooltip="Cliff, 2000 #30" w:history="1">
        <w:r w:rsidR="00670B33">
          <w:rPr>
            <w:noProof/>
          </w:rPr>
          <w:t>Cliff &amp; Rocha, 2000</w:t>
        </w:r>
      </w:hyperlink>
      <w:r w:rsidR="00977EDE">
        <w:rPr>
          <w:noProof/>
        </w:rPr>
        <w:t xml:space="preserve">; </w:t>
      </w:r>
      <w:hyperlink w:anchor="_ENREF_59" w:tooltip="Greimas, 1987 #561" w:history="1">
        <w:r w:rsidR="00670B33">
          <w:rPr>
            <w:noProof/>
          </w:rPr>
          <w:t>1987</w:t>
        </w:r>
      </w:hyperlink>
      <w:r w:rsidR="00977EDE">
        <w:rPr>
          <w:noProof/>
        </w:rPr>
        <w:t xml:space="preserve">; </w:t>
      </w:r>
      <w:hyperlink w:anchor="_ENREF_60" w:tooltip="Greimas, 1979 #562" w:history="1">
        <w:r w:rsidR="00670B33">
          <w:rPr>
            <w:noProof/>
          </w:rPr>
          <w:t>Greimas &amp; Courtés, 1979</w:t>
        </w:r>
      </w:hyperlink>
      <w:r w:rsidR="00977EDE">
        <w:rPr>
          <w:noProof/>
        </w:rPr>
        <w:t xml:space="preserve">; </w:t>
      </w:r>
      <w:hyperlink w:anchor="_ENREF_132" w:tooltip="Urdaneta, 2013 #48" w:history="1">
        <w:r w:rsidR="00670B33">
          <w:rPr>
            <w:noProof/>
          </w:rPr>
          <w:t>Urdaneta, Hoyes, Bermeo, Villamil, &amp; C, 2013</w:t>
        </w:r>
      </w:hyperlink>
      <w:r w:rsidR="00977EDE">
        <w:rPr>
          <w:noProof/>
        </w:rPr>
        <w:t>)</w:t>
      </w:r>
      <w:r w:rsidR="00BE0200" w:rsidRPr="00D80673">
        <w:fldChar w:fldCharType="end"/>
      </w:r>
      <w:r w:rsidR="008F3777">
        <w:t>.</w:t>
      </w:r>
    </w:p>
    <w:p w14:paraId="1A5CF2E5" w14:textId="1EF4E0ED" w:rsidR="00213777" w:rsidRDefault="009B3164" w:rsidP="00502A33">
      <w:pPr>
        <w:spacing w:after="100" w:afterAutospacing="1" w:line="360" w:lineRule="auto"/>
        <w:jc w:val="both"/>
      </w:pPr>
      <w:r w:rsidRPr="00D80673">
        <w:t>Supervision can be charac</w:t>
      </w:r>
      <w:r w:rsidR="0025794E" w:rsidRPr="00D80673">
        <w:t>terised as a reactive system</w:t>
      </w:r>
      <w:r w:rsidR="0025794E" w:rsidRPr="00D80673">
        <w:rPr>
          <w:rStyle w:val="FootnoteReference"/>
        </w:rPr>
        <w:footnoteReference w:id="4"/>
      </w:r>
      <w:r w:rsidRPr="00D80673">
        <w:t xml:space="preserve">. Reactive systems involve three main aspects: </w:t>
      </w:r>
      <w:r w:rsidR="00543B7E" w:rsidRPr="00D80673">
        <w:t>data complexity, behaviour</w:t>
      </w:r>
      <w:r w:rsidR="00D76642">
        <w:t>al</w:t>
      </w:r>
      <w:r w:rsidR="00543B7E" w:rsidRPr="00D80673">
        <w:t xml:space="preserve"> complexity and communication complexity. In the case of supervision</w:t>
      </w:r>
      <w:r w:rsidR="009E4B2E" w:rsidRPr="00D80673">
        <w:t>,</w:t>
      </w:r>
      <w:r w:rsidR="00543B7E" w:rsidRPr="00D80673">
        <w:t xml:space="preserve"> relationships comprise the communication complexity, embodied actions</w:t>
      </w:r>
      <w:r w:rsidR="008A6509" w:rsidRPr="00D80673">
        <w:rPr>
          <w:rStyle w:val="FootnoteReference"/>
        </w:rPr>
        <w:footnoteReference w:id="5"/>
      </w:r>
      <w:r w:rsidR="00533E0E" w:rsidRPr="00D80673">
        <w:t xml:space="preserve"> </w:t>
      </w:r>
      <w:r w:rsidR="00533E0E" w:rsidRPr="00D80673">
        <w:fldChar w:fldCharType="begin"/>
      </w:r>
      <w:r w:rsidR="00574892">
        <w:instrText xml:space="preserve"> ADDIN EN.CITE &lt;EndNote&gt;&lt;Cite&gt;&lt;Author&gt;Varela&lt;/Author&gt;&lt;Year&gt;1991&lt;/Year&gt;&lt;RecNum&gt;460&lt;/RecNum&gt;&lt;DisplayText&gt;(Varela, et al., 1991)&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00533E0E" w:rsidRPr="00D80673">
        <w:fldChar w:fldCharType="separate"/>
      </w:r>
      <w:r w:rsidR="00574892">
        <w:rPr>
          <w:noProof/>
        </w:rPr>
        <w:t>(</w:t>
      </w:r>
      <w:hyperlink w:anchor="_ENREF_140" w:tooltip="Varela, 1991 #460" w:history="1">
        <w:r w:rsidR="00670B33">
          <w:rPr>
            <w:noProof/>
          </w:rPr>
          <w:t>Varela, et al., 1991</w:t>
        </w:r>
      </w:hyperlink>
      <w:r w:rsidR="00574892">
        <w:rPr>
          <w:noProof/>
        </w:rPr>
        <w:t>)</w:t>
      </w:r>
      <w:r w:rsidR="00533E0E" w:rsidRPr="00D80673">
        <w:fldChar w:fldCharType="end"/>
      </w:r>
      <w:r w:rsidR="00543B7E" w:rsidRPr="00D80673">
        <w:t>, the behaviour complexity</w:t>
      </w:r>
      <w:r w:rsidR="00D80F63" w:rsidRPr="00D80673">
        <w:rPr>
          <w:rStyle w:val="FootnoteReference"/>
        </w:rPr>
        <w:footnoteReference w:id="6"/>
      </w:r>
      <w:r w:rsidR="00543B7E" w:rsidRPr="00D80673">
        <w:t xml:space="preserve"> and contexts the data complexity. </w:t>
      </w:r>
      <w:r w:rsidR="00E17B75" w:rsidRPr="00D80673">
        <w:t xml:space="preserve">Each of these aspects of </w:t>
      </w:r>
      <w:r w:rsidR="00E17B75" w:rsidRPr="00D80673">
        <w:lastRenderedPageBreak/>
        <w:t xml:space="preserve">the </w:t>
      </w:r>
      <w:r w:rsidR="00254186" w:rsidRPr="00D80673">
        <w:t xml:space="preserve">supervision </w:t>
      </w:r>
      <w:r w:rsidR="00E17B75" w:rsidRPr="00D80673">
        <w:t xml:space="preserve">system </w:t>
      </w:r>
      <w:r w:rsidR="004451D5">
        <w:t>are co-arising</w:t>
      </w:r>
      <w:r w:rsidR="00E17B75" w:rsidRPr="00D80673">
        <w:t xml:space="preserve"> and co-creat</w:t>
      </w:r>
      <w:r w:rsidR="004451D5">
        <w:t>ing</w:t>
      </w:r>
      <w:r w:rsidR="0036259C" w:rsidRPr="00D80673">
        <w:rPr>
          <w:rStyle w:val="FootnoteReference"/>
        </w:rPr>
        <w:footnoteReference w:id="7"/>
      </w:r>
      <w:r w:rsidR="00E17B75" w:rsidRPr="00D80673">
        <w:t>.</w:t>
      </w:r>
      <w:r w:rsidR="00D0047D" w:rsidRPr="00D80673">
        <w:t xml:space="preserve"> </w:t>
      </w:r>
      <w:r w:rsidR="00254186" w:rsidRPr="00D80673">
        <w:t xml:space="preserve">Relationships, embodied actions and their contexts (or environments) are </w:t>
      </w:r>
      <w:r w:rsidR="00D0047D" w:rsidRPr="00D80673">
        <w:t xml:space="preserve">the axes </w:t>
      </w:r>
      <w:r w:rsidR="00254186" w:rsidRPr="00D80673">
        <w:t xml:space="preserve">that </w:t>
      </w:r>
      <w:r w:rsidR="00D0047D" w:rsidRPr="00D80673">
        <w:t>describe the supervision space.</w:t>
      </w:r>
      <w:r w:rsidR="00E9351E" w:rsidRPr="00D80673">
        <w:t xml:space="preserve"> </w:t>
      </w:r>
      <w:r w:rsidR="00D76642">
        <w:t xml:space="preserve">They represent three ‘separate orders’ </w:t>
      </w:r>
      <w:r w:rsidR="00D76642">
        <w:fldChar w:fldCharType="begin"/>
      </w:r>
      <w:r w:rsidR="00D76642">
        <w:instrText xml:space="preserve"> ADDIN EN.CITE &lt;EndNote&gt;&lt;Cite&gt;&lt;Author&gt;Matthews&lt;/Author&gt;&lt;Year&gt;2004&lt;/Year&gt;&lt;RecNum&gt;41&lt;/RecNum&gt;&lt;DisplayText&gt;(Matthews &amp;amp; Treacher, 2004)&lt;/DisplayText&gt;&lt;record&gt;&lt;rec-number&gt;41&lt;/rec-number&gt;&lt;foreign-keys&gt;&lt;key app="EN" db-id="e09a9rst5fzds4e55fz5szeddrdzzxs2fd0r"&gt;41&lt;/key&gt;&lt;/foreign-keys&gt;&lt;ref-type name="Book Section"&gt;5&lt;/ref-type&gt;&lt;contributors&gt;&lt;authors&gt;&lt;author&gt;Matthews, S&lt;/author&gt;&lt;author&gt;Treacher, A&lt;/author&gt;&lt;/authors&gt;&lt;secondary-authors&gt;&lt;author&gt;Fleming, I&lt;/author&gt;&lt;author&gt;Steen, L&lt;/author&gt;&lt;/secondary-authors&gt;&lt;/contributors&gt;&lt;titles&gt;&lt;title&gt;Therapy models and supervision in clinical psychology&lt;/title&gt;&lt;secondary-title&gt;Supervision and clinical psychology: theory, practice and perspectives&lt;/secondary-title&gt;&lt;/titles&gt;&lt;dates&gt;&lt;year&gt;2004&lt;/year&gt;&lt;/dates&gt;&lt;pub-location&gt;Hove: East Sussex&lt;/pub-location&gt;&lt;publisher&gt;Brunner-Routledge&lt;/publisher&gt;&lt;urls&gt;&lt;/urls&gt;&lt;research-notes&gt;criticises Hawkins and shohets 7th context mode as being of a different order&lt;/research-notes&gt;&lt;/record&gt;&lt;/Cite&gt;&lt;/EndNote&gt;</w:instrText>
      </w:r>
      <w:r w:rsidR="00D76642">
        <w:fldChar w:fldCharType="separate"/>
      </w:r>
      <w:r w:rsidR="00D76642">
        <w:rPr>
          <w:noProof/>
        </w:rPr>
        <w:t>(</w:t>
      </w:r>
      <w:hyperlink w:anchor="_ENREF_88" w:tooltip="Matthews, 2004 #41" w:history="1">
        <w:r w:rsidR="00670B33">
          <w:rPr>
            <w:noProof/>
          </w:rPr>
          <w:t>Matthews &amp; Treacher, 2004</w:t>
        </w:r>
      </w:hyperlink>
      <w:r w:rsidR="00D76642">
        <w:rPr>
          <w:noProof/>
        </w:rPr>
        <w:t>)</w:t>
      </w:r>
      <w:r w:rsidR="00D76642">
        <w:fldChar w:fldCharType="end"/>
      </w:r>
      <w:r w:rsidR="00D76642">
        <w:t xml:space="preserve"> within my desc</w:t>
      </w:r>
      <w:r w:rsidR="00B6055B">
        <w:t>ription of the supervision system</w:t>
      </w:r>
      <w:r w:rsidR="00D76642">
        <w:t>. My goal is to acknowled</w:t>
      </w:r>
      <w:r w:rsidR="008E1A24">
        <w:t>ge the</w:t>
      </w:r>
      <w:r w:rsidR="00B6055B">
        <w:t xml:space="preserve"> unique functions </w:t>
      </w:r>
      <w:r w:rsidR="008E1A24">
        <w:t xml:space="preserve">of the three </w:t>
      </w:r>
      <w:r w:rsidR="00B6055B">
        <w:t>axes</w:t>
      </w:r>
      <w:r w:rsidR="00D76642">
        <w:t xml:space="preserve"> </w:t>
      </w:r>
      <w:r w:rsidR="008E1A24">
        <w:t xml:space="preserve">whilst </w:t>
      </w:r>
      <w:r w:rsidR="00D76642">
        <w:t xml:space="preserve">also </w:t>
      </w:r>
      <w:r w:rsidR="008E1A24">
        <w:t xml:space="preserve">ensuring they </w:t>
      </w:r>
      <w:r w:rsidR="00D76642">
        <w:t>remain integrated</w:t>
      </w:r>
      <w:r w:rsidR="009B276E">
        <w:t xml:space="preserve"> </w:t>
      </w:r>
      <w:r w:rsidR="00774068">
        <w:t xml:space="preserve">through mutual </w:t>
      </w:r>
      <w:r w:rsidR="008E1A24">
        <w:t xml:space="preserve">determination and </w:t>
      </w:r>
      <w:r w:rsidR="00774068">
        <w:t>constraint</w:t>
      </w:r>
      <w:r w:rsidR="00574892" w:rsidRPr="000D7016">
        <w:t xml:space="preserve"> </w:t>
      </w:r>
      <w:r w:rsidR="00574892" w:rsidRPr="00774068">
        <w:fldChar w:fldCharType="begin"/>
      </w:r>
      <w:r w:rsidR="00AF1D3D">
        <w:instrText xml:space="preserve"> ADDIN EN.CITE &lt;EndNote&gt;&lt;Cite&gt;&lt;Author&gt;Varela&lt;/Author&gt;&lt;Year&gt;1997&lt;/Year&gt;&lt;RecNum&gt;503&lt;/RecNum&gt;&lt;DisplayText&gt;(Lutz, 2002; Varela, 1997)&lt;/DisplayText&gt;&lt;record&gt;&lt;rec-number&gt;503&lt;/rec-number&gt;&lt;foreign-keys&gt;&lt;key app="EN" db-id="50dteedtnt9ae9etd5svwtd2zrtw9dvx5dtv"&gt;503&lt;/key&gt;&lt;/foreign-keys&gt;&lt;ref-type name="Journal Article"&gt;17&lt;/ref-type&gt;&lt;contributors&gt;&lt;authors&gt;&lt;author&gt;Varela, F. J&lt;/author&gt;&lt;/authors&gt;&lt;/contributors&gt;&lt;titles&gt;&lt;title&gt;The Naturalization of Phenomenology as the Transcendence of Nature: Searching for Generative Mutual Constraints&lt;/title&gt;&lt;secondary-title&gt;Alter&lt;/secondary-title&gt;&lt;/titles&gt;&lt;periodical&gt;&lt;full-title&gt;Alter&lt;/full-title&gt;&lt;/periodical&gt;&lt;pages&gt;355-85&lt;/pages&gt;&lt;volume&gt;5&lt;/volume&gt;&lt;dates&gt;&lt;year&gt;1997&lt;/year&gt;&lt;/dates&gt;&lt;urls&gt;&lt;/urls&gt;&lt;/record&gt;&lt;/Cite&gt;&lt;Cite&gt;&lt;Author&gt;Lutz&lt;/Author&gt;&lt;Year&gt;2002&lt;/Year&gt;&lt;RecNum&gt;510&lt;/RecNum&gt;&lt;record&gt;&lt;rec-number&gt;510&lt;/rec-number&gt;&lt;foreign-keys&gt;&lt;key app="EN" db-id="50dteedtnt9ae9etd5svwtd2zrtw9dvx5dtv"&gt;510&lt;/key&gt;&lt;/foreign-keys&gt;&lt;ref-type name="Journal Article"&gt;17&lt;/ref-type&gt;&lt;contributors&gt;&lt;authors&gt;&lt;author&gt;Lutz, A&lt;/author&gt;&lt;/authors&gt;&lt;/contributors&gt;&lt;titles&gt;&lt;title&gt;Toward a neurophenomenology as an account of generative passages: A first empirical case study&lt;/title&gt;&lt;secondary-title&gt;Phenomenology and the Cognitive Sciences&lt;/secondary-title&gt;&lt;/titles&gt;&lt;periodical&gt;&lt;full-title&gt;Phenomenology and the Cognitive Sciences&lt;/full-title&gt;&lt;/periodical&gt;&lt;pages&gt;133-167&lt;/pages&gt;&lt;volume&gt;1&lt;/volume&gt;&lt;dates&gt;&lt;year&gt;2002&lt;/year&gt;&lt;/dates&gt;&lt;urls&gt;&lt;/urls&gt;&lt;/record&gt;&lt;/Cite&gt;&lt;/EndNote&gt;</w:instrText>
      </w:r>
      <w:r w:rsidR="00574892" w:rsidRPr="00774068">
        <w:fldChar w:fldCharType="separate"/>
      </w:r>
      <w:r w:rsidR="00AF1D3D">
        <w:rPr>
          <w:noProof/>
        </w:rPr>
        <w:t>(</w:t>
      </w:r>
      <w:hyperlink w:anchor="_ENREF_81" w:tooltip="Lutz, 2002 #510" w:history="1">
        <w:r w:rsidR="00670B33">
          <w:rPr>
            <w:noProof/>
          </w:rPr>
          <w:t>Lutz, 2002</w:t>
        </w:r>
      </w:hyperlink>
      <w:r w:rsidR="00AF1D3D">
        <w:rPr>
          <w:noProof/>
        </w:rPr>
        <w:t xml:space="preserve">; </w:t>
      </w:r>
      <w:hyperlink w:anchor="_ENREF_137" w:tooltip="Varela, 1997 #503" w:history="1">
        <w:r w:rsidR="00670B33">
          <w:rPr>
            <w:noProof/>
          </w:rPr>
          <w:t>Varela, 1997</w:t>
        </w:r>
      </w:hyperlink>
      <w:r w:rsidR="00AF1D3D">
        <w:rPr>
          <w:noProof/>
        </w:rPr>
        <w:t>)</w:t>
      </w:r>
      <w:r w:rsidR="00574892" w:rsidRPr="00774068">
        <w:fldChar w:fldCharType="end"/>
      </w:r>
      <w:r w:rsidR="00D76642">
        <w:t>.</w:t>
      </w:r>
    </w:p>
    <w:p w14:paraId="3FC6FA04" w14:textId="103DF07E" w:rsidR="0067698A" w:rsidRPr="0067698A" w:rsidRDefault="002D306E" w:rsidP="00502A33">
      <w:pPr>
        <w:pStyle w:val="FootnoteText"/>
        <w:keepNext/>
        <w:spacing w:after="100" w:afterAutospacing="1" w:line="360" w:lineRule="auto"/>
        <w:jc w:val="both"/>
        <w:rPr>
          <w:lang w:val="en-US"/>
        </w:rPr>
      </w:pPr>
      <w:r>
        <w:rPr>
          <w:lang w:val="en-US"/>
        </w:rPr>
        <w:t xml:space="preserve">From the perspective of graph theory </w:t>
      </w:r>
      <w:r>
        <w:rPr>
          <w:lang w:val="en-US"/>
        </w:rPr>
        <w:fldChar w:fldCharType="begin"/>
      </w:r>
      <w:r w:rsidR="00670B33">
        <w:rPr>
          <w:lang w:val="en-US"/>
        </w:rPr>
        <w:instrText xml:space="preserve"> ADDIN EN.CITE &lt;EndNote&gt;&lt;Cite&gt;&lt;Author&gt;Watts&lt;/Author&gt;&lt;Year&gt;2003&lt;/Year&gt;&lt;RecNum&gt;146&lt;/RecNum&gt;&lt;DisplayText&gt;(Watts, 1999, 2003)&lt;/DisplayText&gt;&lt;record&gt;&lt;rec-number&gt;146&lt;/rec-number&gt;&lt;foreign-keys&gt;&lt;key app="EN" db-id="50dteedtnt9ae9etd5svwtd2zrtw9dvx5dtv"&gt;146&lt;/key&gt;&lt;/foreign-keys&gt;&lt;ref-type name="Book"&gt;6&lt;/ref-type&gt;&lt;contributors&gt;&lt;authors&gt;&lt;author&gt;Watts, D.J.&lt;/author&gt;&lt;/authors&gt;&lt;/contributors&gt;&lt;titles&gt;&lt;title&gt;Six Degrees: The Science of a Connected Age.&lt;/title&gt;&lt;/titles&gt;&lt;pages&gt;368&lt;/pages&gt;&lt;dates&gt;&lt;year&gt;2003&lt;/year&gt;&lt;/dates&gt;&lt;pub-location&gt;London&lt;/pub-location&gt;&lt;publisher&gt;Random House (Pty)&lt;/publisher&gt;&lt;urls&gt;&lt;/urls&gt;&lt;/record&gt;&lt;/Cite&gt;&lt;Cite&gt;&lt;Author&gt;Watts&lt;/Author&gt;&lt;Year&gt;1999&lt;/Year&gt;&lt;RecNum&gt;145&lt;/RecNum&gt;&lt;record&gt;&lt;rec-number&gt;145&lt;/rec-number&gt;&lt;foreign-keys&gt;&lt;key app="EN" db-id="50dteedtnt9ae9etd5svwtd2zrtw9dvx5dtv"&gt;145&lt;/key&gt;&lt;/foreign-keys&gt;&lt;ref-type name="Book"&gt;6&lt;/ref-type&gt;&lt;contributors&gt;&lt;authors&gt;&lt;author&gt;Watts, D.J.&lt;/author&gt;&lt;/authors&gt;&lt;/contributors&gt;&lt;titles&gt;&lt;title&gt;Small Worlds: The Dynamics of Networks Between Order and Randomness.&lt;/title&gt;&lt;secondary-title&gt;Princeton Studies in Complexities&lt;/secondary-title&gt;&lt;/titles&gt;&lt;pages&gt;262&lt;/pages&gt;&lt;dates&gt;&lt;year&gt;1999&lt;/year&gt;&lt;/dates&gt;&lt;pub-location&gt; Princeton, NJ&lt;/pub-location&gt;&lt;publisher&gt;Princeton University Press&lt;/publisher&gt;&lt;urls&gt;&lt;/urls&gt;&lt;/record&gt;&lt;/Cite&gt;&lt;/EndNote&gt;</w:instrText>
      </w:r>
      <w:r>
        <w:rPr>
          <w:lang w:val="en-US"/>
        </w:rPr>
        <w:fldChar w:fldCharType="separate"/>
      </w:r>
      <w:r>
        <w:rPr>
          <w:noProof/>
          <w:lang w:val="en-US"/>
        </w:rPr>
        <w:t>(</w:t>
      </w:r>
      <w:hyperlink w:anchor="_ENREF_143" w:tooltip="Watts, 1999 #145" w:history="1">
        <w:r w:rsidR="00670B33">
          <w:rPr>
            <w:noProof/>
            <w:lang w:val="en-US"/>
          </w:rPr>
          <w:t>Watts, 1999</w:t>
        </w:r>
      </w:hyperlink>
      <w:r>
        <w:rPr>
          <w:noProof/>
          <w:lang w:val="en-US"/>
        </w:rPr>
        <w:t xml:space="preserve">, </w:t>
      </w:r>
      <w:hyperlink w:anchor="_ENREF_144" w:tooltip="Watts, 2003 #146" w:history="1">
        <w:r w:rsidR="00670B33">
          <w:rPr>
            <w:noProof/>
            <w:lang w:val="en-US"/>
          </w:rPr>
          <w:t>2003</w:t>
        </w:r>
      </w:hyperlink>
      <w:r>
        <w:rPr>
          <w:noProof/>
          <w:lang w:val="en-US"/>
        </w:rPr>
        <w:t>)</w:t>
      </w:r>
      <w:r>
        <w:rPr>
          <w:lang w:val="en-US"/>
        </w:rPr>
        <w:fldChar w:fldCharType="end"/>
      </w:r>
      <w:r>
        <w:rPr>
          <w:lang w:val="en-US"/>
        </w:rPr>
        <w:t xml:space="preserve">, relationships have two main characteristics: strength, which can be represented numerically and direction, most commonly </w:t>
      </w:r>
      <w:proofErr w:type="spellStart"/>
      <w:r>
        <w:rPr>
          <w:lang w:val="en-US"/>
        </w:rPr>
        <w:t>unidirectionality</w:t>
      </w:r>
      <w:proofErr w:type="spellEnd"/>
      <w:r>
        <w:rPr>
          <w:lang w:val="en-US"/>
        </w:rPr>
        <w:t xml:space="preserve"> or </w:t>
      </w:r>
      <w:proofErr w:type="spellStart"/>
      <w:r>
        <w:rPr>
          <w:lang w:val="en-US"/>
        </w:rPr>
        <w:t>bidirectionality</w:t>
      </w:r>
      <w:proofErr w:type="spellEnd"/>
      <w:r w:rsidR="007245DF">
        <w:rPr>
          <w:rStyle w:val="FootnoteReference"/>
          <w:lang w:val="en-US"/>
        </w:rPr>
        <w:footnoteReference w:id="8"/>
      </w:r>
      <w:r>
        <w:rPr>
          <w:lang w:val="en-US"/>
        </w:rPr>
        <w:t xml:space="preserve">. </w:t>
      </w:r>
      <w:proofErr w:type="spellStart"/>
      <w:r>
        <w:rPr>
          <w:lang w:val="en-US"/>
        </w:rPr>
        <w:t>Greimas</w:t>
      </w:r>
      <w:proofErr w:type="spellEnd"/>
      <w:r>
        <w:rPr>
          <w:lang w:val="en-US"/>
        </w:rPr>
        <w:t xml:space="preserve"> </w:t>
      </w:r>
      <w:r>
        <w:rPr>
          <w:lang w:val="en-US"/>
        </w:rPr>
        <w:fldChar w:fldCharType="begin"/>
      </w:r>
      <w:r w:rsidR="008E1A24">
        <w:rPr>
          <w:lang w:val="en-US"/>
        </w:rPr>
        <w:instrText xml:space="preserve"> ADDIN EN.CITE &lt;EndNote&gt;&lt;Cite ExcludeAuth="1"&gt;&lt;Author&gt;Greimas&lt;/Author&gt;&lt;Year&gt;1987&lt;/Year&gt;&lt;RecNum&gt;561&lt;/RecNum&gt;&lt;DisplayText&gt;(1987; Greimas &amp;amp; Courtés, 1979)&lt;/DisplayText&gt;&lt;record&gt;&lt;rec-number&gt;561&lt;/rec-number&gt;&lt;foreign-keys&gt;&lt;key app="EN" db-id="50dteedtnt9ae9etd5svwtd2zrtw9dvx5dtv"&gt;561&lt;/key&gt;&lt;/foreign-keys&gt;&lt;ref-type name="Book"&gt;6&lt;/ref-type&gt;&lt;contributors&gt;&lt;authors&gt;&lt;author&gt;Greimas, A. J&lt;/author&gt;&lt;/authors&gt;&lt;subsidiary-authors&gt;&lt;author&gt;Perron, P. J&lt;/author&gt;&lt;author&gt;Collins, F. H&lt;/author&gt;&lt;/subsidiary-authors&gt;&lt;/contributors&gt;&lt;titles&gt;&lt;title&gt;On Meaning: Selected Writings in Semiotic Theory&lt;/title&gt;&lt;/titles&gt;&lt;dates&gt;&lt;year&gt;1987&lt;/year&gt;&lt;/dates&gt;&lt;pub-location&gt;London&lt;/pub-location&gt;&lt;publisher&gt;Frances Pinter (Publishers) Ltd.&lt;/publisher&gt;&lt;urls&gt;&lt;/urls&gt;&lt;/record&gt;&lt;/Cite&gt;&lt;Cite&gt;&lt;Author&gt;Greimas&lt;/Author&gt;&lt;Year&gt;1979&lt;/Year&gt;&lt;RecNum&gt;562&lt;/RecNum&gt;&lt;record&gt;&lt;rec-number&gt;562&lt;/rec-number&gt;&lt;foreign-keys&gt;&lt;key app="EN" db-id="50dteedtnt9ae9etd5svwtd2zrtw9dvx5dtv"&gt;562&lt;/key&gt;&lt;/foreign-keys&gt;&lt;ref-type name="Book"&gt;6&lt;/ref-type&gt;&lt;contributors&gt;&lt;authors&gt;&lt;author&gt;Greimas, A. J&lt;/author&gt;&lt;author&gt;Courtés, J&lt;/author&gt;&lt;/authors&gt;&lt;secondary-authors&gt;&lt;author&gt;Sebeok, T. A&lt;/author&gt;&lt;/secondary-authors&gt;&lt;subsidiary-authors&gt;&lt;author&gt;Crist, L&lt;/author&gt;&lt;author&gt;Patte, D&lt;/author&gt;&lt;author&gt;Lee J&lt;/author&gt;&lt;author&gt;McMahon II, E&lt;/author&gt;&lt;author&gt;Phillips, G&lt;/author&gt;&lt;author&gt;Rengstorf, M&lt;/author&gt;&lt;/subsidiary-authors&gt;&lt;/contributors&gt;&lt;titles&gt;&lt;title&gt;Semiotics and Language: An Analytical Dictionary&lt;/title&gt;&lt;/titles&gt;&lt;dates&gt;&lt;year&gt;1979&lt;/year&gt;&lt;/dates&gt;&lt;pub-location&gt;Indiana&lt;/pub-location&gt;&lt;publisher&gt;Indiana University Press&lt;/publisher&gt;&lt;urls&gt;&lt;/urls&gt;&lt;/record&gt;&lt;/Cite&gt;&lt;/EndNote&gt;</w:instrText>
      </w:r>
      <w:r>
        <w:rPr>
          <w:lang w:val="en-US"/>
        </w:rPr>
        <w:fldChar w:fldCharType="separate"/>
      </w:r>
      <w:r w:rsidR="008E1A24">
        <w:rPr>
          <w:noProof/>
          <w:lang w:val="en-US"/>
        </w:rPr>
        <w:t>(</w:t>
      </w:r>
      <w:hyperlink w:anchor="_ENREF_59" w:tooltip="Greimas, 1987 #561" w:history="1">
        <w:r w:rsidR="00670B33">
          <w:rPr>
            <w:noProof/>
            <w:lang w:val="en-US"/>
          </w:rPr>
          <w:t>1987</w:t>
        </w:r>
      </w:hyperlink>
      <w:r w:rsidR="008E1A24">
        <w:rPr>
          <w:noProof/>
          <w:lang w:val="en-US"/>
        </w:rPr>
        <w:t xml:space="preserve">; </w:t>
      </w:r>
      <w:hyperlink w:anchor="_ENREF_60" w:tooltip="Greimas, 1979 #562" w:history="1">
        <w:r w:rsidR="00670B33">
          <w:rPr>
            <w:noProof/>
            <w:lang w:val="en-US"/>
          </w:rPr>
          <w:t>Greimas &amp; Courtés, 1979</w:t>
        </w:r>
      </w:hyperlink>
      <w:r w:rsidR="008E1A24">
        <w:rPr>
          <w:noProof/>
          <w:lang w:val="en-US"/>
        </w:rPr>
        <w:t>)</w:t>
      </w:r>
      <w:r>
        <w:rPr>
          <w:lang w:val="en-US"/>
        </w:rPr>
        <w:fldChar w:fldCharType="end"/>
      </w:r>
      <w:r>
        <w:rPr>
          <w:lang w:val="en-US"/>
        </w:rPr>
        <w:t xml:space="preserve"> developed the semiotic square</w:t>
      </w:r>
      <w:r>
        <w:rPr>
          <w:rStyle w:val="FootnoteReference"/>
          <w:lang w:val="en-US"/>
        </w:rPr>
        <w:footnoteReference w:id="9"/>
      </w:r>
      <w:r>
        <w:rPr>
          <w:lang w:val="en-US"/>
        </w:rPr>
        <w:t xml:space="preserve"> to provide an account of the three </w:t>
      </w:r>
      <w:r w:rsidR="008E1A24">
        <w:rPr>
          <w:lang w:val="en-US"/>
        </w:rPr>
        <w:t>principle types</w:t>
      </w:r>
      <w:r>
        <w:rPr>
          <w:lang w:val="en-US"/>
        </w:rPr>
        <w:t xml:space="preserve"> of relationship</w:t>
      </w:r>
      <w:r w:rsidR="008E1A24">
        <w:rPr>
          <w:lang w:val="en-US"/>
        </w:rPr>
        <w:t xml:space="preserve"> conveyed through systems of meaning </w:t>
      </w:r>
      <w:r>
        <w:rPr>
          <w:lang w:val="en-US"/>
        </w:rPr>
        <w:t xml:space="preserve">: opposition or </w:t>
      </w:r>
      <w:r w:rsidR="00B6055B">
        <w:rPr>
          <w:lang w:val="en-US"/>
        </w:rPr>
        <w:t>contrariety</w:t>
      </w:r>
      <w:r>
        <w:rPr>
          <w:lang w:val="en-US"/>
        </w:rPr>
        <w:t>, contradiction and implication or complementarity</w:t>
      </w:r>
      <w:r w:rsidR="007245DF">
        <w:rPr>
          <w:lang w:val="en-US"/>
        </w:rPr>
        <w:t xml:space="preserve"> (see</w:t>
      </w:r>
      <w:r w:rsidR="007C3EF5">
        <w:rPr>
          <w:lang w:val="en-US"/>
        </w:rPr>
        <w:t>:</w:t>
      </w:r>
      <w:r w:rsidR="007245DF">
        <w:rPr>
          <w:lang w:val="en-US"/>
        </w:rPr>
        <w:t xml:space="preserve"> Figur</w:t>
      </w:r>
      <w:r w:rsidR="00213777">
        <w:rPr>
          <w:lang w:val="en-US"/>
        </w:rPr>
        <w:t>e 1)</w:t>
      </w:r>
      <w:r>
        <w:rPr>
          <w:lang w:val="en-US"/>
        </w:rPr>
        <w:t xml:space="preserve">. </w:t>
      </w:r>
    </w:p>
    <w:p w14:paraId="68EBB5EA" w14:textId="5BAE4E5B" w:rsidR="0067698A" w:rsidRPr="007245DF" w:rsidRDefault="0067698A" w:rsidP="007245DF">
      <w:pPr>
        <w:spacing w:after="100" w:afterAutospacing="1" w:line="360" w:lineRule="auto"/>
      </w:pPr>
    </w:p>
    <w:p w14:paraId="6E9C7F57" w14:textId="4F0CB085" w:rsidR="001F2DE4" w:rsidRDefault="001F2DE4" w:rsidP="007245DF">
      <w:pPr>
        <w:spacing w:after="100" w:afterAutospacing="1" w:line="360" w:lineRule="auto"/>
        <w:jc w:val="center"/>
      </w:pPr>
      <w:r>
        <w:t>Figure 1: The semiotic square</w:t>
      </w:r>
    </w:p>
    <w:p w14:paraId="08EF55BE" w14:textId="72A172C9" w:rsidR="00BF3EFD" w:rsidRPr="00D80673" w:rsidRDefault="006428E6" w:rsidP="00502A33">
      <w:pPr>
        <w:spacing w:after="100" w:afterAutospacing="1" w:line="360" w:lineRule="auto"/>
        <w:jc w:val="both"/>
      </w:pPr>
      <w:r>
        <w:lastRenderedPageBreak/>
        <w:t xml:space="preserve">Hawkins and </w:t>
      </w:r>
      <w:proofErr w:type="spellStart"/>
      <w:r>
        <w:t>Shohet’s</w:t>
      </w:r>
      <w:proofErr w:type="spellEnd"/>
      <w:r>
        <w:t xml:space="preserve"> </w:t>
      </w:r>
      <w:r>
        <w:fldChar w:fldCharType="begin"/>
      </w:r>
      <w:r>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fldChar w:fldCharType="separate"/>
      </w:r>
      <w:r>
        <w:rPr>
          <w:noProof/>
        </w:rPr>
        <w:t>(</w:t>
      </w:r>
      <w:hyperlink w:anchor="_ENREF_62" w:tooltip="Hawkins, 2006 #1" w:history="1">
        <w:r w:rsidR="00670B33">
          <w:rPr>
            <w:noProof/>
          </w:rPr>
          <w:t>2006</w:t>
        </w:r>
      </w:hyperlink>
      <w:r>
        <w:rPr>
          <w:noProof/>
        </w:rPr>
        <w:t>)</w:t>
      </w:r>
      <w:r>
        <w:fldChar w:fldCharType="end"/>
      </w:r>
      <w:r>
        <w:t xml:space="preserve"> </w:t>
      </w:r>
      <w:r w:rsidR="006E143A" w:rsidRPr="00D80673">
        <w:t xml:space="preserve">model </w:t>
      </w:r>
      <w:r w:rsidR="005071F4" w:rsidRPr="00D80673">
        <w:t>involves seven modes</w:t>
      </w:r>
      <w:r w:rsidR="005E2A7C">
        <w:t>, e</w:t>
      </w:r>
      <w:r w:rsidR="005071F4" w:rsidRPr="00D80673">
        <w:t xml:space="preserve">ach </w:t>
      </w:r>
      <w:r w:rsidR="005E2A7C">
        <w:t xml:space="preserve">representing </w:t>
      </w:r>
      <w:r w:rsidR="005071F4" w:rsidRPr="00D80673">
        <w:t xml:space="preserve">a different aspect of the supervisory </w:t>
      </w:r>
      <w:r w:rsidR="00342DB4" w:rsidRPr="00D80673">
        <w:t>process</w:t>
      </w:r>
      <w:r w:rsidR="005071F4" w:rsidRPr="00D80673">
        <w:t xml:space="preserve">. </w:t>
      </w:r>
      <w:hyperlink w:anchor="_ENREF_5" w:tooltip="Hawkins, 2006 #1" w:history="1">
        <w:r w:rsidR="005071F4" w:rsidRPr="00D80673">
          <w:rPr>
            <w:noProof/>
          </w:rPr>
          <w:t>Hawkins and Shohet (2006</w:t>
        </w:r>
      </w:hyperlink>
      <w:r w:rsidR="005071F4" w:rsidRPr="00D80673">
        <w:rPr>
          <w:noProof/>
        </w:rPr>
        <w:t xml:space="preserve">) </w:t>
      </w:r>
      <w:r w:rsidR="005071F4" w:rsidRPr="00D80673">
        <w:t>d</w:t>
      </w:r>
      <w:r w:rsidR="00690579" w:rsidRPr="00D80673">
        <w:t>escribe the first six modes as principally figural and</w:t>
      </w:r>
      <w:r w:rsidR="005350BE" w:rsidRPr="00D80673">
        <w:t xml:space="preserve"> the seventh mode as contextual. </w:t>
      </w:r>
      <w:r w:rsidR="00342DB4" w:rsidRPr="00D80673">
        <w:t xml:space="preserve">Their model of the supervisory process acknowledges </w:t>
      </w:r>
      <w:r w:rsidR="006E143A" w:rsidRPr="00D80673">
        <w:t xml:space="preserve">the </w:t>
      </w:r>
      <w:r w:rsidR="003B302B" w:rsidRPr="00D80673">
        <w:t xml:space="preserve">two </w:t>
      </w:r>
      <w:r w:rsidR="006E143A" w:rsidRPr="00D80673">
        <w:t>relationsh</w:t>
      </w:r>
      <w:r w:rsidR="005350BE" w:rsidRPr="00D80673">
        <w:t>ip</w:t>
      </w:r>
      <w:r w:rsidR="00BF3EFD" w:rsidRPr="00D80673">
        <w:t xml:space="preserve"> matrices: supervisor </w:t>
      </w:r>
      <w:r w:rsidR="003B302B" w:rsidRPr="00D80673">
        <w:t xml:space="preserve">– </w:t>
      </w:r>
      <w:r w:rsidR="006E143A" w:rsidRPr="00D80673">
        <w:t>supervisee</w:t>
      </w:r>
      <w:r w:rsidR="003B302B" w:rsidRPr="00D80673">
        <w:t xml:space="preserve"> and</w:t>
      </w:r>
      <w:r w:rsidR="006E143A" w:rsidRPr="00D80673">
        <w:t xml:space="preserve"> </w:t>
      </w:r>
      <w:r w:rsidR="003B302B" w:rsidRPr="00D80673">
        <w:t xml:space="preserve">supervisee - </w:t>
      </w:r>
      <w:r w:rsidR="006E143A" w:rsidRPr="00D80673">
        <w:t>client.</w:t>
      </w:r>
      <w:r w:rsidR="008E1A24">
        <w:t xml:space="preserve"> In Greimasian terms thes</w:t>
      </w:r>
      <w:r w:rsidR="0059795E">
        <w:t>e</w:t>
      </w:r>
      <w:r w:rsidR="008E1A24">
        <w:t xml:space="preserve"> are</w:t>
      </w:r>
      <w:r w:rsidR="0059795E">
        <w:t xml:space="preserve"> usually</w:t>
      </w:r>
      <w:r w:rsidR="008E1A24">
        <w:t xml:space="preserve"> relationships of complementarity.</w:t>
      </w:r>
      <w:r w:rsidR="006E143A" w:rsidRPr="00D80673">
        <w:t xml:space="preserve"> </w:t>
      </w:r>
      <w:hyperlink w:anchor="_ENREF_5" w:tooltip="Hawkins, 2006 #1" w:history="1">
        <w:r w:rsidR="00537867" w:rsidRPr="00D80673">
          <w:rPr>
            <w:noProof/>
          </w:rPr>
          <w:t>Hawkins and Shohet (2006</w:t>
        </w:r>
      </w:hyperlink>
      <w:r w:rsidR="00537867" w:rsidRPr="00D80673">
        <w:rPr>
          <w:noProof/>
        </w:rPr>
        <w:t xml:space="preserve">) </w:t>
      </w:r>
      <w:r w:rsidR="00342DB4" w:rsidRPr="00D80673">
        <w:t>also describe</w:t>
      </w:r>
      <w:r w:rsidR="00C0458D" w:rsidRPr="00D80673">
        <w:t xml:space="preserve"> </w:t>
      </w:r>
      <w:r w:rsidR="003B302B" w:rsidRPr="00D80673">
        <w:t xml:space="preserve">the </w:t>
      </w:r>
      <w:proofErr w:type="spellStart"/>
      <w:r w:rsidR="003B302B" w:rsidRPr="00D80673">
        <w:t>aspectualis</w:t>
      </w:r>
      <w:r w:rsidR="00C0458D" w:rsidRPr="00D80673">
        <w:t>ation</w:t>
      </w:r>
      <w:proofErr w:type="spellEnd"/>
      <w:r w:rsidR="003B302B" w:rsidRPr="00D80673">
        <w:t xml:space="preserve"> </w:t>
      </w:r>
      <w:r w:rsidR="003B302B" w:rsidRPr="00D80673">
        <w:fldChar w:fldCharType="begin"/>
      </w:r>
      <w:r w:rsidR="006F2029" w:rsidRPr="00D80673">
        <w:instrText xml:space="preserve"> ADDIN EN.CITE &lt;EndNote&gt;&lt;Cite&gt;&lt;Author&gt;Martin&lt;/Author&gt;&lt;Year&gt;2006&lt;/Year&gt;&lt;RecNum&gt;2&lt;/RecNum&gt;&lt;DisplayText&gt;(Martin &amp;amp; Ringham, 2006)&lt;/DisplayText&gt;&lt;record&gt;&lt;rec-number&gt;2&lt;/rec-number&gt;&lt;foreign-keys&gt;&lt;key app="EN" db-id="e09a9rst5fzds4e55fz5szeddrdzzxs2fd0r"&gt;2&lt;/key&gt;&lt;/foreign-keys&gt;&lt;ref-type name="Book"&gt;6&lt;/ref-type&gt;&lt;contributors&gt;&lt;authors&gt;&lt;author&gt;Martin, Bronwen&lt;/author&gt;&lt;author&gt;Ringham, Felizitas&lt;/author&gt;&lt;/authors&gt;&lt;/contributors&gt;&lt;titles&gt;&lt;title&gt;Key Terms in Semiotics&lt;/title&gt;&lt;/titles&gt;&lt;dates&gt;&lt;year&gt;2006&lt;/year&gt;&lt;/dates&gt;&lt;pub-location&gt;New York&lt;/pub-location&gt;&lt;publisher&gt;Continuum Books&lt;/publisher&gt;&lt;work-type&gt;Dictionary&lt;/work-type&gt;&lt;urls&gt;&lt;/urls&gt;&lt;/record&gt;&lt;/Cite&gt;&lt;/EndNote&gt;</w:instrText>
      </w:r>
      <w:r w:rsidR="003B302B" w:rsidRPr="00D80673">
        <w:fldChar w:fldCharType="separate"/>
      </w:r>
      <w:r w:rsidR="006F2029" w:rsidRPr="00D80673">
        <w:rPr>
          <w:noProof/>
        </w:rPr>
        <w:t>(</w:t>
      </w:r>
      <w:hyperlink w:anchor="_ENREF_86" w:tooltip="Martin, 2006 #2" w:history="1">
        <w:r w:rsidR="00670B33" w:rsidRPr="00D80673">
          <w:rPr>
            <w:noProof/>
          </w:rPr>
          <w:t>Martin &amp; Ringham, 2006</w:t>
        </w:r>
      </w:hyperlink>
      <w:r w:rsidR="006F2029" w:rsidRPr="00D80673">
        <w:rPr>
          <w:noProof/>
        </w:rPr>
        <w:t>)</w:t>
      </w:r>
      <w:r w:rsidR="003B302B" w:rsidRPr="00D80673">
        <w:fldChar w:fldCharType="end"/>
      </w:r>
      <w:r w:rsidR="00C0458D" w:rsidRPr="00D80673">
        <w:t>, or implied presence</w:t>
      </w:r>
      <w:r w:rsidR="003B302B" w:rsidRPr="00D80673">
        <w:t>,</w:t>
      </w:r>
      <w:r w:rsidR="00C0458D" w:rsidRPr="00D80673">
        <w:t xml:space="preserve"> of the client within the </w:t>
      </w:r>
      <w:r w:rsidR="003B302B" w:rsidRPr="00D80673">
        <w:t>supervisor - supervisee matrix and the indirect</w:t>
      </w:r>
      <w:r w:rsidR="00DD3253" w:rsidRPr="00D80673">
        <w:t xml:space="preserve"> relationship </w:t>
      </w:r>
      <w:r w:rsidR="003B302B" w:rsidRPr="00D80673">
        <w:t xml:space="preserve">that exists between </w:t>
      </w:r>
      <w:r w:rsidR="00DD3253" w:rsidRPr="00D80673">
        <w:t xml:space="preserve">the </w:t>
      </w:r>
      <w:r w:rsidR="003B302B" w:rsidRPr="00D80673">
        <w:t xml:space="preserve">client and the </w:t>
      </w:r>
      <w:r w:rsidR="00DD3253" w:rsidRPr="00D80673">
        <w:t>supervisor</w:t>
      </w:r>
      <w:r w:rsidR="00C0458D" w:rsidRPr="00D80673">
        <w:t xml:space="preserve">. </w:t>
      </w:r>
      <w:r w:rsidR="0059795E">
        <w:t xml:space="preserve">In Greimasian terms this is a relationship of implication. </w:t>
      </w:r>
      <w:r w:rsidR="005350BE" w:rsidRPr="00D80673">
        <w:t xml:space="preserve">The close attention the authors pay to the complexity of </w:t>
      </w:r>
      <w:r w:rsidR="0059795E">
        <w:t xml:space="preserve">relationship and </w:t>
      </w:r>
      <w:r w:rsidR="00342DB4" w:rsidRPr="00D80673">
        <w:t xml:space="preserve">process </w:t>
      </w:r>
      <w:r w:rsidR="0059795E">
        <w:t xml:space="preserve">in supervision </w:t>
      </w:r>
      <w:r>
        <w:t>is noteworthy</w:t>
      </w:r>
      <w:r w:rsidR="005350BE" w:rsidRPr="00D80673">
        <w:t>.</w:t>
      </w:r>
      <w:r w:rsidR="00C6373C">
        <w:t xml:space="preserve"> </w:t>
      </w:r>
      <w:r w:rsidR="007245DF">
        <w:t xml:space="preserve">Throughout the body of this essay </w:t>
      </w:r>
      <w:r w:rsidR="00C6373C">
        <w:t xml:space="preserve">I consider each of the modes </w:t>
      </w:r>
      <w:r w:rsidR="007245DF">
        <w:t xml:space="preserve">Hawkins and </w:t>
      </w:r>
      <w:proofErr w:type="spellStart"/>
      <w:r w:rsidR="007245DF">
        <w:t>Shohet</w:t>
      </w:r>
      <w:proofErr w:type="spellEnd"/>
      <w:r w:rsidR="007245DF">
        <w:t xml:space="preserve"> (2006) </w:t>
      </w:r>
      <w:r w:rsidR="00C6373C">
        <w:t xml:space="preserve">offer through </w:t>
      </w:r>
      <w:r>
        <w:t>the axes of relationship, action and context.</w:t>
      </w:r>
    </w:p>
    <w:p w14:paraId="2850F7E4" w14:textId="090A83A9" w:rsidR="009A3EBC" w:rsidRPr="00D80673" w:rsidRDefault="00DC2B30" w:rsidP="00502A33">
      <w:pPr>
        <w:spacing w:after="100" w:afterAutospacing="1" w:line="360" w:lineRule="auto"/>
        <w:jc w:val="center"/>
        <w:rPr>
          <w:b/>
        </w:rPr>
      </w:pPr>
      <w:r>
        <w:rPr>
          <w:b/>
        </w:rPr>
        <w:t xml:space="preserve">Actions: </w:t>
      </w:r>
      <w:r w:rsidR="00810247" w:rsidRPr="00D80673">
        <w:rPr>
          <w:b/>
        </w:rPr>
        <w:t>Mode</w:t>
      </w:r>
      <w:r>
        <w:rPr>
          <w:b/>
        </w:rPr>
        <w:t>s</w:t>
      </w:r>
      <w:r w:rsidR="00810247" w:rsidRPr="00D80673">
        <w:rPr>
          <w:b/>
        </w:rPr>
        <w:t xml:space="preserve"> One</w:t>
      </w:r>
      <w:r w:rsidR="0068695D">
        <w:rPr>
          <w:b/>
        </w:rPr>
        <w:t xml:space="preserve"> and</w:t>
      </w:r>
      <w:r>
        <w:rPr>
          <w:b/>
        </w:rPr>
        <w:t xml:space="preserve"> Two</w:t>
      </w:r>
    </w:p>
    <w:p w14:paraId="14FD9E9D" w14:textId="26DAB807" w:rsidR="0067698A" w:rsidRPr="00D80673" w:rsidRDefault="00810247" w:rsidP="00BF1B5A">
      <w:pPr>
        <w:keepNext/>
        <w:spacing w:after="100" w:afterAutospacing="1" w:line="360" w:lineRule="auto"/>
        <w:jc w:val="both"/>
      </w:pPr>
      <w:r w:rsidRPr="00D80673">
        <w:t xml:space="preserve">Mode </w:t>
      </w:r>
      <w:proofErr w:type="gramStart"/>
      <w:r w:rsidRPr="00D80673">
        <w:t>One</w:t>
      </w:r>
      <w:proofErr w:type="gramEnd"/>
      <w:r w:rsidR="00BF3EFD" w:rsidRPr="00D80673">
        <w:t xml:space="preserve"> is described as the focus the supervisor brings to ensuring that the supervisee has</w:t>
      </w:r>
      <w:r w:rsidR="00226588" w:rsidRPr="00D80673">
        <w:t xml:space="preserve"> fully grasped the client. This mode is particularly applicable to young practitioners who may be uncomfortable with the ambiguity and uncertainty of practice. The supervisor can encourage the client to “stay empty and unknowing, uncluttered by premature judgement, theory and interpretation” </w:t>
      </w:r>
      <w:r w:rsidR="00226588" w:rsidRPr="00D80673">
        <w:fldChar w:fldCharType="begin"/>
      </w:r>
      <w:r w:rsidR="00226588" w:rsidRPr="00D80673">
        <w:instrText xml:space="preserve"> ADDIN EN.CITE &lt;EndNote&gt;&lt;Cite&gt;&lt;Author&gt;Hawkins&lt;/Author&gt;&lt;Year&gt;2006&lt;/Year&gt;&lt;RecNum&gt;1&lt;/RecNum&gt;&lt;Pages&gt;85&lt;/Pages&gt;&lt;DisplayText&gt;(Hawkins &amp;amp; Shohet, 2006, p. 85)&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226588" w:rsidRPr="00D80673">
        <w:fldChar w:fldCharType="separate"/>
      </w:r>
      <w:r w:rsidR="00226588" w:rsidRPr="00D80673">
        <w:rPr>
          <w:noProof/>
        </w:rPr>
        <w:t>(</w:t>
      </w:r>
      <w:hyperlink w:anchor="_ENREF_62" w:tooltip="Hawkins, 2006 #1" w:history="1">
        <w:r w:rsidR="00670B33" w:rsidRPr="00D80673">
          <w:rPr>
            <w:noProof/>
          </w:rPr>
          <w:t>Hawkins &amp; Shohet, 2006, p. 85</w:t>
        </w:r>
      </w:hyperlink>
      <w:r w:rsidR="00226588" w:rsidRPr="00D80673">
        <w:rPr>
          <w:noProof/>
        </w:rPr>
        <w:t>)</w:t>
      </w:r>
      <w:r w:rsidR="00226588" w:rsidRPr="00D80673">
        <w:fldChar w:fldCharType="end"/>
      </w:r>
      <w:r w:rsidR="00226588" w:rsidRPr="00D80673">
        <w:t xml:space="preserve">, to </w:t>
      </w:r>
      <w:r w:rsidR="00F3730D" w:rsidRPr="00D80673">
        <w:t>‘</w:t>
      </w:r>
      <w:r w:rsidR="00226588" w:rsidRPr="00D80673">
        <w:t>be</w:t>
      </w:r>
      <w:r w:rsidR="00F3730D" w:rsidRPr="00D80673">
        <w:t>’</w:t>
      </w:r>
      <w:r w:rsidR="00226588" w:rsidRPr="00D80673">
        <w:t xml:space="preserve"> with the client prior to engaging specific interventions. </w:t>
      </w:r>
      <w:r w:rsidR="005071F4" w:rsidRPr="00D80673">
        <w:t>M</w:t>
      </w:r>
      <w:r w:rsidR="00A112E3" w:rsidRPr="00D80673">
        <w:t xml:space="preserve">ode </w:t>
      </w:r>
      <w:r w:rsidR="00EA374E" w:rsidRPr="00D80673">
        <w:t>One</w:t>
      </w:r>
      <w:r w:rsidR="005071F4" w:rsidRPr="00D80673">
        <w:t xml:space="preserve"> </w:t>
      </w:r>
      <w:r w:rsidR="00A112E3" w:rsidRPr="00D80673">
        <w:t>is an in</w:t>
      </w:r>
      <w:r w:rsidR="008B0B3A" w:rsidRPr="00D80673">
        <w:t>vestigation by the supervisor of</w:t>
      </w:r>
      <w:r w:rsidR="00A112E3" w:rsidRPr="00D80673">
        <w:t xml:space="preserve"> the supervisee</w:t>
      </w:r>
      <w:r w:rsidR="00F3730D" w:rsidRPr="00D80673">
        <w:t>’</w:t>
      </w:r>
      <w:r w:rsidR="00A112E3" w:rsidRPr="00D80673">
        <w:t xml:space="preserve">s </w:t>
      </w:r>
      <w:r w:rsidR="003279F2" w:rsidRPr="00D80673">
        <w:t>observations</w:t>
      </w:r>
      <w:r w:rsidR="00A112E3" w:rsidRPr="00D80673">
        <w:t xml:space="preserve"> of the client. </w:t>
      </w:r>
      <w:r w:rsidR="00213777">
        <w:t>As illustrated in Figure 2, the</w:t>
      </w:r>
      <w:r w:rsidR="00A112E3" w:rsidRPr="00D80673">
        <w:t xml:space="preserve"> manner in which this mode is presented tends to suggest that the supervisor </w:t>
      </w:r>
      <w:r w:rsidR="00046F71" w:rsidRPr="00D80673">
        <w:t xml:space="preserve">initiates the mode </w:t>
      </w:r>
      <w:r w:rsidR="00A112E3" w:rsidRPr="00D80673">
        <w:t xml:space="preserve">and </w:t>
      </w:r>
      <w:r w:rsidR="00046F71" w:rsidRPr="00D80673">
        <w:t>focuses</w:t>
      </w:r>
      <w:r w:rsidR="00A112E3" w:rsidRPr="00D80673">
        <w:t xml:space="preserve"> on </w:t>
      </w:r>
      <w:r w:rsidR="00046F71" w:rsidRPr="00D80673">
        <w:t xml:space="preserve">identifying </w:t>
      </w:r>
      <w:r w:rsidR="00A112E3" w:rsidRPr="00D80673">
        <w:t>deficiencies in the supervisee</w:t>
      </w:r>
      <w:r w:rsidR="00F3730D" w:rsidRPr="00D80673">
        <w:t>’</w:t>
      </w:r>
      <w:r w:rsidR="00A112E3" w:rsidRPr="00D80673">
        <w:t xml:space="preserve">s </w:t>
      </w:r>
      <w:r w:rsidR="00046F71" w:rsidRPr="00D80673">
        <w:t xml:space="preserve">perception of the client. </w:t>
      </w:r>
    </w:p>
    <w:p w14:paraId="2FE1B9A5" w14:textId="438186DE" w:rsidR="004C72C0" w:rsidRDefault="004C72C0" w:rsidP="00502A33">
      <w:pPr>
        <w:keepNext/>
        <w:spacing w:after="100" w:afterAutospacing="1" w:line="360" w:lineRule="auto"/>
        <w:jc w:val="center"/>
      </w:pPr>
    </w:p>
    <w:p w14:paraId="781C0628" w14:textId="6B8CB81C" w:rsidR="001F2DE4" w:rsidRDefault="00213777" w:rsidP="00502A33">
      <w:pPr>
        <w:spacing w:after="100" w:afterAutospacing="1" w:line="360" w:lineRule="auto"/>
        <w:jc w:val="center"/>
      </w:pPr>
      <w:r>
        <w:t>Figure 2: Unidirectional relationship between supervisor and supervisee</w:t>
      </w:r>
    </w:p>
    <w:p w14:paraId="261D4AAD" w14:textId="76E82829" w:rsidR="0067698A" w:rsidRDefault="003937B3" w:rsidP="00502A33">
      <w:pPr>
        <w:spacing w:after="100" w:afterAutospacing="1" w:line="360" w:lineRule="auto"/>
        <w:jc w:val="both"/>
        <w:rPr>
          <w:lang w:val="en-US"/>
        </w:rPr>
      </w:pPr>
      <w:r w:rsidRPr="00D80673">
        <w:lastRenderedPageBreak/>
        <w:t xml:space="preserve">As a practitioner I find it useful to think of this ‘tuning in’ process in terms of my </w:t>
      </w:r>
      <w:proofErr w:type="spellStart"/>
      <w:r w:rsidRPr="00D80673">
        <w:t>intero</w:t>
      </w:r>
      <w:r w:rsidRPr="00D80673">
        <w:rPr>
          <w:b/>
        </w:rPr>
        <w:t>cept</w:t>
      </w:r>
      <w:r w:rsidRPr="00D80673">
        <w:t>ive</w:t>
      </w:r>
      <w:proofErr w:type="spellEnd"/>
      <w:r w:rsidR="00E90FE3" w:rsidRPr="00D80673">
        <w:rPr>
          <w:rStyle w:val="FootnoteReference"/>
        </w:rPr>
        <w:footnoteReference w:id="10"/>
      </w:r>
      <w:r w:rsidRPr="00D80673">
        <w:t xml:space="preserve"> and </w:t>
      </w:r>
      <w:proofErr w:type="spellStart"/>
      <w:r w:rsidRPr="00D80673">
        <w:t>extero</w:t>
      </w:r>
      <w:r w:rsidRPr="00D80673">
        <w:rPr>
          <w:b/>
        </w:rPr>
        <w:t>cept</w:t>
      </w:r>
      <w:r w:rsidRPr="00D80673">
        <w:t>ive</w:t>
      </w:r>
      <w:proofErr w:type="spellEnd"/>
      <w:r w:rsidRPr="00D80673">
        <w:t xml:space="preserve"> per</w:t>
      </w:r>
      <w:r w:rsidRPr="00D80673">
        <w:rPr>
          <w:b/>
        </w:rPr>
        <w:t>cept</w:t>
      </w:r>
      <w:r w:rsidRPr="00D80673">
        <w:t>ion</w:t>
      </w:r>
      <w:r w:rsidR="00591B84" w:rsidRPr="00D80673">
        <w:rPr>
          <w:rStyle w:val="FootnoteReference"/>
        </w:rPr>
        <w:footnoteReference w:id="11"/>
      </w:r>
      <w:r w:rsidR="00F3730D" w:rsidRPr="00D80673">
        <w:t>,</w:t>
      </w:r>
      <w:r w:rsidRPr="00D80673">
        <w:t xml:space="preserve"> of the client</w:t>
      </w:r>
      <w:r w:rsidR="00F3730D" w:rsidRPr="00D80673">
        <w:t>,</w:t>
      </w:r>
      <w:r w:rsidR="00E90FE3" w:rsidRPr="00D80673">
        <w:t xml:space="preserve"> and myself in relationship with</w:t>
      </w:r>
      <w:r w:rsidRPr="00D80673">
        <w:t xml:space="preserve"> the client. </w:t>
      </w:r>
      <w:proofErr w:type="spellStart"/>
      <w:r w:rsidRPr="00D80673">
        <w:rPr>
          <w:lang w:val="en-US"/>
        </w:rPr>
        <w:t>Cept</w:t>
      </w:r>
      <w:proofErr w:type="spellEnd"/>
      <w:r w:rsidRPr="00D80673">
        <w:rPr>
          <w:lang w:val="en-US"/>
        </w:rPr>
        <w:t xml:space="preserve"> is a root term meaning </w:t>
      </w:r>
      <w:r w:rsidR="008172F1">
        <w:rPr>
          <w:lang w:val="en-US"/>
        </w:rPr>
        <w:t>‘</w:t>
      </w:r>
      <w:r w:rsidRPr="00D80673">
        <w:rPr>
          <w:lang w:val="en-US"/>
        </w:rPr>
        <w:t>to grasp</w:t>
      </w:r>
      <w:r w:rsidR="008172F1">
        <w:rPr>
          <w:lang w:val="en-US"/>
        </w:rPr>
        <w:t>’</w:t>
      </w:r>
      <w:r w:rsidRPr="00D80673">
        <w:rPr>
          <w:lang w:val="en-US"/>
        </w:rPr>
        <w:t>.</w:t>
      </w:r>
      <w:r w:rsidR="003279F2" w:rsidRPr="00D80673">
        <w:rPr>
          <w:lang w:val="en-US"/>
        </w:rPr>
        <w:t xml:space="preserve"> In my experience, i</w:t>
      </w:r>
      <w:r w:rsidR="00D95E2C" w:rsidRPr="00D80673">
        <w:rPr>
          <w:lang w:val="en-US"/>
        </w:rPr>
        <w:t>t is more often the case that I</w:t>
      </w:r>
      <w:r w:rsidR="003279F2" w:rsidRPr="00D80673">
        <w:rPr>
          <w:lang w:val="en-US"/>
        </w:rPr>
        <w:t>, as practitioner,</w:t>
      </w:r>
      <w:r w:rsidR="00EA374E" w:rsidRPr="00D80673">
        <w:rPr>
          <w:lang w:val="en-US"/>
        </w:rPr>
        <w:t xml:space="preserve"> initiate Mode One</w:t>
      </w:r>
      <w:r w:rsidR="00D95E2C" w:rsidRPr="00D80673">
        <w:rPr>
          <w:lang w:val="en-US"/>
        </w:rPr>
        <w:t xml:space="preserve"> and bring the supervisory modality </w:t>
      </w:r>
      <w:r w:rsidR="0059795E">
        <w:rPr>
          <w:lang w:val="en-US"/>
        </w:rPr>
        <w:t xml:space="preserve">to </w:t>
      </w:r>
      <w:r w:rsidR="00D95E2C" w:rsidRPr="00D80673">
        <w:rPr>
          <w:lang w:val="en-US"/>
        </w:rPr>
        <w:t xml:space="preserve">the process of grasping the client. </w:t>
      </w:r>
      <w:r w:rsidR="00585609" w:rsidRPr="00D80673">
        <w:rPr>
          <w:lang w:val="en-US"/>
        </w:rPr>
        <w:t>T</w:t>
      </w:r>
      <w:r w:rsidR="00D95E2C" w:rsidRPr="00D80673">
        <w:rPr>
          <w:lang w:val="en-US"/>
        </w:rPr>
        <w:t xml:space="preserve">his may be </w:t>
      </w:r>
      <w:r w:rsidR="00AC4A0F" w:rsidRPr="00D80673">
        <w:rPr>
          <w:lang w:val="en-US"/>
        </w:rPr>
        <w:t xml:space="preserve">through the act of self-supervision </w:t>
      </w:r>
      <w:r w:rsidR="005200A8" w:rsidRPr="00D80673">
        <w:rPr>
          <w:lang w:val="en-US"/>
        </w:rPr>
        <w:fldChar w:fldCharType="begin">
          <w:fldData xml:space="preserve">PEVuZE5vdGU+PENpdGU+PEF1dGhvcj5DYXNlbWVudDwvQXV0aG9yPjxZZWFyPjE5ODU8L1llYXI+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</w:fldData>
        </w:fldChar>
      </w:r>
      <w:r w:rsidR="00EF163A">
        <w:rPr>
          <w:lang w:val="en-US"/>
        </w:rPr>
        <w:instrText xml:space="preserve"> ADDIN EN.CITE </w:instrText>
      </w:r>
      <w:r w:rsidR="00EF163A">
        <w:rPr>
          <w:lang w:val="en-US"/>
        </w:rPr>
        <w:fldChar w:fldCharType="begin">
          <w:fldData xml:space="preserve">PEVuZE5vdGU+PENpdGU+PEF1dGhvcj5DYXNlbWVudDwvQXV0aG9yPjxZZWFyPjE5ODU8L1llYXI+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</w:fldData>
        </w:fldChar>
      </w:r>
      <w:r w:rsidR="00EF163A">
        <w:rPr>
          <w:lang w:val="en-US"/>
        </w:rPr>
        <w:instrText xml:space="preserve"> ADDIN EN.CITE.DATA </w:instrText>
      </w:r>
      <w:r w:rsidR="00EF163A">
        <w:rPr>
          <w:lang w:val="en-US"/>
        </w:rPr>
      </w:r>
      <w:r w:rsidR="00EF163A">
        <w:rPr>
          <w:lang w:val="en-US"/>
        </w:rPr>
        <w:fldChar w:fldCharType="end"/>
      </w:r>
      <w:r w:rsidR="005200A8" w:rsidRPr="00D80673">
        <w:rPr>
          <w:lang w:val="en-US"/>
        </w:rPr>
      </w:r>
      <w:r w:rsidR="005200A8" w:rsidRPr="00D80673">
        <w:rPr>
          <w:lang w:val="en-US"/>
        </w:rPr>
        <w:fldChar w:fldCharType="separate"/>
      </w:r>
      <w:r w:rsidR="00EF163A">
        <w:rPr>
          <w:noProof/>
          <w:lang w:val="en-US"/>
        </w:rPr>
        <w:t>(</w:t>
      </w:r>
      <w:hyperlink w:anchor="_ENREF_16" w:tooltip="Casement, 1985 #3" w:history="1">
        <w:r w:rsidR="00670B33">
          <w:rPr>
            <w:noProof/>
            <w:lang w:val="en-US"/>
          </w:rPr>
          <w:t>Casement, 1985</w:t>
        </w:r>
      </w:hyperlink>
      <w:r w:rsidR="00EF163A">
        <w:rPr>
          <w:noProof/>
          <w:lang w:val="en-US"/>
        </w:rPr>
        <w:t xml:space="preserve">; </w:t>
      </w:r>
      <w:hyperlink w:anchor="_ENREF_56" w:tooltip="Gilbert, 2001 #4" w:history="1">
        <w:r w:rsidR="00670B33">
          <w:rPr>
            <w:noProof/>
            <w:lang w:val="en-US"/>
          </w:rPr>
          <w:t>Gilbert, 2001</w:t>
        </w:r>
      </w:hyperlink>
      <w:r w:rsidR="00EF163A">
        <w:rPr>
          <w:noProof/>
          <w:lang w:val="en-US"/>
        </w:rPr>
        <w:t xml:space="preserve">; </w:t>
      </w:r>
      <w:hyperlink w:anchor="_ENREF_79" w:tooltip="Langs, 1980 #5" w:history="1">
        <w:r w:rsidR="00670B33">
          <w:rPr>
            <w:noProof/>
            <w:lang w:val="en-US"/>
          </w:rPr>
          <w:t>Langs, 1980</w:t>
        </w:r>
      </w:hyperlink>
      <w:r w:rsidR="00EF163A">
        <w:rPr>
          <w:noProof/>
          <w:lang w:val="en-US"/>
        </w:rPr>
        <w:t xml:space="preserve">; </w:t>
      </w:r>
      <w:hyperlink w:anchor="_ENREF_80" w:tooltip="Littrell, 1979 #6" w:history="1">
        <w:r w:rsidR="00670B33">
          <w:rPr>
            <w:noProof/>
            <w:lang w:val="en-US"/>
          </w:rPr>
          <w:t>Littrell, et al., 1979</w:t>
        </w:r>
      </w:hyperlink>
      <w:r w:rsidR="00EF163A">
        <w:rPr>
          <w:noProof/>
          <w:lang w:val="en-US"/>
        </w:rPr>
        <w:t>)</w:t>
      </w:r>
      <w:r w:rsidR="005200A8" w:rsidRPr="00D80673">
        <w:rPr>
          <w:lang w:val="en-US"/>
        </w:rPr>
        <w:fldChar w:fldCharType="end"/>
      </w:r>
      <w:r w:rsidR="008B0B3A" w:rsidRPr="00D80673">
        <w:rPr>
          <w:lang w:val="en-US"/>
        </w:rPr>
        <w:t xml:space="preserve">, which </w:t>
      </w:r>
      <w:r w:rsidR="005200A8" w:rsidRPr="00D80673">
        <w:rPr>
          <w:lang w:val="en-US"/>
        </w:rPr>
        <w:t xml:space="preserve">enables me as an independent learner </w:t>
      </w:r>
      <w:r w:rsidR="005200A8" w:rsidRPr="00D80673">
        <w:rPr>
          <w:lang w:val="en-US"/>
        </w:rPr>
        <w:fldChar w:fldCharType="begin"/>
      </w:r>
      <w:r w:rsidR="005200A8" w:rsidRPr="00D80673">
        <w:rPr>
          <w:lang w:val="en-US"/>
        </w:rPr>
        <w:instrText xml:space="preserve"> ADDIN EN.CITE &lt;EndNote&gt;&lt;Cite&gt;&lt;Author&gt;Omand&lt;/Author&gt;&lt;Year&gt;2010&lt;/Year&gt;&lt;RecNum&gt;7&lt;/RecNum&gt;&lt;DisplayText&gt;(Omand, 2010)&lt;/DisplayText&gt;&lt;record&gt;&lt;rec-number&gt;7&lt;/rec-number&gt;&lt;foreign-keys&gt;&lt;key app="EN" db-id="e09a9rst5fzds4e55fz5szeddrdzzxs2fd0r"&gt;7&lt;/key&gt;&lt;/foreign-keys&gt;&lt;ref-type name="Journal Article"&gt;17&lt;/ref-type&gt;&lt;contributors&gt;&lt;authors&gt;&lt;author&gt;Omand, L&lt;/author&gt;&lt;/authors&gt;&lt;/contributors&gt;&lt;titles&gt;&lt;title&gt;What makes for good supervision and whose responsibility is it anyway? &lt;/title&gt;&lt;secondary-title&gt;Psychodynamic practice&lt;/secondary-title&gt;&lt;/titles&gt;&lt;periodical&gt;&lt;full-title&gt;Psychodynamic practice&lt;/full-title&gt;&lt;/periodical&gt;&lt;pages&gt;377-392&lt;/pages&gt;&lt;volume&gt;16&lt;/volume&gt;&lt;number&gt;4&lt;/number&gt;&lt;dates&gt;&lt;year&gt;2010&lt;/year&gt;&lt;/dates&gt;&lt;urls&gt;&lt;/urls&gt;&lt;/record&gt;&lt;/Cite&gt;&lt;/EndNote&gt;</w:instrText>
      </w:r>
      <w:r w:rsidR="005200A8" w:rsidRPr="00D80673">
        <w:rPr>
          <w:lang w:val="en-US"/>
        </w:rPr>
        <w:fldChar w:fldCharType="separate"/>
      </w:r>
      <w:r w:rsidR="005200A8" w:rsidRPr="00D80673">
        <w:rPr>
          <w:noProof/>
          <w:lang w:val="en-US"/>
        </w:rPr>
        <w:t>(</w:t>
      </w:r>
      <w:hyperlink w:anchor="_ENREF_98" w:tooltip="Omand, 2010 #7" w:history="1">
        <w:r w:rsidR="00670B33" w:rsidRPr="00D80673">
          <w:rPr>
            <w:noProof/>
            <w:lang w:val="en-US"/>
          </w:rPr>
          <w:t>Omand, 2010</w:t>
        </w:r>
      </w:hyperlink>
      <w:r w:rsidR="005200A8" w:rsidRPr="00D80673">
        <w:rPr>
          <w:noProof/>
          <w:lang w:val="en-US"/>
        </w:rPr>
        <w:t>)</w:t>
      </w:r>
      <w:r w:rsidR="005200A8" w:rsidRPr="00D80673">
        <w:rPr>
          <w:lang w:val="en-US"/>
        </w:rPr>
        <w:fldChar w:fldCharType="end"/>
      </w:r>
      <w:r w:rsidR="008B0B3A" w:rsidRPr="00D80673">
        <w:rPr>
          <w:lang w:val="en-US"/>
        </w:rPr>
        <w:t xml:space="preserve"> or through </w:t>
      </w:r>
      <w:r w:rsidR="007316B8">
        <w:rPr>
          <w:lang w:val="en-US"/>
        </w:rPr>
        <w:t xml:space="preserve">standard </w:t>
      </w:r>
      <w:r w:rsidR="008B0B3A" w:rsidRPr="00D80673">
        <w:rPr>
          <w:lang w:val="en-US"/>
        </w:rPr>
        <w:t xml:space="preserve">or group supervision </w:t>
      </w:r>
      <w:r w:rsidR="008855D3" w:rsidRPr="00D80673">
        <w:rPr>
          <w:lang w:val="en-US"/>
        </w:rPr>
        <w:fldChar w:fldCharType="begin">
          <w:fldData xml:space="preserve">PEVuZE5vdGU+PENpdGU+PEF1dGhvcj5DdXRjbGlmZmU8L0F1dGhvcj48WWVhcj4yMDAwPC9ZZWFy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</w:fldData>
        </w:fldChar>
      </w:r>
      <w:r w:rsidR="009B4013" w:rsidRPr="00D80673">
        <w:rPr>
          <w:lang w:val="en-US"/>
        </w:rPr>
        <w:instrText xml:space="preserve"> ADDIN EN.CITE </w:instrText>
      </w:r>
      <w:r w:rsidR="009B4013" w:rsidRPr="00D80673">
        <w:rPr>
          <w:lang w:val="en-US"/>
        </w:rPr>
        <w:fldChar w:fldCharType="begin">
          <w:fldData xml:space="preserve">PEVuZE5vdGU+PENpdGU+PEF1dGhvcj5DdXRjbGlmZmU8L0F1dGhvcj48WWVhcj4yMDAwPC9ZZWFy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</w:fldData>
        </w:fldChar>
      </w:r>
      <w:r w:rsidR="009B4013" w:rsidRPr="00D80673">
        <w:rPr>
          <w:lang w:val="en-US"/>
        </w:rPr>
        <w:instrText xml:space="preserve"> ADDIN EN.CITE.DATA </w:instrText>
      </w:r>
      <w:r w:rsidR="009B4013" w:rsidRPr="00D80673">
        <w:rPr>
          <w:lang w:val="en-US"/>
        </w:rPr>
      </w:r>
      <w:r w:rsidR="009B4013" w:rsidRPr="00D80673">
        <w:rPr>
          <w:lang w:val="en-US"/>
        </w:rPr>
        <w:fldChar w:fldCharType="end"/>
      </w:r>
      <w:r w:rsidR="008855D3" w:rsidRPr="00D80673">
        <w:rPr>
          <w:lang w:val="en-US"/>
        </w:rPr>
      </w:r>
      <w:r w:rsidR="008855D3" w:rsidRPr="00D80673">
        <w:rPr>
          <w:lang w:val="en-US"/>
        </w:rPr>
        <w:fldChar w:fldCharType="separate"/>
      </w:r>
      <w:r w:rsidR="009B4013" w:rsidRPr="00D80673">
        <w:rPr>
          <w:noProof/>
          <w:lang w:val="en-US"/>
        </w:rPr>
        <w:t>(</w:t>
      </w:r>
      <w:hyperlink w:anchor="_ENREF_21" w:tooltip="Cutcliffe, 2000 #9" w:history="1">
        <w:r w:rsidR="00670B33" w:rsidRPr="00D80673">
          <w:rPr>
            <w:noProof/>
            <w:lang w:val="en-US"/>
          </w:rPr>
          <w:t>Cutcliffe, et al., 2000</w:t>
        </w:r>
      </w:hyperlink>
      <w:r w:rsidR="009B4013" w:rsidRPr="00D80673">
        <w:rPr>
          <w:noProof/>
          <w:lang w:val="en-US"/>
        </w:rPr>
        <w:t xml:space="preserve">; </w:t>
      </w:r>
      <w:hyperlink w:anchor="_ENREF_57" w:tooltip="Gomersall, 2000 #10" w:history="1">
        <w:r w:rsidR="00670B33" w:rsidRPr="00D80673">
          <w:rPr>
            <w:noProof/>
            <w:lang w:val="en-US"/>
          </w:rPr>
          <w:t>Gomersall, 2000</w:t>
        </w:r>
      </w:hyperlink>
      <w:r w:rsidR="009B4013" w:rsidRPr="00D80673">
        <w:rPr>
          <w:noProof/>
          <w:lang w:val="en-US"/>
        </w:rPr>
        <w:t xml:space="preserve">; </w:t>
      </w:r>
      <w:hyperlink w:anchor="_ENREF_149" w:tooltip="Yegdick, 1999 #11" w:history="1">
        <w:r w:rsidR="00670B33" w:rsidRPr="00D80673">
          <w:rPr>
            <w:noProof/>
            <w:lang w:val="en-US"/>
          </w:rPr>
          <w:t>Yegdick, 1999</w:t>
        </w:r>
      </w:hyperlink>
      <w:r w:rsidR="009B4013" w:rsidRPr="00D80673">
        <w:rPr>
          <w:noProof/>
          <w:lang w:val="en-US"/>
        </w:rPr>
        <w:t>)</w:t>
      </w:r>
      <w:r w:rsidR="008855D3" w:rsidRPr="00D80673">
        <w:rPr>
          <w:lang w:val="en-US"/>
        </w:rPr>
        <w:fldChar w:fldCharType="end"/>
      </w:r>
      <w:r w:rsidR="005071F4" w:rsidRPr="00D80673">
        <w:rPr>
          <w:lang w:val="en-US"/>
        </w:rPr>
        <w:t xml:space="preserve"> in which I benefit from the </w:t>
      </w:r>
      <w:r w:rsidR="007A70B6">
        <w:rPr>
          <w:lang w:val="en-US"/>
        </w:rPr>
        <w:t>social processes of learning</w:t>
      </w:r>
      <w:r w:rsidR="001D4DFC">
        <w:rPr>
          <w:lang w:val="en-US"/>
        </w:rPr>
        <w:t xml:space="preserve"> </w:t>
      </w:r>
      <w:r w:rsidR="001D4DFC">
        <w:rPr>
          <w:lang w:val="en-US"/>
        </w:rPr>
        <w:fldChar w:fldCharType="begin"/>
      </w:r>
      <w:r w:rsidR="001D4DFC">
        <w:rPr>
          <w:lang w:val="en-US"/>
        </w:rPr>
        <w:instrText xml:space="preserve"> ADDIN EN.CITE &lt;EndNote&gt;&lt;Cite&gt;&lt;Author&gt;Caroll&lt;/Author&gt;&lt;Year&gt;2009&lt;/Year&gt;&lt;RecNum&gt;42&lt;/RecNum&gt;&lt;DisplayText&gt;(Caroll, 2009)&lt;/DisplayText&gt;&lt;record&gt;&lt;rec-number&gt;42&lt;/rec-number&gt;&lt;foreign-keys&gt;&lt;key app="EN" db-id="e09a9rst5fzds4e55fz5szeddrdzzxs2fd0r"&gt;42&lt;/key&gt;&lt;/foreign-keys&gt;&lt;ref-type name="Journal Article"&gt;17&lt;/ref-type&gt;&lt;contributors&gt;&lt;authors&gt;&lt;author&gt;Caroll, M&lt;/author&gt;&lt;/authors&gt;&lt;/contributors&gt;&lt;titles&gt;&lt;title&gt;Supervision: Critical reflection as transformational learning, Part 1&lt;/title&gt;&lt;secondary-title&gt;The Clinical Supervisor&lt;/secondary-title&gt;&lt;/titles&gt;&lt;periodical&gt;&lt;full-title&gt;The Clinical Supervisor&lt;/full-title&gt;&lt;/periodical&gt;&lt;pages&gt;210-220&lt;/pages&gt;&lt;volume&gt;28&lt;/volume&gt;&lt;dates&gt;&lt;year&gt;2009&lt;/year&gt;&lt;/dates&gt;&lt;urls&gt;&lt;/urls&gt;&lt;/record&gt;&lt;/Cite&gt;&lt;/EndNote&gt;</w:instrText>
      </w:r>
      <w:r w:rsidR="001D4DFC">
        <w:rPr>
          <w:lang w:val="en-US"/>
        </w:rPr>
        <w:fldChar w:fldCharType="separate"/>
      </w:r>
      <w:r w:rsidR="001D4DFC">
        <w:rPr>
          <w:noProof/>
          <w:lang w:val="en-US"/>
        </w:rPr>
        <w:t>(</w:t>
      </w:r>
      <w:hyperlink w:anchor="_ENREF_14" w:tooltip="Caroll, 2009 #42" w:history="1">
        <w:r w:rsidR="00670B33">
          <w:rPr>
            <w:noProof/>
            <w:lang w:val="en-US"/>
          </w:rPr>
          <w:t>Caroll, 2009</w:t>
        </w:r>
      </w:hyperlink>
      <w:r w:rsidR="001D4DFC">
        <w:rPr>
          <w:noProof/>
          <w:lang w:val="en-US"/>
        </w:rPr>
        <w:t>)</w:t>
      </w:r>
      <w:r w:rsidR="001D4DFC">
        <w:rPr>
          <w:lang w:val="en-US"/>
        </w:rPr>
        <w:fldChar w:fldCharType="end"/>
      </w:r>
      <w:r w:rsidR="008172F1">
        <w:rPr>
          <w:lang w:val="en-US"/>
        </w:rPr>
        <w:t>.</w:t>
      </w:r>
    </w:p>
    <w:p w14:paraId="309A075A" w14:textId="4F52E417" w:rsidR="001F2DE4" w:rsidRDefault="001F2DE4" w:rsidP="00502A33">
      <w:pPr>
        <w:keepNext/>
        <w:spacing w:after="100" w:afterAutospacing="1" w:line="360" w:lineRule="auto"/>
        <w:jc w:val="center"/>
      </w:pPr>
      <w:bookmarkStart w:id="0" w:name="_GoBack"/>
      <w:bookmarkEnd w:id="0"/>
    </w:p>
    <w:p w14:paraId="2564178D" w14:textId="5E4C3354" w:rsidR="00C67B61" w:rsidRPr="0067698A" w:rsidRDefault="00213777" w:rsidP="00502A33">
      <w:pPr>
        <w:spacing w:after="100" w:afterAutospacing="1" w:line="360" w:lineRule="auto"/>
        <w:jc w:val="center"/>
      </w:pPr>
      <w:r>
        <w:t xml:space="preserve">Figure 3: </w:t>
      </w:r>
      <w:r w:rsidR="00C67B61" w:rsidRPr="0067698A">
        <w:t>Unidirectional relationship between practitioner and supervisee</w:t>
      </w:r>
    </w:p>
    <w:p w14:paraId="68F8AF7A" w14:textId="7C5A9DAE" w:rsidR="00C67B61" w:rsidRPr="00D80673" w:rsidRDefault="00FB03B1" w:rsidP="00502A33">
      <w:pPr>
        <w:spacing w:after="100" w:afterAutospacing="1" w:line="360" w:lineRule="auto"/>
        <w:jc w:val="both"/>
        <w:rPr>
          <w:lang w:val="en-US"/>
        </w:rPr>
      </w:pPr>
      <w:r w:rsidRPr="00D80673">
        <w:rPr>
          <w:lang w:val="en-US"/>
        </w:rPr>
        <w:t>When I notice an incongru</w:t>
      </w:r>
      <w:r w:rsidR="007316B8">
        <w:rPr>
          <w:lang w:val="en-US"/>
        </w:rPr>
        <w:t xml:space="preserve">ity in </w:t>
      </w:r>
      <w:r w:rsidRPr="00D80673">
        <w:rPr>
          <w:lang w:val="en-US"/>
        </w:rPr>
        <w:t xml:space="preserve">what I have grasped about a client, or their impact on me, which I am unable to attend to or comprehend </w:t>
      </w:r>
      <w:r w:rsidR="00E669B5" w:rsidRPr="00D80673">
        <w:rPr>
          <w:lang w:val="en-US"/>
        </w:rPr>
        <w:t xml:space="preserve">I </w:t>
      </w:r>
      <w:r w:rsidR="003279F2" w:rsidRPr="00D80673">
        <w:rPr>
          <w:lang w:val="en-US"/>
        </w:rPr>
        <w:t>bring the</w:t>
      </w:r>
      <w:r w:rsidR="00D95E2C" w:rsidRPr="00D80673">
        <w:rPr>
          <w:lang w:val="en-US"/>
        </w:rPr>
        <w:t xml:space="preserve"> client to</w:t>
      </w:r>
      <w:r w:rsidR="00E90FE3" w:rsidRPr="00D80673">
        <w:rPr>
          <w:lang w:val="en-US"/>
        </w:rPr>
        <w:t xml:space="preserve"> </w:t>
      </w:r>
      <w:r w:rsidR="00D11569">
        <w:rPr>
          <w:lang w:val="en-US"/>
        </w:rPr>
        <w:t xml:space="preserve">formal </w:t>
      </w:r>
      <w:r w:rsidR="00E90FE3" w:rsidRPr="00D80673">
        <w:rPr>
          <w:lang w:val="en-US"/>
        </w:rPr>
        <w:t>supervision.</w:t>
      </w:r>
      <w:r w:rsidR="00117571" w:rsidRPr="00D80673">
        <w:rPr>
          <w:lang w:val="en-US"/>
        </w:rPr>
        <w:t xml:space="preserve"> I consider the act of bringing a client to supervision to be</w:t>
      </w:r>
      <w:r w:rsidR="00E669B5" w:rsidRPr="00D80673">
        <w:rPr>
          <w:lang w:val="en-US"/>
        </w:rPr>
        <w:t xml:space="preserve"> my responsibility</w:t>
      </w:r>
      <w:r w:rsidR="00213777">
        <w:rPr>
          <w:lang w:val="en-US"/>
        </w:rPr>
        <w:t xml:space="preserve"> </w:t>
      </w:r>
      <w:r w:rsidR="00213777" w:rsidRPr="00D80673">
        <w:rPr>
          <w:lang w:val="en-US"/>
        </w:rPr>
        <w:t>as a practitioner and an appropriately prepared supervisee</w:t>
      </w:r>
      <w:r w:rsidR="00E669B5" w:rsidRPr="00D80673">
        <w:rPr>
          <w:lang w:val="en-US"/>
        </w:rPr>
        <w:t xml:space="preserve"> </w:t>
      </w:r>
      <w:r w:rsidR="005200A8" w:rsidRPr="00D80673">
        <w:rPr>
          <w:lang w:val="en-US"/>
        </w:rPr>
        <w:fldChar w:fldCharType="begin"/>
      </w:r>
      <w:r w:rsidR="005200A8" w:rsidRPr="00D80673">
        <w:rPr>
          <w:lang w:val="en-US"/>
        </w:rPr>
        <w:instrText xml:space="preserve"> ADDIN EN.CITE &lt;EndNote&gt;&lt;Cite&gt;&lt;Author&gt;Omand&lt;/Author&gt;&lt;Year&gt;2010&lt;/Year&gt;&lt;RecNum&gt;7&lt;/RecNum&gt;&lt;DisplayText&gt;(Omand, 2010)&lt;/DisplayText&gt;&lt;record&gt;&lt;rec-number&gt;7&lt;/rec-number&gt;&lt;foreign-keys&gt;&lt;key app="EN" db-id="e09a9rst5fzds4e55fz5szeddrdzzxs2fd0r"&gt;7&lt;/key&gt;&lt;/foreign-keys&gt;&lt;ref-type name="Journal Article"&gt;17&lt;/ref-type&gt;&lt;contributors&gt;&lt;authors&gt;&lt;author&gt;Omand, L&lt;/author&gt;&lt;/authors&gt;&lt;/contributors&gt;&lt;titles&gt;&lt;title&gt;What makes for good supervision and whose responsibility is it anyway? &lt;/title&gt;&lt;secondary-title&gt;Psychodynamic practice&lt;/secondary-title&gt;&lt;/titles&gt;&lt;periodical&gt;&lt;full-title&gt;Psychodynamic practice&lt;/full-title&gt;&lt;/periodical&gt;&lt;pages&gt;377-392&lt;/pages&gt;&lt;volume&gt;16&lt;/volume&gt;&lt;number&gt;4&lt;/number&gt;&lt;dates&gt;&lt;year&gt;2010&lt;/year&gt;&lt;/dates&gt;&lt;urls&gt;&lt;/urls&gt;&lt;/record&gt;&lt;/Cite&gt;&lt;/EndNote&gt;</w:instrText>
      </w:r>
      <w:r w:rsidR="005200A8" w:rsidRPr="00D80673">
        <w:rPr>
          <w:lang w:val="en-US"/>
        </w:rPr>
        <w:fldChar w:fldCharType="separate"/>
      </w:r>
      <w:r w:rsidR="005200A8" w:rsidRPr="00D80673">
        <w:rPr>
          <w:noProof/>
          <w:lang w:val="en-US"/>
        </w:rPr>
        <w:t>(</w:t>
      </w:r>
      <w:hyperlink w:anchor="_ENREF_98" w:tooltip="Omand, 2010 #7" w:history="1">
        <w:r w:rsidR="00670B33" w:rsidRPr="00D80673">
          <w:rPr>
            <w:noProof/>
            <w:lang w:val="en-US"/>
          </w:rPr>
          <w:t>Omand, 2010</w:t>
        </w:r>
      </w:hyperlink>
      <w:r w:rsidR="005200A8" w:rsidRPr="00D80673">
        <w:rPr>
          <w:noProof/>
          <w:lang w:val="en-US"/>
        </w:rPr>
        <w:t>)</w:t>
      </w:r>
      <w:r w:rsidR="005200A8" w:rsidRPr="00D80673">
        <w:rPr>
          <w:lang w:val="en-US"/>
        </w:rPr>
        <w:fldChar w:fldCharType="end"/>
      </w:r>
      <w:r w:rsidR="00117571" w:rsidRPr="00D80673">
        <w:rPr>
          <w:lang w:val="en-US"/>
        </w:rPr>
        <w:t>.</w:t>
      </w:r>
      <w:r w:rsidR="00E669B5" w:rsidRPr="00D80673">
        <w:rPr>
          <w:lang w:val="en-US"/>
        </w:rPr>
        <w:t xml:space="preserve"> </w:t>
      </w:r>
      <w:r w:rsidR="00117571" w:rsidRPr="00D80673">
        <w:rPr>
          <w:lang w:val="en-US"/>
        </w:rPr>
        <w:t>In this gesture</w:t>
      </w:r>
      <w:r w:rsidR="00E56CA3">
        <w:rPr>
          <w:lang w:val="en-US"/>
        </w:rPr>
        <w:t xml:space="preserve"> </w:t>
      </w:r>
      <w:r w:rsidR="00E56CA3" w:rsidRPr="00D80673">
        <w:rPr>
          <w:lang w:val="en-US"/>
        </w:rPr>
        <w:t>I move from the role of practitioner to the role of supervisee</w:t>
      </w:r>
      <w:r w:rsidR="007316B8">
        <w:rPr>
          <w:lang w:val="en-US"/>
        </w:rPr>
        <w:t xml:space="preserve"> </w:t>
      </w:r>
      <w:r w:rsidR="007316B8">
        <w:rPr>
          <w:lang w:val="en-US"/>
        </w:rPr>
        <w:fldChar w:fldCharType="begin"/>
      </w:r>
      <w:r w:rsidR="00DC2B30">
        <w:rPr>
          <w:lang w:val="en-US"/>
        </w:rPr>
        <w:instrText xml:space="preserve"> ADDIN EN.CITE &lt;EndNote&gt;&lt;Cite&gt;&lt;Author&gt;Depraz&lt;/Author&gt;&lt;Year&gt;2000&lt;/Year&gt;&lt;RecNum&gt;514&lt;/RecNum&gt;&lt;DisplayText&gt;(Depraz, et al., 2000; Scharmer, 2000)&lt;/DisplayText&gt;&lt;record&gt;&lt;rec-number&gt;514&lt;/rec-number&gt;&lt;foreign-keys&gt;&lt;key app="EN" db-id="50dteedtnt9ae9etd5svwtd2zrtw9dvx5dtv"&gt;514&lt;/key&gt;&lt;/foreign-keys&gt;&lt;ref-type name="Book Section"&gt;5&lt;/ref-type&gt;&lt;contributors&gt;&lt;authors&gt;&lt;author&gt;Depraz, N&lt;/author&gt;&lt;author&gt;Varela, F. J&lt;/author&gt;&lt;author&gt;Vermersch, P&lt;/author&gt;&lt;/authors&gt;&lt;secondary-authors&gt;&lt;author&gt;Velmans, M&lt;/author&gt;&lt;/secondary-authors&gt;&lt;/contributors&gt;&lt;titles&gt;&lt;title&gt;The Gesture of Awareness: An account if its structural dynamics&lt;/title&gt;&lt;secondary-title&gt;Investigating Phenomenal Consciousness: new methodologies and maps&lt;/secondary-title&gt;&lt;/titles&gt;&lt;pages&gt;121-136&lt;/pages&gt;&lt;dates&gt;&lt;year&gt;2000&lt;/year&gt;&lt;/dates&gt;&lt;pub-location&gt;Amsterdam&lt;/pub-location&gt;&lt;publisher&gt;John Benjamins Publishing Co.&lt;/publisher&gt;&lt;urls&gt;&lt;/urls&gt;&lt;/record&gt;&lt;/Cite&gt;&lt;Cite&gt;&lt;Author&gt;Scharmer&lt;/Author&gt;&lt;Year&gt;2000&lt;/Year&gt;&lt;RecNum&gt;416&lt;/RecNum&gt;&lt;record&gt;&lt;rec-number&gt;416&lt;/rec-number&gt;&lt;foreign-keys&gt;&lt;key app="EN" db-id="50dteedtnt9ae9etd5svwtd2zrtw9dvx5dtv"&gt;416&lt;/key&gt;&lt;/foreign-keys&gt;&lt;ref-type name="Personal Communication"&gt;26&lt;/ref-type&gt;&lt;contributors&gt;&lt;authors&gt;&lt;author&gt;Scharmer, Claus. Otto&lt;/author&gt;&lt;/authors&gt;&lt;secondary-authors&gt;&lt;author&gt;Varela, Francisco J.&lt;/author&gt;&lt;/secondary-authors&gt;&lt;/contributors&gt;&lt;titles&gt;&lt;title&gt;Three Gestures of Becoming Aware&lt;/title&gt;&lt;/titles&gt;&lt;pages&gt;Conversation&lt;/pages&gt;&lt;dates&gt;&lt;year&gt;2000&lt;/year&gt;&lt;pub-dates&gt;&lt;date&gt;January 12&lt;/date&gt;&lt;/pub-dates&gt;&lt;/dates&gt;&lt;pub-location&gt;Paris&lt;/pub-location&gt;&lt;urls&gt;&lt;/urls&gt;&lt;/record&gt;&lt;/Cite&gt;&lt;/EndNote&gt;</w:instrText>
      </w:r>
      <w:r w:rsidR="007316B8">
        <w:rPr>
          <w:lang w:val="en-US"/>
        </w:rPr>
        <w:fldChar w:fldCharType="separate"/>
      </w:r>
      <w:r w:rsidR="00DC2B30">
        <w:rPr>
          <w:noProof/>
          <w:lang w:val="en-US"/>
        </w:rPr>
        <w:t>(</w:t>
      </w:r>
      <w:hyperlink w:anchor="_ENREF_28" w:tooltip="Depraz, 2000 #514" w:history="1">
        <w:r w:rsidR="00670B33">
          <w:rPr>
            <w:noProof/>
            <w:lang w:val="en-US"/>
          </w:rPr>
          <w:t>Depraz, et al., 2000</w:t>
        </w:r>
      </w:hyperlink>
      <w:r w:rsidR="00DC2B30">
        <w:rPr>
          <w:noProof/>
          <w:lang w:val="en-US"/>
        </w:rPr>
        <w:t xml:space="preserve">; </w:t>
      </w:r>
      <w:hyperlink w:anchor="_ENREF_112" w:tooltip="Scharmer, 2000 #416" w:history="1">
        <w:r w:rsidR="00670B33">
          <w:rPr>
            <w:noProof/>
            <w:lang w:val="en-US"/>
          </w:rPr>
          <w:t>Scharmer, 2000</w:t>
        </w:r>
      </w:hyperlink>
      <w:r w:rsidR="00DC2B30">
        <w:rPr>
          <w:noProof/>
          <w:lang w:val="en-US"/>
        </w:rPr>
        <w:t>)</w:t>
      </w:r>
      <w:r w:rsidR="007316B8">
        <w:rPr>
          <w:lang w:val="en-US"/>
        </w:rPr>
        <w:fldChar w:fldCharType="end"/>
      </w:r>
      <w:r w:rsidR="00213777" w:rsidRPr="00213777">
        <w:rPr>
          <w:lang w:val="en-US"/>
        </w:rPr>
        <w:t xml:space="preserve"> </w:t>
      </w:r>
      <w:r w:rsidR="00213777" w:rsidRPr="00D80673">
        <w:rPr>
          <w:lang w:val="en-US"/>
        </w:rPr>
        <w:t>and only at that point does the client become visible to the supervisory matrix</w:t>
      </w:r>
      <w:r w:rsidR="00213777">
        <w:rPr>
          <w:lang w:val="en-US"/>
        </w:rPr>
        <w:t xml:space="preserve"> (see</w:t>
      </w:r>
      <w:r w:rsidR="004A6F7B">
        <w:rPr>
          <w:lang w:val="en-US"/>
        </w:rPr>
        <w:t>: Figure 3</w:t>
      </w:r>
      <w:r w:rsidR="00213777">
        <w:rPr>
          <w:lang w:val="en-US"/>
        </w:rPr>
        <w:t>)</w:t>
      </w:r>
      <w:r w:rsidR="00E669B5" w:rsidRPr="00D80673">
        <w:rPr>
          <w:lang w:val="en-US"/>
        </w:rPr>
        <w:t xml:space="preserve">. </w:t>
      </w:r>
      <w:r w:rsidR="00DC2B30">
        <w:rPr>
          <w:lang w:val="en-US"/>
        </w:rPr>
        <w:t>In this manner</w:t>
      </w:r>
      <w:r w:rsidR="003279F2" w:rsidRPr="00D80673">
        <w:rPr>
          <w:lang w:val="en-US"/>
        </w:rPr>
        <w:t>,</w:t>
      </w:r>
      <w:r w:rsidR="00831FED" w:rsidRPr="00D80673">
        <w:rPr>
          <w:lang w:val="en-US"/>
        </w:rPr>
        <w:t xml:space="preserve"> </w:t>
      </w:r>
      <w:r w:rsidR="007C693E">
        <w:rPr>
          <w:lang w:val="en-US"/>
        </w:rPr>
        <w:t>I retain</w:t>
      </w:r>
      <w:r w:rsidR="00117571" w:rsidRPr="00D80673">
        <w:rPr>
          <w:lang w:val="en-US"/>
        </w:rPr>
        <w:t xml:space="preserve"> </w:t>
      </w:r>
      <w:r w:rsidR="00E669B5" w:rsidRPr="00D80673">
        <w:rPr>
          <w:lang w:val="en-US"/>
        </w:rPr>
        <w:t xml:space="preserve">ownership </w:t>
      </w:r>
      <w:r w:rsidR="00117571" w:rsidRPr="00D80673">
        <w:rPr>
          <w:lang w:val="en-US"/>
        </w:rPr>
        <w:t xml:space="preserve">of </w:t>
      </w:r>
      <w:r w:rsidR="007C693E">
        <w:rPr>
          <w:lang w:val="en-US"/>
        </w:rPr>
        <w:t xml:space="preserve">my </w:t>
      </w:r>
      <w:r w:rsidR="00E669B5" w:rsidRPr="00D80673">
        <w:rPr>
          <w:lang w:val="en-US"/>
        </w:rPr>
        <w:t>work</w:t>
      </w:r>
      <w:r w:rsidR="005200A8" w:rsidRPr="00D80673">
        <w:rPr>
          <w:lang w:val="en-US"/>
        </w:rPr>
        <w:t xml:space="preserve"> </w:t>
      </w:r>
      <w:r w:rsidR="00585609" w:rsidRPr="00D80673">
        <w:rPr>
          <w:lang w:val="en-US"/>
        </w:rPr>
        <w:fldChar w:fldCharType="begin"/>
      </w:r>
      <w:r w:rsidR="00585609" w:rsidRPr="00D80673">
        <w:rPr>
          <w:lang w:val="en-US"/>
        </w:rPr>
        <w:instrText xml:space="preserve"> ADDIN EN.CITE &lt;EndNote&gt;&lt;Cite&gt;&lt;Author&gt;Skovholt&lt;/Author&gt;&lt;Year&gt;2011&lt;/Year&gt;&lt;RecNum&gt;8&lt;/RecNum&gt;&lt;DisplayText&gt;(Skovholt &amp;amp; Trotter-Mathison, 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00585609" w:rsidRPr="00D80673">
        <w:rPr>
          <w:lang w:val="en-US"/>
        </w:rPr>
        <w:fldChar w:fldCharType="separate"/>
      </w:r>
      <w:r w:rsidR="00585609" w:rsidRPr="00D80673">
        <w:rPr>
          <w:noProof/>
          <w:lang w:val="en-US"/>
        </w:rPr>
        <w:t>(</w:t>
      </w:r>
      <w:hyperlink w:anchor="_ENREF_124" w:tooltip="Skovholt, 2011 #8" w:history="1">
        <w:r w:rsidR="00670B33" w:rsidRPr="00D80673">
          <w:rPr>
            <w:noProof/>
            <w:lang w:val="en-US"/>
          </w:rPr>
          <w:t>Skovholt &amp; Trotter-Mathison, 2011</w:t>
        </w:r>
      </w:hyperlink>
      <w:r w:rsidR="00585609" w:rsidRPr="00D80673">
        <w:rPr>
          <w:noProof/>
          <w:lang w:val="en-US"/>
        </w:rPr>
        <w:t>)</w:t>
      </w:r>
      <w:r w:rsidR="00585609" w:rsidRPr="00D80673">
        <w:rPr>
          <w:lang w:val="en-US"/>
        </w:rPr>
        <w:fldChar w:fldCharType="end"/>
      </w:r>
      <w:r w:rsidR="007C693E">
        <w:rPr>
          <w:lang w:val="en-US"/>
        </w:rPr>
        <w:t xml:space="preserve"> and I exercise my power</w:t>
      </w:r>
      <w:r w:rsidR="00E56CA3">
        <w:rPr>
          <w:lang w:val="en-US"/>
        </w:rPr>
        <w:t xml:space="preserve"> to choose</w:t>
      </w:r>
      <w:r w:rsidR="00E56CA3" w:rsidRPr="00D80673">
        <w:rPr>
          <w:lang w:val="en-US"/>
        </w:rPr>
        <w:t xml:space="preserve"> supervision</w:t>
      </w:r>
      <w:r w:rsidR="007C693E">
        <w:rPr>
          <w:lang w:val="en-US"/>
        </w:rPr>
        <w:t xml:space="preserve"> </w:t>
      </w:r>
      <w:r w:rsidR="00B27D27">
        <w:fldChar w:fldCharType="begin">
          <w:fldData xml:space="preserve">PEVuZE5vdGU+PENpdGU+PEF1dGhvcj5CZWRkb2U8L0F1dGhvcj48WWVhcj4yMDEzPC9ZZWFyPjxS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</w:fldData>
        </w:fldChar>
      </w:r>
      <w:r w:rsidR="00B27D27">
        <w:instrText xml:space="preserve"> ADDIN EN.CITE </w:instrText>
      </w:r>
      <w:r w:rsidR="00B27D27">
        <w:fldChar w:fldCharType="begin">
          <w:fldData xml:space="preserve">PEVuZE5vdGU+PENpdGU+PEF1dGhvcj5CZWRkb2U8L0F1dGhvcj48WWVhcj4yMDEzPC9ZZWFyPjxS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</w:fldData>
        </w:fldChar>
      </w:r>
      <w:r w:rsidR="00B27D27">
        <w:instrText xml:space="preserve"> ADDIN EN.CITE.DATA </w:instrText>
      </w:r>
      <w:r w:rsidR="00B27D27">
        <w:fldChar w:fldCharType="end"/>
      </w:r>
      <w:r w:rsidR="00B27D27">
        <w:fldChar w:fldCharType="separate"/>
      </w:r>
      <w:r w:rsidR="00B27D27">
        <w:rPr>
          <w:noProof/>
        </w:rPr>
        <w:t>(</w:t>
      </w:r>
      <w:hyperlink w:anchor="_ENREF_6" w:tooltip="Beddoe, 2011 #37" w:history="1">
        <w:r w:rsidR="00670B33">
          <w:rPr>
            <w:noProof/>
          </w:rPr>
          <w:t>Beddoe, 2011</w:t>
        </w:r>
      </w:hyperlink>
      <w:r w:rsidR="00B27D27">
        <w:rPr>
          <w:noProof/>
        </w:rPr>
        <w:t xml:space="preserve">; </w:t>
      </w:r>
      <w:hyperlink w:anchor="_ENREF_7" w:tooltip="Beddoe, 2013 #31" w:history="1">
        <w:r w:rsidR="00670B33">
          <w:rPr>
            <w:noProof/>
          </w:rPr>
          <w:t>Beddoe &amp; Howard, 2013</w:t>
        </w:r>
      </w:hyperlink>
      <w:r w:rsidR="00B27D27">
        <w:rPr>
          <w:noProof/>
        </w:rPr>
        <w:t xml:space="preserve">; </w:t>
      </w:r>
      <w:hyperlink w:anchor="_ENREF_9" w:tooltip="Bond, 2011 #36" w:history="1">
        <w:r w:rsidR="00670B33">
          <w:rPr>
            <w:noProof/>
          </w:rPr>
          <w:t>Bond &amp; Holland, 2011</w:t>
        </w:r>
      </w:hyperlink>
      <w:r w:rsidR="00B27D27">
        <w:rPr>
          <w:noProof/>
        </w:rPr>
        <w:t xml:space="preserve">; </w:t>
      </w:r>
      <w:hyperlink w:anchor="_ENREF_11" w:tooltip="Brown, 1995 #35" w:history="1">
        <w:r w:rsidR="00670B33">
          <w:rPr>
            <w:noProof/>
          </w:rPr>
          <w:t>Brown &amp; Bourne, 1995</w:t>
        </w:r>
      </w:hyperlink>
      <w:r w:rsidR="00B27D27">
        <w:rPr>
          <w:noProof/>
        </w:rPr>
        <w:t xml:space="preserve">; </w:t>
      </w:r>
      <w:hyperlink w:anchor="_ENREF_25" w:tooltip="Davys, 2010 #38" w:history="1">
        <w:r w:rsidR="00670B33">
          <w:rPr>
            <w:noProof/>
          </w:rPr>
          <w:t>Davys &amp; Beddoe, 2010</w:t>
        </w:r>
      </w:hyperlink>
      <w:r w:rsidR="00B27D27">
        <w:rPr>
          <w:noProof/>
        </w:rPr>
        <w:t xml:space="preserve">; </w:t>
      </w:r>
      <w:hyperlink w:anchor="_ENREF_31" w:tooltip="Dolgoff, 2004 #39" w:history="1">
        <w:r w:rsidR="00670B33">
          <w:rPr>
            <w:noProof/>
          </w:rPr>
          <w:t>Dolgoff, 2004</w:t>
        </w:r>
      </w:hyperlink>
      <w:r w:rsidR="00B27D27">
        <w:rPr>
          <w:noProof/>
        </w:rPr>
        <w:t>)</w:t>
      </w:r>
      <w:r w:rsidR="00B27D27">
        <w:fldChar w:fldCharType="end"/>
      </w:r>
      <w:r w:rsidRPr="00D80673">
        <w:rPr>
          <w:lang w:val="en-US"/>
        </w:rPr>
        <w:t xml:space="preserve">. </w:t>
      </w:r>
      <w:r w:rsidR="007C693E">
        <w:rPr>
          <w:lang w:val="en-US"/>
        </w:rPr>
        <w:t>Rather than imposition or discipline, I experience supervision as empowering</w:t>
      </w:r>
      <w:r w:rsidRPr="00D80673">
        <w:rPr>
          <w:lang w:val="en-US"/>
        </w:rPr>
        <w:t xml:space="preserve"> </w:t>
      </w:r>
      <w:r w:rsidRPr="00D80673">
        <w:rPr>
          <w:lang w:val="en-US"/>
        </w:rPr>
        <w:lastRenderedPageBreak/>
        <w:fldChar w:fldCharType="begin"/>
      </w:r>
      <w:r w:rsidRPr="00D80673">
        <w:rPr>
          <w:lang w:val="en-US"/>
        </w:rPr>
        <w:instrText xml:space="preserve"> ADDIN EN.CITE &lt;EndNote&gt;&lt;Cite&gt;&lt;Author&gt;Skovholt&lt;/Author&gt;&lt;Year&gt;2011&lt;/Year&gt;&lt;RecNum&gt;8&lt;/RecNum&gt;&lt;DisplayText&gt;(Skovholt &amp;amp; Trotter-Mathison, 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Pr="00D80673">
        <w:rPr>
          <w:lang w:val="en-US"/>
        </w:rPr>
        <w:fldChar w:fldCharType="separate"/>
      </w:r>
      <w:r w:rsidRPr="00D80673">
        <w:rPr>
          <w:noProof/>
          <w:lang w:val="en-US"/>
        </w:rPr>
        <w:t>(</w:t>
      </w:r>
      <w:hyperlink w:anchor="_ENREF_124" w:tooltip="Skovholt, 2011 #8" w:history="1">
        <w:r w:rsidR="00670B33" w:rsidRPr="00D80673">
          <w:rPr>
            <w:noProof/>
            <w:lang w:val="en-US"/>
          </w:rPr>
          <w:t>Skovholt &amp; Trotter-Mathison, 2011</w:t>
        </w:r>
      </w:hyperlink>
      <w:r w:rsidRPr="00D80673">
        <w:rPr>
          <w:noProof/>
          <w:lang w:val="en-US"/>
        </w:rPr>
        <w:t>)</w:t>
      </w:r>
      <w:r w:rsidRPr="00D80673">
        <w:rPr>
          <w:lang w:val="en-US"/>
        </w:rPr>
        <w:fldChar w:fldCharType="end"/>
      </w:r>
      <w:r w:rsidR="00E669B5" w:rsidRPr="00D80673">
        <w:rPr>
          <w:lang w:val="en-US"/>
        </w:rPr>
        <w:t>.</w:t>
      </w:r>
      <w:r w:rsidR="00E56CA3">
        <w:rPr>
          <w:lang w:val="en-US"/>
        </w:rPr>
        <w:t xml:space="preserve"> I illustrate this by introducing a unidirectional relationship from the supervisee to the supervisor.</w:t>
      </w:r>
      <w:r w:rsidR="00E669B5" w:rsidRPr="00D80673">
        <w:rPr>
          <w:lang w:val="en-US"/>
        </w:rPr>
        <w:t xml:space="preserve"> </w:t>
      </w:r>
    </w:p>
    <w:p w14:paraId="40ABD0D2" w14:textId="5B1FD1F5" w:rsidR="00D80673" w:rsidRDefault="00D80673" w:rsidP="00502A33">
      <w:pPr>
        <w:spacing w:after="100" w:afterAutospacing="1" w:line="360" w:lineRule="auto"/>
        <w:jc w:val="center"/>
        <w:rPr>
          <w:b/>
          <w:lang w:val="en-US"/>
        </w:rPr>
      </w:pPr>
    </w:p>
    <w:p w14:paraId="2D387128" w14:textId="014C2F0E" w:rsidR="00C67B61" w:rsidRPr="00BF1B5A" w:rsidRDefault="00BF1B5A" w:rsidP="00BF1B5A">
      <w:pPr>
        <w:spacing w:after="100" w:afterAutospacing="1" w:line="360" w:lineRule="auto"/>
        <w:jc w:val="center"/>
      </w:pPr>
      <w:r>
        <w:t>Fi</w:t>
      </w:r>
      <w:r w:rsidR="00C67B61" w:rsidRPr="0067698A">
        <w:t>gure 4: Unidirectional relationship between supervisee and supervisor</w:t>
      </w:r>
    </w:p>
    <w:p w14:paraId="5801C4B1" w14:textId="234FE4AC" w:rsidR="0016766F" w:rsidRPr="0016766F" w:rsidRDefault="00BF1B5A" w:rsidP="00502A33">
      <w:pPr>
        <w:spacing w:after="100" w:afterAutospacing="1" w:line="360" w:lineRule="auto"/>
        <w:jc w:val="both"/>
        <w:rPr>
          <w:lang w:val="en-US"/>
        </w:rPr>
      </w:pPr>
      <w:r>
        <w:rPr>
          <w:lang w:val="en-US"/>
        </w:rPr>
        <w:t xml:space="preserve">The unidirectional </w:t>
      </w:r>
      <w:r w:rsidR="0016766F">
        <w:rPr>
          <w:lang w:val="en-US"/>
        </w:rPr>
        <w:t xml:space="preserve">relationships represented in Figures 2 and 4 </w:t>
      </w:r>
      <w:proofErr w:type="gramStart"/>
      <w:r w:rsidR="0016766F">
        <w:rPr>
          <w:lang w:val="en-US"/>
        </w:rPr>
        <w:t>sum</w:t>
      </w:r>
      <w:proofErr w:type="gramEnd"/>
      <w:r w:rsidR="0016766F">
        <w:rPr>
          <w:lang w:val="en-US"/>
        </w:rPr>
        <w:t xml:space="preserve"> to create a bidirectional relationship between these roles. This is represented with a two-directional arrow in the supervisory quadrant, illustrated in Figure 5.</w:t>
      </w:r>
    </w:p>
    <w:p w14:paraId="18C11B4F" w14:textId="77777777" w:rsidR="00DC2B30" w:rsidRPr="00D80673" w:rsidRDefault="00DC2B30" w:rsidP="00502A33">
      <w:pPr>
        <w:spacing w:after="100" w:afterAutospacing="1" w:line="360" w:lineRule="auto"/>
        <w:jc w:val="both"/>
      </w:pPr>
      <w:r w:rsidRPr="00D80673">
        <w:t xml:space="preserve">Giving more presence to the role of the supervisee in our understanding of Mode One could provide a more balanced and cooperative presentation of this mode; one that gives presence to the power of the supervisee, is more accurate to the supervision process in practice and more applicable in interdisciplinary settings. </w:t>
      </w:r>
    </w:p>
    <w:p w14:paraId="43415A26" w14:textId="2A124D8C" w:rsidR="00DC2B30" w:rsidRDefault="003279F2" w:rsidP="00502A33">
      <w:pPr>
        <w:spacing w:after="100" w:afterAutospacing="1" w:line="360" w:lineRule="auto"/>
        <w:jc w:val="both"/>
      </w:pPr>
      <w:r w:rsidRPr="00D80673">
        <w:t xml:space="preserve">I do not intend to efface the </w:t>
      </w:r>
      <w:r w:rsidR="00EA374E" w:rsidRPr="00D80673">
        <w:t>role of the supervisor in Mode One</w:t>
      </w:r>
      <w:r w:rsidRPr="00D80673">
        <w:t xml:space="preserve">. </w:t>
      </w:r>
      <w:r w:rsidR="00117571" w:rsidRPr="00D80673">
        <w:rPr>
          <w:lang w:val="en-US"/>
        </w:rPr>
        <w:t xml:space="preserve">The process </w:t>
      </w:r>
      <w:r w:rsidR="00117571" w:rsidRPr="00D80673">
        <w:t xml:space="preserve">of ‘tuning in’ to and with the client is fundamentally important and the temptation to foreclose prematurely very real. </w:t>
      </w:r>
      <w:r w:rsidR="001F7689" w:rsidRPr="00D80673">
        <w:t>By giving space to this moment</w:t>
      </w:r>
      <w:r w:rsidR="00E56CA3">
        <w:t xml:space="preserve"> </w:t>
      </w:r>
      <w:r w:rsidR="00E56CA3" w:rsidRPr="00D80673">
        <w:t>in the therapeutic and supervisory process</w:t>
      </w:r>
      <w:r w:rsidR="00DC2B30">
        <w:t xml:space="preserve"> </w:t>
      </w:r>
      <w:r w:rsidR="00DC2B30">
        <w:fldChar w:fldCharType="begin"/>
      </w:r>
      <w:r w:rsidR="00DC2B30">
        <w:instrText xml:space="preserve"> ADDIN EN.CITE &lt;EndNote&gt;&lt;Cite&gt;&lt;Author&gt;Varela&lt;/Author&gt;&lt;Year&gt;1991&lt;/Year&gt;&lt;RecNum&gt;460&lt;/RecNum&gt;&lt;DisplayText&gt;(Varela, et al., 1991)&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00DC2B30">
        <w:fldChar w:fldCharType="separate"/>
      </w:r>
      <w:r w:rsidR="00DC2B30">
        <w:rPr>
          <w:noProof/>
        </w:rPr>
        <w:t>(</w:t>
      </w:r>
      <w:hyperlink w:anchor="_ENREF_140" w:tooltip="Varela, 1991 #460" w:history="1">
        <w:r w:rsidR="00670B33">
          <w:rPr>
            <w:noProof/>
          </w:rPr>
          <w:t>Varela, et al., 1991</w:t>
        </w:r>
      </w:hyperlink>
      <w:r w:rsidR="00DC2B30">
        <w:rPr>
          <w:noProof/>
        </w:rPr>
        <w:t>)</w:t>
      </w:r>
      <w:r w:rsidR="00DC2B30">
        <w:fldChar w:fldCharType="end"/>
      </w:r>
      <w:r w:rsidR="001F7689" w:rsidRPr="00D80673">
        <w:t xml:space="preserve"> </w:t>
      </w:r>
      <w:r w:rsidR="001F7689" w:rsidRPr="00D80673">
        <w:fldChar w:fldCharType="begin"/>
      </w:r>
      <w:r w:rsidR="001F7689" w:rsidRPr="00D80673">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1F7689" w:rsidRPr="00D80673">
        <w:fldChar w:fldCharType="separate"/>
      </w:r>
      <w:hyperlink w:anchor="_ENREF_62" w:tooltip="Hawkins, 2006 #1" w:history="1">
        <w:r w:rsidR="00670B33" w:rsidRPr="00D80673">
          <w:rPr>
            <w:noProof/>
          </w:rPr>
          <w:t>Hawkins and Shohet (2006</w:t>
        </w:r>
      </w:hyperlink>
      <w:r w:rsidR="001F7689" w:rsidRPr="00D80673">
        <w:rPr>
          <w:noProof/>
        </w:rPr>
        <w:t>)</w:t>
      </w:r>
      <w:r w:rsidR="001F7689" w:rsidRPr="00D80673">
        <w:fldChar w:fldCharType="end"/>
      </w:r>
      <w:r w:rsidR="001F7689" w:rsidRPr="00D80673">
        <w:t xml:space="preserve"> have made an important contribution. </w:t>
      </w:r>
      <w:r w:rsidR="00117571" w:rsidRPr="00D80673">
        <w:t xml:space="preserve">I trust my </w:t>
      </w:r>
      <w:r w:rsidR="00F3730D" w:rsidRPr="00D80673">
        <w:t xml:space="preserve">supervisor </w:t>
      </w:r>
      <w:r w:rsidR="00117571" w:rsidRPr="00D80673">
        <w:t xml:space="preserve">to </w:t>
      </w:r>
      <w:r w:rsidR="00F3730D" w:rsidRPr="00D80673">
        <w:t>draw my attention</w:t>
      </w:r>
      <w:r w:rsidR="00117571" w:rsidRPr="00D80673">
        <w:t xml:space="preserve"> to any absences </w:t>
      </w:r>
      <w:r w:rsidRPr="00D80673">
        <w:t xml:space="preserve">in my observations </w:t>
      </w:r>
      <w:r w:rsidR="00117571" w:rsidRPr="00D80673">
        <w:t>they perceive</w:t>
      </w:r>
      <w:r w:rsidRPr="00D80673">
        <w:t>, including omitting clients from discussion</w:t>
      </w:r>
      <w:r w:rsidR="00DC2B30">
        <w:t>.</w:t>
      </w:r>
    </w:p>
    <w:p w14:paraId="35A064A9" w14:textId="5A9B078D" w:rsidR="00F3730D" w:rsidRPr="00D80673" w:rsidRDefault="00D95E2C" w:rsidP="00502A33">
      <w:pPr>
        <w:spacing w:after="100" w:afterAutospacing="1" w:line="360" w:lineRule="auto"/>
        <w:jc w:val="both"/>
      </w:pPr>
      <w:r w:rsidRPr="00D80673">
        <w:t xml:space="preserve">My goal here is to illustrate </w:t>
      </w:r>
      <w:r w:rsidR="00117571" w:rsidRPr="00D80673">
        <w:t>the movements that occur from the perspective of the practitioner/supervisee</w:t>
      </w:r>
      <w:r w:rsidR="001F7689" w:rsidRPr="00D80673">
        <w:t xml:space="preserve"> and to acknowledge the fact that the</w:t>
      </w:r>
      <w:r w:rsidR="00117571" w:rsidRPr="00D80673">
        <w:t xml:space="preserve"> </w:t>
      </w:r>
      <w:r w:rsidR="00D11569">
        <w:t>practitioner/</w:t>
      </w:r>
      <w:r w:rsidR="001F7689" w:rsidRPr="00D80673">
        <w:t>supervisee is</w:t>
      </w:r>
      <w:r w:rsidR="00F3730D" w:rsidRPr="00D80673">
        <w:t xml:space="preserve"> not transparent. </w:t>
      </w:r>
      <w:r w:rsidR="001F7689" w:rsidRPr="00D80673">
        <w:t>The practitioner has the power to choose which clients they bring to light by stepping into the role of the supervisee.</w:t>
      </w:r>
    </w:p>
    <w:p w14:paraId="6A935BD6" w14:textId="53C70181" w:rsidR="002F3E84" w:rsidRPr="00D80673" w:rsidRDefault="00EA374E" w:rsidP="00502A33">
      <w:pPr>
        <w:spacing w:after="100" w:afterAutospacing="1" w:line="360" w:lineRule="auto"/>
        <w:jc w:val="both"/>
      </w:pPr>
      <w:r w:rsidRPr="00D80673">
        <w:t>As a practitioner, in Mode One</w:t>
      </w:r>
      <w:r w:rsidR="002F3E84" w:rsidRPr="00D80673">
        <w:t xml:space="preserve">, I am </w:t>
      </w:r>
      <w:r w:rsidR="00BF1B5A">
        <w:t>mainly</w:t>
      </w:r>
      <w:r w:rsidR="002F3E84" w:rsidRPr="00D80673">
        <w:t xml:space="preserve"> engaged in </w:t>
      </w:r>
      <w:r w:rsidR="003279F2" w:rsidRPr="00D80673">
        <w:t>observing</w:t>
      </w:r>
      <w:r w:rsidR="002F3E84" w:rsidRPr="00D80673">
        <w:t xml:space="preserve"> the client and their impact on me. As a supervisee I am engaged in reflecting on my </w:t>
      </w:r>
      <w:r w:rsidR="00934EC5" w:rsidRPr="00D80673">
        <w:lastRenderedPageBreak/>
        <w:t>observations and observing</w:t>
      </w:r>
      <w:r w:rsidR="003279F2" w:rsidRPr="00D80673">
        <w:t xml:space="preserve"> </w:t>
      </w:r>
      <w:r w:rsidR="002F3E84" w:rsidRPr="00D80673">
        <w:t>my performance as</w:t>
      </w:r>
      <w:r w:rsidR="00934EC5" w:rsidRPr="00D80673">
        <w:t xml:space="preserve"> a practitioner in this respect. I am responsible for</w:t>
      </w:r>
      <w:r w:rsidR="002F3E84" w:rsidRPr="00D80673">
        <w:t xml:space="preserve"> reporting </w:t>
      </w:r>
      <w:r w:rsidR="00934EC5" w:rsidRPr="00D80673">
        <w:t xml:space="preserve">these </w:t>
      </w:r>
      <w:r w:rsidR="003279F2" w:rsidRPr="00D80673">
        <w:t xml:space="preserve">observations </w:t>
      </w:r>
      <w:r w:rsidR="00934EC5" w:rsidRPr="00D80673">
        <w:t xml:space="preserve">to my supervisor, </w:t>
      </w:r>
      <w:r w:rsidR="002F3E84" w:rsidRPr="00D80673">
        <w:t>observing my supervisors perceptio</w:t>
      </w:r>
      <w:r w:rsidR="00934EC5" w:rsidRPr="00D80673">
        <w:t>n of the client and myself as a practitioner from my report</w:t>
      </w:r>
      <w:r w:rsidR="002F3E84" w:rsidRPr="00D80673">
        <w:t xml:space="preserve">, observing </w:t>
      </w:r>
      <w:r w:rsidR="00934EC5" w:rsidRPr="00D80673">
        <w:t>and learning from my supervisors perceptio</w:t>
      </w:r>
      <w:r w:rsidR="002F3E84" w:rsidRPr="00D80673">
        <w:t>n</w:t>
      </w:r>
      <w:r w:rsidR="00934EC5" w:rsidRPr="00D80673">
        <w:t>s and potentially changing my perception of</w:t>
      </w:r>
      <w:r w:rsidRPr="00D80673">
        <w:t xml:space="preserve"> the client. Mode One</w:t>
      </w:r>
      <w:r w:rsidR="002F3E84" w:rsidRPr="00D80673">
        <w:t xml:space="preserve"> does involve some isomorphism</w:t>
      </w:r>
      <w:r w:rsidR="00934EC5" w:rsidRPr="00D80673">
        <w:t xml:space="preserve"> between</w:t>
      </w:r>
      <w:r w:rsidR="002F3E84" w:rsidRPr="00D80673">
        <w:t xml:space="preserve"> </w:t>
      </w:r>
      <w:r w:rsidR="005071F4" w:rsidRPr="00D80673">
        <w:t xml:space="preserve">the roles of </w:t>
      </w:r>
      <w:r w:rsidR="00934EC5" w:rsidRPr="00D80673">
        <w:t xml:space="preserve">practitioner and supervisee but these roles </w:t>
      </w:r>
      <w:r w:rsidR="00D11569">
        <w:t xml:space="preserve">also </w:t>
      </w:r>
      <w:r w:rsidR="00934EC5" w:rsidRPr="00D80673">
        <w:t xml:space="preserve">involve </w:t>
      </w:r>
      <w:r w:rsidR="002F3E84" w:rsidRPr="00D80673">
        <w:t xml:space="preserve">very different </w:t>
      </w:r>
      <w:r w:rsidR="00934EC5" w:rsidRPr="00D80673">
        <w:t>requirement</w:t>
      </w:r>
      <w:r w:rsidR="00230BB7" w:rsidRPr="00D80673">
        <w:t>s</w:t>
      </w:r>
      <w:r w:rsidR="002F3E84" w:rsidRPr="00D80673">
        <w:t xml:space="preserve">. </w:t>
      </w:r>
    </w:p>
    <w:p w14:paraId="041B62DA" w14:textId="7BC8CE82" w:rsidR="000600B6" w:rsidRPr="00D80673" w:rsidRDefault="006E12C6" w:rsidP="00502A33">
      <w:pPr>
        <w:spacing w:after="100" w:afterAutospacing="1" w:line="360" w:lineRule="auto"/>
        <w:jc w:val="both"/>
      </w:pPr>
      <w:r w:rsidRPr="00D80673">
        <w:t xml:space="preserve">Throughout the supervision literature the </w:t>
      </w:r>
      <w:r w:rsidRPr="00381C2E">
        <w:t xml:space="preserve">differences between the roles of practitioner and supervisee </w:t>
      </w:r>
      <w:r w:rsidRPr="00D80673">
        <w:t>tend to be</w:t>
      </w:r>
      <w:r w:rsidR="000C5E17" w:rsidRPr="00D80673">
        <w:t>come</w:t>
      </w:r>
      <w:r w:rsidRPr="00D80673">
        <w:t xml:space="preserve"> conflated. I am curious about the impl</w:t>
      </w:r>
      <w:r w:rsidR="000C5E17" w:rsidRPr="00D80673">
        <w:t>i</w:t>
      </w:r>
      <w:r w:rsidRPr="00D80673">
        <w:t>cations of this conflation for our general understanding of the supervision space</w:t>
      </w:r>
      <w:r w:rsidR="00E56CA3">
        <w:t>.</w:t>
      </w:r>
      <w:r w:rsidR="00DA7868" w:rsidRPr="00D80673">
        <w:t xml:space="preserve"> </w:t>
      </w:r>
      <w:r w:rsidR="00E56CA3">
        <w:t>F</w:t>
      </w:r>
      <w:r w:rsidR="00DA7868" w:rsidRPr="00D80673">
        <w:t>or supervis</w:t>
      </w:r>
      <w:r w:rsidR="001F6F8C" w:rsidRPr="00D80673">
        <w:t>i</w:t>
      </w:r>
      <w:r w:rsidR="00DA7868" w:rsidRPr="00D80673">
        <w:t xml:space="preserve">on in </w:t>
      </w:r>
      <w:r w:rsidR="00230BB7" w:rsidRPr="00D80673">
        <w:t>interdisciplinary</w:t>
      </w:r>
      <w:r w:rsidR="00DA7868" w:rsidRPr="00D80673">
        <w:t xml:space="preserve"> contexts</w:t>
      </w:r>
      <w:r w:rsidR="00E56CA3">
        <w:t xml:space="preserve">, for instance, being a </w:t>
      </w:r>
      <w:r w:rsidR="00DA7868" w:rsidRPr="00D80673">
        <w:t xml:space="preserve">supervisee </w:t>
      </w:r>
      <w:r w:rsidR="00E56CA3">
        <w:t xml:space="preserve">is a role that can </w:t>
      </w:r>
      <w:r w:rsidR="00DA7868" w:rsidRPr="00D80673">
        <w:t>be shared across team members</w:t>
      </w:r>
      <w:r w:rsidR="00E56CA3">
        <w:t>, whereas</w:t>
      </w:r>
      <w:r w:rsidR="004E4D04">
        <w:t>,</w:t>
      </w:r>
      <w:r w:rsidR="00DA7868" w:rsidRPr="00D80673">
        <w:t xml:space="preserve"> the </w:t>
      </w:r>
      <w:r w:rsidR="00E56CA3" w:rsidRPr="00D80673">
        <w:t xml:space="preserve">practitioner </w:t>
      </w:r>
      <w:r w:rsidR="00DA7868" w:rsidRPr="00D80673">
        <w:t>role</w:t>
      </w:r>
      <w:r w:rsidR="00E56CA3">
        <w:t xml:space="preserve"> is more often defined by the discipline</w:t>
      </w:r>
      <w:r w:rsidR="00BF1B5A">
        <w:t>s</w:t>
      </w:r>
      <w:r w:rsidR="00E56CA3">
        <w:t xml:space="preserve"> of the practitioner</w:t>
      </w:r>
      <w:r w:rsidR="00BF1B5A">
        <w:t>s.</w:t>
      </w:r>
      <w:r w:rsidRPr="00D80673">
        <w:t xml:space="preserve"> </w:t>
      </w:r>
      <w:r w:rsidR="002F3E84" w:rsidRPr="00D80673">
        <w:t>Do we loose sight of important dime</w:t>
      </w:r>
      <w:r w:rsidR="00A1696A" w:rsidRPr="00D80673">
        <w:t>nsions of</w:t>
      </w:r>
      <w:r w:rsidR="002F3E84" w:rsidRPr="00D80673">
        <w:t xml:space="preserve"> supervision by colla</w:t>
      </w:r>
      <w:r w:rsidR="00DC2B30">
        <w:t>psing these two roles into one?</w:t>
      </w:r>
    </w:p>
    <w:p w14:paraId="210035BE" w14:textId="4B614D66" w:rsidR="007B4429" w:rsidRDefault="001F6F8C" w:rsidP="00502A33">
      <w:pPr>
        <w:spacing w:after="100" w:afterAutospacing="1" w:line="360" w:lineRule="auto"/>
        <w:jc w:val="both"/>
      </w:pPr>
      <w:r w:rsidRPr="00D80673">
        <w:t xml:space="preserve">As a supervisee, for instance, I am expected to integrate my learning in the supervision process into my identity as a practitioner. Conversely, as a supervised practitioner I am expected to recognise when I need to bring my practice to supervision. These are not </w:t>
      </w:r>
      <w:r w:rsidR="00DC2B30">
        <w:t xml:space="preserve">automatic processes. </w:t>
      </w:r>
      <w:r w:rsidRPr="00D80673">
        <w:t>Resistance</w:t>
      </w:r>
      <w:r w:rsidR="000607DC">
        <w:t xml:space="preserve"> </w:t>
      </w:r>
      <w:r w:rsidR="000607DC">
        <w:fldChar w:fldCharType="begin"/>
      </w:r>
      <w:r w:rsidR="000607DC">
        <w:instrText xml:space="preserve"> ADDIN EN.CITE &lt;EndNote&gt;&lt;Cite&gt;&lt;Author&gt;Bond&lt;/Author&gt;&lt;Year&gt;2011&lt;/Year&gt;&lt;RecNum&gt;36&lt;/RecNum&gt;&lt;DisplayText&gt;(Bond &amp;amp; Holland, 2011)&lt;/DisplayText&gt;&lt;record&gt;&lt;rec-number&gt;36&lt;/rec-number&gt;&lt;foreign-keys&gt;&lt;key app="EN" db-id="e09a9rst5fzds4e55fz5szeddrdzzxs2fd0r"&gt;36&lt;/key&gt;&lt;/foreign-keys&gt;&lt;ref-type name="Book"&gt;6&lt;/ref-type&gt;&lt;contributors&gt;&lt;authors&gt;&lt;author&gt;Bond, M&lt;/author&gt;&lt;author&gt;Holland, S&lt;/author&gt;&lt;/authors&gt;&lt;/contributors&gt;&lt;titles&gt;&lt;title&gt;Skills in clinical supervision of nurses: A practical guide for supervisees, clinical supervisors and managers&lt;/title&gt;&lt;/titles&gt;&lt;dates&gt;&lt;year&gt;2011&lt;/year&gt;&lt;/dates&gt;&lt;pub-location&gt; Berkshire, England&lt;/pub-location&gt;&lt;publisher&gt;Open University Press&lt;/publisher&gt;&lt;urls&gt;&lt;/urls&gt;&lt;/record&gt;&lt;/Cite&gt;&lt;/EndNote&gt;</w:instrText>
      </w:r>
      <w:r w:rsidR="000607DC">
        <w:fldChar w:fldCharType="separate"/>
      </w:r>
      <w:r w:rsidR="000607DC">
        <w:rPr>
          <w:noProof/>
        </w:rPr>
        <w:t>(</w:t>
      </w:r>
      <w:hyperlink w:anchor="_ENREF_9" w:tooltip="Bond, 2011 #36" w:history="1">
        <w:r w:rsidR="00670B33">
          <w:rPr>
            <w:noProof/>
          </w:rPr>
          <w:t>Bond &amp; Holland, 2011</w:t>
        </w:r>
      </w:hyperlink>
      <w:r w:rsidR="000607DC">
        <w:rPr>
          <w:noProof/>
        </w:rPr>
        <w:t>)</w:t>
      </w:r>
      <w:r w:rsidR="000607DC">
        <w:fldChar w:fldCharType="end"/>
      </w:r>
      <w:r w:rsidRPr="00D80673">
        <w:t>, fear and anxiety</w:t>
      </w:r>
      <w:r w:rsidR="000607DC">
        <w:t xml:space="preserve"> </w:t>
      </w:r>
      <w:r w:rsidR="000607DC">
        <w:fldChar w:fldCharType="begin"/>
      </w:r>
      <w:r w:rsidR="000607DC">
        <w:instrText xml:space="preserve"> ADDIN EN.CITE &lt;EndNote&gt;&lt;Cite&gt;&lt;Author&gt;Skovholt&lt;/Author&gt;&lt;Year&gt;2011&lt;/Year&gt;&lt;RecNum&gt;8&lt;/RecNum&gt;&lt;DisplayText&gt;(Skovholt &amp;amp; Trotter-Mathison, 2011)&lt;/DisplayText&gt;&lt;record&gt;&lt;rec-number&gt;8&lt;/rec-number&gt;&lt;foreign-keys&gt;&lt;key app="EN" db-id="e09a9rst5fzds4e55fz5szeddrdzzxs2fd0r"&gt;8&lt;/key&gt;&lt;/foreign-keys&gt;&lt;ref-type name="Book"&gt;6&lt;/ref-type&gt;&lt;contributors&gt;&lt;authors&gt;&lt;author&gt;Skovholt, T. M&lt;/author&gt;&lt;author&gt;Trotter-Mathison, M&lt;/author&gt;&lt;/authors&gt;&lt;/contributors&gt;&lt;titles&gt;&lt;title&gt;The resilient practitioner: burnout prevention and self-care strategies for counselors, therapists, teachers, and health professionals &lt;/title&gt;&lt;/titles&gt;&lt;edition&gt;2nd&lt;/edition&gt;&lt;dates&gt;&lt;year&gt;2011&lt;/year&gt;&lt;/dates&gt;&lt;pub-location&gt;New York&lt;/pub-location&gt;&lt;publisher&gt;Routledge&lt;/publisher&gt;&lt;urls&gt;&lt;/urls&gt;&lt;/record&gt;&lt;/Cite&gt;&lt;/EndNote&gt;</w:instrText>
      </w:r>
      <w:r w:rsidR="000607DC">
        <w:fldChar w:fldCharType="separate"/>
      </w:r>
      <w:r w:rsidR="000607DC">
        <w:rPr>
          <w:noProof/>
        </w:rPr>
        <w:t>(</w:t>
      </w:r>
      <w:hyperlink w:anchor="_ENREF_124" w:tooltip="Skovholt, 2011 #8" w:history="1">
        <w:r w:rsidR="00670B33">
          <w:rPr>
            <w:noProof/>
          </w:rPr>
          <w:t>Skovholt &amp; Trotter-Mathison, 2011</w:t>
        </w:r>
      </w:hyperlink>
      <w:r w:rsidR="000607DC">
        <w:rPr>
          <w:noProof/>
        </w:rPr>
        <w:t>)</w:t>
      </w:r>
      <w:r w:rsidR="000607DC">
        <w:fldChar w:fldCharType="end"/>
      </w:r>
      <w:r w:rsidRPr="00D80673">
        <w:t xml:space="preserve"> as well as satisfaction and growth arise in these movements and these movements are implied in and have consequences for all of the remaining relati</w:t>
      </w:r>
      <w:r w:rsidR="00DC2B30">
        <w:t>onships, contexts and actions</w:t>
      </w:r>
      <w:r w:rsidRPr="00D80673">
        <w:t xml:space="preserve"> pr</w:t>
      </w:r>
      <w:r w:rsidR="00DC2B30">
        <w:t>esent in the supervision space.</w:t>
      </w:r>
      <w:r w:rsidR="000607DC">
        <w:t xml:space="preserve"> </w:t>
      </w:r>
      <w:r w:rsidR="00972881" w:rsidRPr="00D80673">
        <w:t xml:space="preserve">The dialogue between supervisee and practitioner may be </w:t>
      </w:r>
      <w:r w:rsidRPr="00D80673">
        <w:t xml:space="preserve">largely internal, however, </w:t>
      </w:r>
      <w:r w:rsidR="00246136" w:rsidRPr="00D80673">
        <w:t>this does not mean t</w:t>
      </w:r>
      <w:r w:rsidR="00C941C7" w:rsidRPr="00D80673">
        <w:t xml:space="preserve">hat it is </w:t>
      </w:r>
      <w:r w:rsidR="00597748">
        <w:t xml:space="preserve">entirely </w:t>
      </w:r>
      <w:r w:rsidR="006F105F" w:rsidRPr="00D80673">
        <w:t xml:space="preserve">private </w:t>
      </w:r>
      <w:r w:rsidR="006F105F" w:rsidRPr="00D80673">
        <w:fldChar w:fldCharType="begin"/>
      </w:r>
      <w:r w:rsidR="006F105F" w:rsidRPr="00D80673">
        <w:instrText xml:space="preserve"> ADDIN EN.CITE &lt;EndNote&gt;&lt;Cite&gt;&lt;Author&gt;Scharmer&lt;/Author&gt;&lt;Year&gt;2000&lt;/Year&gt;&lt;RecNum&gt;416&lt;/RecNum&gt;&lt;DisplayText&gt;(Scharmer, 2000)&lt;/DisplayText&gt;&lt;record&gt;&lt;rec-number&gt;416&lt;/rec-number&gt;&lt;foreign-keys&gt;&lt;key app="EN" db-id="50dteedtnt9ae9etd5svwtd2zrtw9dvx5dtv"&gt;416&lt;/key&gt;&lt;/foreign-keys&gt;&lt;ref-type name="Personal Communication"&gt;26&lt;/ref-type&gt;&lt;contributors&gt;&lt;authors&gt;&lt;author&gt;Scharmer, Claus. Otto&lt;/author&gt;&lt;/authors&gt;&lt;secondary-authors&gt;&lt;author&gt;Varela, Francisco J.&lt;/author&gt;&lt;/secondary-authors&gt;&lt;/contributors&gt;&lt;titles&gt;&lt;title&gt;Three Gestures of Becoming Aware&lt;/title&gt;&lt;/titles&gt;&lt;pages&gt;Conversation&lt;/pages&gt;&lt;dates&gt;&lt;year&gt;2000&lt;/year&gt;&lt;pub-dates&gt;&lt;date&gt;January 12&lt;/date&gt;&lt;/pub-dates&gt;&lt;/dates&gt;&lt;pub-location&gt;Paris&lt;/pub-location&gt;&lt;urls&gt;&lt;/urls&gt;&lt;/record&gt;&lt;/Cite&gt;&lt;/EndNote&gt;</w:instrText>
      </w:r>
      <w:r w:rsidR="006F105F" w:rsidRPr="00D80673">
        <w:fldChar w:fldCharType="separate"/>
      </w:r>
      <w:r w:rsidR="006F105F" w:rsidRPr="00D80673">
        <w:t>(</w:t>
      </w:r>
      <w:hyperlink w:anchor="_ENREF_112" w:tooltip="Scharmer, 2000 #416" w:history="1">
        <w:r w:rsidR="00670B33" w:rsidRPr="00D80673">
          <w:t>Scharmer, 2000</w:t>
        </w:r>
      </w:hyperlink>
      <w:r w:rsidR="006F105F" w:rsidRPr="00D80673">
        <w:t>)</w:t>
      </w:r>
      <w:r w:rsidR="006F105F" w:rsidRPr="00D80673">
        <w:fldChar w:fldCharType="end"/>
      </w:r>
      <w:r w:rsidR="00246136" w:rsidRPr="00D80673">
        <w:t>.</w:t>
      </w:r>
    </w:p>
    <w:p w14:paraId="15387098" w14:textId="3CFBFDA9" w:rsidR="007B4429" w:rsidRDefault="000600B6" w:rsidP="00502A33">
      <w:pPr>
        <w:spacing w:after="100" w:afterAutospacing="1" w:line="360" w:lineRule="auto"/>
        <w:jc w:val="both"/>
      </w:pPr>
      <w:r w:rsidRPr="00D80673">
        <w:t>The role of the supervisee involves an unusual liminality</w:t>
      </w:r>
      <w:r w:rsidR="004E4D04">
        <w:t xml:space="preserve"> </w:t>
      </w:r>
      <w:r w:rsidR="004E4D04" w:rsidRPr="00D80673">
        <w:t>positioned between the two poles of arrival: practitioner and supervisor</w:t>
      </w:r>
      <w:r w:rsidRPr="00D80673">
        <w:t xml:space="preserve"> </w:t>
      </w:r>
      <w:r w:rsidRPr="00D80673">
        <w:fldChar w:fldCharType="begin"/>
      </w:r>
      <w:r w:rsidRPr="00D80673">
        <w:instrText xml:space="preserve"> ADDIN EN.CITE &lt;EndNote&gt;&lt;Cite&gt;&lt;Author&gt;Buber&lt;/Author&gt;&lt;Year&gt;1970&lt;/Year&gt;&lt;RecNum&gt;16&lt;/RecNum&gt;&lt;DisplayText&gt;(Buber, 1970)&lt;/DisplayText&gt;&lt;record&gt;&lt;rec-number&gt;16&lt;/rec-number&gt;&lt;foreign-keys&gt;&lt;key app="EN" db-id="e09a9rst5fzds4e55fz5szeddrdzzxs2fd0r"&gt;16&lt;/key&gt;&lt;/foreign-keys&gt;&lt;ref-type name="Book"&gt;6&lt;/ref-type&gt;&lt;contributors&gt;&lt;authors&gt;&lt;author&gt;Buber, M&lt;/author&gt;&lt;/authors&gt;&lt;/contributors&gt;&lt;titles&gt;&lt;title&gt;I and thou&lt;/title&gt;&lt;/titles&gt;&lt;dates&gt;&lt;year&gt;1970&lt;/year&gt;&lt;/dates&gt;&lt;pub-location&gt;New York&lt;/pub-location&gt;&lt;publisher&gt;Touchstone&lt;/publisher&gt;&lt;urls&gt;&lt;/urls&gt;&lt;/record&gt;&lt;/Cite&gt;&lt;/EndNote&gt;</w:instrText>
      </w:r>
      <w:r w:rsidRPr="00D80673">
        <w:fldChar w:fldCharType="separate"/>
      </w:r>
      <w:r w:rsidRPr="00D80673">
        <w:t>(</w:t>
      </w:r>
      <w:hyperlink w:anchor="_ENREF_12" w:tooltip="Buber, 1970 #16" w:history="1">
        <w:r w:rsidR="00670B33" w:rsidRPr="00D80673">
          <w:t>Buber, 1970</w:t>
        </w:r>
      </w:hyperlink>
      <w:r w:rsidRPr="00D80673">
        <w:t>)</w:t>
      </w:r>
      <w:r w:rsidRPr="00D80673">
        <w:fldChar w:fldCharType="end"/>
      </w:r>
      <w:r w:rsidRPr="00D80673">
        <w:t>. The</w:t>
      </w:r>
      <w:r w:rsidR="006F105F" w:rsidRPr="00D80673">
        <w:t xml:space="preserve"> </w:t>
      </w:r>
      <w:r w:rsidRPr="00D80673">
        <w:t xml:space="preserve">supervisee </w:t>
      </w:r>
      <w:r w:rsidR="006F105F" w:rsidRPr="00D80673">
        <w:t>can either affirm or disrupt the self as competent practitioner. Being a supervisee involves a feminine receptivity towards the supervisor. In contrast, the role of the practitioner is one of masculine activity.</w:t>
      </w:r>
      <w:r w:rsidR="007B4429">
        <w:t xml:space="preserve"> </w:t>
      </w:r>
      <w:r w:rsidR="00B506F4" w:rsidRPr="00D80673">
        <w:t xml:space="preserve">I am reminded of Irigaray’s </w:t>
      </w:r>
      <w:r w:rsidR="0056705C" w:rsidRPr="00D80673">
        <w:fldChar w:fldCharType="begin"/>
      </w:r>
      <w:r w:rsidR="0056705C" w:rsidRPr="00D80673">
        <w:instrText xml:space="preserve"> ADDIN EN.CITE &lt;EndNote&gt;&lt;Cite ExcludeAuth="1"&gt;&lt;Author&gt;Irigaray&lt;/Author&gt;&lt;Year&gt;1977&lt;/Year&gt;&lt;RecNum&gt;14&lt;/RecNum&gt;&lt;DisplayText&gt;(1977)&lt;/DisplayText&gt;&lt;record&gt;&lt;rec-number&gt;14&lt;/rec-number&gt;&lt;foreign-keys&gt;&lt;key app="EN" db-id="e09a9rst5fzds4e55fz5szeddrdzzxs2fd0r"&gt;14&lt;/key&gt;&lt;/foreign-keys&gt;&lt;ref-type name="Book"&gt;6&lt;/ref-type&gt;&lt;contributors&gt;&lt;authors&gt;&lt;author&gt;Irigaray, L&lt;/author&gt;&lt;/authors&gt;&lt;subsidiary-authors&gt;&lt;author&gt;Porter, C&lt;/author&gt;&lt;/subsidiary-authors&gt;&lt;/contributors&gt;&lt;titles&gt;&lt;title&gt;Ce sexe qui n&amp;apos;en est pas un &lt;/title&gt;&lt;/titles&gt;&lt;dates&gt;&lt;year&gt;1977&lt;/year&gt;&lt;/dates&gt;&lt;pub-location&gt;Cornell&lt;/pub-location&gt;&lt;publisher&gt;Cornell University Press&lt;/publisher&gt;&lt;urls&gt;&lt;/urls&gt;&lt;/record&gt;&lt;/Cite&gt;&lt;/EndNote&gt;</w:instrText>
      </w:r>
      <w:r w:rsidR="0056705C" w:rsidRPr="00D80673">
        <w:fldChar w:fldCharType="separate"/>
      </w:r>
      <w:r w:rsidR="0056705C" w:rsidRPr="00D80673">
        <w:rPr>
          <w:noProof/>
        </w:rPr>
        <w:t>(</w:t>
      </w:r>
      <w:hyperlink w:anchor="_ENREF_69" w:tooltip="Irigaray, 1977 #14" w:history="1">
        <w:r w:rsidR="00670B33" w:rsidRPr="00D80673">
          <w:rPr>
            <w:noProof/>
          </w:rPr>
          <w:t>1977</w:t>
        </w:r>
      </w:hyperlink>
      <w:r w:rsidR="0056705C" w:rsidRPr="00D80673">
        <w:rPr>
          <w:noProof/>
        </w:rPr>
        <w:t>)</w:t>
      </w:r>
      <w:r w:rsidR="0056705C" w:rsidRPr="00D80673">
        <w:fldChar w:fldCharType="end"/>
      </w:r>
      <w:r w:rsidR="00B506F4" w:rsidRPr="00D80673">
        <w:t xml:space="preserve"> description of ‘woman’ as the sex that is not ‘one’ and </w:t>
      </w:r>
      <w:r w:rsidR="00B506F4" w:rsidRPr="00D80673">
        <w:lastRenderedPageBreak/>
        <w:t>Kristeva’</w:t>
      </w:r>
      <w:r w:rsidR="0056705C" w:rsidRPr="00D80673">
        <w:t xml:space="preserve">s </w:t>
      </w:r>
      <w:r w:rsidR="0056705C" w:rsidRPr="00D80673">
        <w:fldChar w:fldCharType="begin"/>
      </w:r>
      <w:r w:rsidR="00335BA9" w:rsidRPr="00D80673">
        <w:instrText xml:space="preserve"> ADDIN EN.CITE &lt;EndNote&gt;&lt;Cite ExcludeAuth="1"&gt;&lt;Author&gt;Kristeva&lt;/Author&gt;&lt;Year&gt;1991&lt;/Year&gt;&lt;RecNum&gt;34&lt;/RecNum&gt;&lt;DisplayText&gt;(1991)&lt;/DisplayText&gt;&lt;record&gt;&lt;rec-number&gt;34&lt;/rec-number&gt;&lt;foreign-keys&gt;&lt;key app="EN" db-id="e09a9rst5fzds4e55fz5szeddrdzzxs2fd0r"&gt;34&lt;/key&gt;&lt;/foreign-keys&gt;&lt;ref-type name="Book"&gt;6&lt;/ref-type&gt;&lt;contributors&gt;&lt;authors&gt;&lt;author&gt;Kristeva, J&lt;/author&gt;&lt;/authors&gt;&lt;/contributors&gt;&lt;titles&gt;&lt;title&gt;Strangers to Ourselves&lt;/title&gt;&lt;/titles&gt;&lt;dates&gt;&lt;year&gt;1991&lt;/year&gt;&lt;/dates&gt;&lt;pub-location&gt;New York&lt;/pub-location&gt;&lt;publisher&gt;Columbia University Press&lt;/publisher&gt;&lt;urls&gt;&lt;/urls&gt;&lt;/record&gt;&lt;/Cite&gt;&lt;/EndNote&gt;</w:instrText>
      </w:r>
      <w:r w:rsidR="0056705C" w:rsidRPr="00D80673">
        <w:fldChar w:fldCharType="separate"/>
      </w:r>
      <w:r w:rsidR="00335BA9" w:rsidRPr="00D80673">
        <w:rPr>
          <w:noProof/>
        </w:rPr>
        <w:t>(</w:t>
      </w:r>
      <w:hyperlink w:anchor="_ENREF_78" w:tooltip="Kristeva, 1991 #34" w:history="1">
        <w:r w:rsidR="00670B33" w:rsidRPr="00D80673">
          <w:rPr>
            <w:noProof/>
          </w:rPr>
          <w:t>1991</w:t>
        </w:r>
      </w:hyperlink>
      <w:r w:rsidR="00335BA9" w:rsidRPr="00D80673">
        <w:rPr>
          <w:noProof/>
        </w:rPr>
        <w:t>)</w:t>
      </w:r>
      <w:r w:rsidR="0056705C" w:rsidRPr="00D80673">
        <w:fldChar w:fldCharType="end"/>
      </w:r>
      <w:r w:rsidR="0056705C" w:rsidRPr="00D80673">
        <w:t xml:space="preserve"> </w:t>
      </w:r>
      <w:r w:rsidR="00B506F4" w:rsidRPr="00D80673">
        <w:t>attention to the implications of becoming a stranger to aspects of the self.</w:t>
      </w:r>
      <w:r w:rsidR="00335BA9" w:rsidRPr="00D80673">
        <w:t xml:space="preserve"> </w:t>
      </w:r>
      <w:r w:rsidR="00F4790E" w:rsidRPr="00D80673">
        <w:t xml:space="preserve">Although it goes beyond the scope of the present essay I believe it would be a worthwhile project to explore the dynamics of this internal </w:t>
      </w:r>
      <w:r w:rsidR="00B506F4" w:rsidRPr="00D80673">
        <w:t>relationship</w:t>
      </w:r>
      <w:r w:rsidR="004E4D04">
        <w:t xml:space="preserve"> for both the practitioner and the supervisor. In self-supervision (an aspect of Hawkins and </w:t>
      </w:r>
      <w:proofErr w:type="spellStart"/>
      <w:r w:rsidR="004E4D04">
        <w:t>Shohet’s</w:t>
      </w:r>
      <w:proofErr w:type="spellEnd"/>
      <w:r w:rsidR="004E4D04">
        <w:t xml:space="preserve"> </w:t>
      </w:r>
      <w:r w:rsidR="00F4790E" w:rsidRPr="00D80673">
        <w:fldChar w:fldCharType="begin"/>
      </w:r>
      <w:r w:rsidR="004E4D04">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F4790E" w:rsidRPr="00D80673">
        <w:fldChar w:fldCharType="separate"/>
      </w:r>
      <w:r w:rsidR="004E4D04">
        <w:rPr>
          <w:noProof/>
        </w:rPr>
        <w:t>(</w:t>
      </w:r>
      <w:hyperlink w:anchor="_ENREF_62" w:tooltip="Hawkins, 2006 #1" w:history="1">
        <w:r w:rsidR="00670B33">
          <w:rPr>
            <w:noProof/>
          </w:rPr>
          <w:t>2006</w:t>
        </w:r>
      </w:hyperlink>
      <w:r w:rsidR="004E4D04">
        <w:rPr>
          <w:noProof/>
        </w:rPr>
        <w:t>)</w:t>
      </w:r>
      <w:r w:rsidR="00F4790E" w:rsidRPr="00D80673">
        <w:fldChar w:fldCharType="end"/>
      </w:r>
      <w:r w:rsidR="004E4D04">
        <w:t xml:space="preserve"> Mode 6) the supervisor engages in the same internal dialogue with respect to their performance as a practitioner </w:t>
      </w:r>
      <w:r w:rsidR="00BF1B5A">
        <w:t xml:space="preserve">(in </w:t>
      </w:r>
      <w:r w:rsidR="004E4D04">
        <w:t xml:space="preserve">the role </w:t>
      </w:r>
      <w:r w:rsidR="00BF1B5A">
        <w:t>‘</w:t>
      </w:r>
      <w:r w:rsidR="004E4D04">
        <w:t>supervisor</w:t>
      </w:r>
      <w:r w:rsidR="00BF1B5A">
        <w:t>’)</w:t>
      </w:r>
      <w:r w:rsidR="007B4429">
        <w:t>.</w:t>
      </w:r>
      <w:r w:rsidR="004E4D04">
        <w:t xml:space="preserve"> To engage this dialogue they become their own supervisee.</w:t>
      </w:r>
    </w:p>
    <w:p w14:paraId="62339A41" w14:textId="4900EC99" w:rsidR="0016766F" w:rsidRDefault="0016766F" w:rsidP="00502A33">
      <w:pPr>
        <w:spacing w:after="100" w:afterAutospacing="1" w:line="360" w:lineRule="auto"/>
        <w:jc w:val="both"/>
      </w:pPr>
    </w:p>
    <w:p w14:paraId="70B19EA8" w14:textId="77777777" w:rsidR="0016766F" w:rsidRPr="0067698A" w:rsidRDefault="0016766F" w:rsidP="00502A33">
      <w:pPr>
        <w:spacing w:after="100" w:afterAutospacing="1" w:line="360" w:lineRule="auto"/>
        <w:jc w:val="center"/>
      </w:pPr>
      <w:r w:rsidRPr="0067698A">
        <w:t>Figure 5: The supervisory quadrant</w:t>
      </w:r>
    </w:p>
    <w:p w14:paraId="2F3F672D" w14:textId="63CC513C" w:rsidR="00C67B61" w:rsidRDefault="006D58B7" w:rsidP="00502A33">
      <w:pPr>
        <w:spacing w:after="100" w:afterAutospacing="1" w:line="360" w:lineRule="auto"/>
        <w:jc w:val="both"/>
      </w:pPr>
      <w:r>
        <w:t>I represent these dynamics in the supervision mandala by creating a diamond shape</w:t>
      </w:r>
      <w:r w:rsidR="004E4D04">
        <w:t xml:space="preserve"> il</w:t>
      </w:r>
      <w:r w:rsidR="00022665">
        <w:t xml:space="preserve">lustrated </w:t>
      </w:r>
      <w:r w:rsidR="004A6F7B">
        <w:t>in Figure 5</w:t>
      </w:r>
      <w:r>
        <w:t xml:space="preserve">. The diamond </w:t>
      </w:r>
      <w:r w:rsidR="004E4D04">
        <w:t>embodies</w:t>
      </w:r>
      <w:r>
        <w:t xml:space="preserve"> the presence of two equilateral triangles. The top triang</w:t>
      </w:r>
      <w:r w:rsidR="00955B61">
        <w:t>l</w:t>
      </w:r>
      <w:r>
        <w:t xml:space="preserve">e is reflected in the bottom triangle and vice versa. This is the ideogram that is used in </w:t>
      </w:r>
      <w:proofErr w:type="spellStart"/>
      <w:r w:rsidRPr="00597748">
        <w:rPr>
          <w:i/>
        </w:rPr>
        <w:t>tukutuku</w:t>
      </w:r>
      <w:proofErr w:type="spellEnd"/>
      <w:r>
        <w:t xml:space="preserve"> panels to represent the relationship between the masculine and the feminine principles. The masculine </w:t>
      </w:r>
      <w:r w:rsidR="00597748">
        <w:t xml:space="preserve">triangle </w:t>
      </w:r>
      <w:r>
        <w:t>sit</w:t>
      </w:r>
      <w:r w:rsidR="00597748">
        <w:t>s</w:t>
      </w:r>
      <w:r>
        <w:t xml:space="preserve"> on top of the feminine </w:t>
      </w:r>
      <w:r w:rsidR="00597748">
        <w:t xml:space="preserve">triangle </w:t>
      </w:r>
      <w:r>
        <w:t>because it is generated from the feminine</w:t>
      </w:r>
      <w:r w:rsidR="00597748">
        <w:t xml:space="preserve"> and cannot exist without the feminine as its foundation</w:t>
      </w:r>
      <w:r>
        <w:t xml:space="preserve">. Consequently, </w:t>
      </w:r>
      <w:r>
        <w:lastRenderedPageBreak/>
        <w:t>the feminine is reflected in and constitutes the masculine</w:t>
      </w:r>
      <w:r w:rsidR="00597748">
        <w:rPr>
          <w:rStyle w:val="FootnoteReference"/>
        </w:rPr>
        <w:footnoteReference w:id="12"/>
      </w:r>
      <w:r>
        <w:t>. I represent this co-creative relationship with a solid line.</w:t>
      </w:r>
    </w:p>
    <w:p w14:paraId="2BF48938" w14:textId="26C71DF6" w:rsidR="00597748" w:rsidRDefault="00597748" w:rsidP="00502A33">
      <w:pPr>
        <w:spacing w:after="100" w:afterAutospacing="1" w:line="360" w:lineRule="auto"/>
        <w:jc w:val="both"/>
      </w:pPr>
      <w:r>
        <w:t xml:space="preserve">A role is a set of prescribed </w:t>
      </w:r>
      <w:r w:rsidR="00E60ACF">
        <w:t>embodied actions</w:t>
      </w:r>
      <w:r>
        <w:t xml:space="preserve">. </w:t>
      </w:r>
      <w:r w:rsidR="007B4429" w:rsidRPr="00D80673">
        <w:t xml:space="preserve">The number of roles that define the </w:t>
      </w:r>
      <w:r w:rsidR="007B4429" w:rsidRPr="00D80673">
        <w:rPr>
          <w:i/>
        </w:rPr>
        <w:t>core</w:t>
      </w:r>
      <w:r w:rsidR="007B4429" w:rsidRPr="00D80673">
        <w:t xml:space="preserve"> of the supervision space remains stable: client, practition</w:t>
      </w:r>
      <w:r w:rsidR="006D58B7">
        <w:t xml:space="preserve">er, supervisee and supervisor. </w:t>
      </w:r>
      <w:r w:rsidR="007B4429" w:rsidRPr="00D80673">
        <w:t xml:space="preserve">The </w:t>
      </w:r>
      <w:r>
        <w:t xml:space="preserve">definition and </w:t>
      </w:r>
      <w:r w:rsidR="007B4429" w:rsidRPr="00D80673">
        <w:t xml:space="preserve">stability of these roles </w:t>
      </w:r>
      <w:r w:rsidR="006D58B7" w:rsidRPr="00D80673">
        <w:t>is</w:t>
      </w:r>
      <w:r w:rsidR="007B4429" w:rsidRPr="00D80673">
        <w:t xml:space="preserve"> generally defined in the client-practitioner contract and the supervisor-supervisee contract</w:t>
      </w:r>
      <w:r w:rsidR="00BE12FB">
        <w:t xml:space="preserve"> </w:t>
      </w:r>
      <w:r w:rsidR="00BE12FB">
        <w:fldChar w:fldCharType="begin">
          <w:fldData xml:space="preserve">PEVuZE5vdGU+PENpdGU+PEF1dGhvcj5DYXJvbGw8L0F1dGhvcj48WWVhcj4yMDA5PC9ZZWFyPjxS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</w:fldData>
        </w:fldChar>
      </w:r>
      <w:r w:rsidR="00BE12FB">
        <w:instrText xml:space="preserve"> ADDIN EN.CITE </w:instrText>
      </w:r>
      <w:r w:rsidR="00BE12FB">
        <w:fldChar w:fldCharType="begin">
          <w:fldData xml:space="preserve">PEVuZE5vdGU+PENpdGU+PEF1dGhvcj5DYXJvbGw8L0F1dGhvcj48WWVhcj4yMDA5PC9ZZWFyPjxS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</w:fldData>
        </w:fldChar>
      </w:r>
      <w:r w:rsidR="00BE12FB">
        <w:instrText xml:space="preserve"> ADDIN EN.CITE.DATA </w:instrText>
      </w:r>
      <w:r w:rsidR="00BE12FB">
        <w:fldChar w:fldCharType="end"/>
      </w:r>
      <w:r w:rsidR="00BE12FB">
        <w:fldChar w:fldCharType="separate"/>
      </w:r>
      <w:r w:rsidR="00BE12FB">
        <w:rPr>
          <w:noProof/>
        </w:rPr>
        <w:t>(</w:t>
      </w:r>
      <w:hyperlink w:anchor="_ENREF_13" w:tooltip="Butterfield, 2001 #47" w:history="1">
        <w:r w:rsidR="00670B33">
          <w:rPr>
            <w:noProof/>
          </w:rPr>
          <w:t>Butterfield, 2001</w:t>
        </w:r>
      </w:hyperlink>
      <w:r w:rsidR="00BE12FB">
        <w:rPr>
          <w:noProof/>
        </w:rPr>
        <w:t xml:space="preserve">; </w:t>
      </w:r>
      <w:hyperlink w:anchor="_ENREF_14" w:tooltip="Caroll, 2009 #42" w:history="1">
        <w:r w:rsidR="00670B33">
          <w:rPr>
            <w:noProof/>
          </w:rPr>
          <w:t>Caroll, 2009</w:t>
        </w:r>
      </w:hyperlink>
      <w:r w:rsidR="00BE12FB">
        <w:rPr>
          <w:noProof/>
        </w:rPr>
        <w:t xml:space="preserve">; </w:t>
      </w:r>
      <w:hyperlink w:anchor="_ENREF_33" w:tooltip="Duncan, 2003 #46" w:history="1">
        <w:r w:rsidR="00670B33">
          <w:rPr>
            <w:noProof/>
          </w:rPr>
          <w:t>Duncan et al., 2003</w:t>
        </w:r>
      </w:hyperlink>
      <w:r w:rsidR="00BE12FB">
        <w:rPr>
          <w:noProof/>
        </w:rPr>
        <w:t>)</w:t>
      </w:r>
      <w:r w:rsidR="00BE12FB">
        <w:fldChar w:fldCharType="end"/>
      </w:r>
      <w:r w:rsidR="007B4429" w:rsidRPr="00D80673">
        <w:t>.</w:t>
      </w:r>
      <w:r>
        <w:t xml:space="preserve"> </w:t>
      </w:r>
      <w:r w:rsidR="007B4429" w:rsidRPr="00D80673">
        <w:t xml:space="preserve">The number of individuals who take up these roles varies. In the case where a practitioner may momentarily need to be their own counsellor the same person may fill all of the roles. Alternatively, in group-supervision there may be multiple clients, practitioners, supervisees </w:t>
      </w:r>
      <w:r w:rsidR="006D58B7">
        <w:t xml:space="preserve">and supervisors. </w:t>
      </w:r>
    </w:p>
    <w:p w14:paraId="7DA1AFC3" w14:textId="5EC91E5E" w:rsidR="007B4429" w:rsidRDefault="007B4429" w:rsidP="00502A33">
      <w:pPr>
        <w:spacing w:after="100" w:afterAutospacing="1" w:line="360" w:lineRule="auto"/>
        <w:jc w:val="both"/>
      </w:pPr>
      <w:r w:rsidRPr="00D80673">
        <w:t>I will argue for bidirectional rather than unidirectional relationships between each of the roles in the quadrant w</w:t>
      </w:r>
      <w:r w:rsidR="006D58B7">
        <w:t xml:space="preserve">ith an emergent relationship </w:t>
      </w:r>
      <w:r w:rsidR="006D58B7">
        <w:fldChar w:fldCharType="begin"/>
      </w:r>
      <w:r w:rsidR="006D58B7">
        <w:instrText xml:space="preserve"> ADDIN EN.CITE &lt;EndNote&gt;&lt;Cite&gt;&lt;Author&gt;Varela&lt;/Author&gt;&lt;Year&gt;1991&lt;/Year&gt;&lt;RecNum&gt;460&lt;/RecNum&gt;&lt;DisplayText&gt;(Varela, et al., 1991)&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006D58B7">
        <w:fldChar w:fldCharType="separate"/>
      </w:r>
      <w:r w:rsidR="006D58B7">
        <w:rPr>
          <w:noProof/>
        </w:rPr>
        <w:t>(</w:t>
      </w:r>
      <w:hyperlink w:anchor="_ENREF_140" w:tooltip="Varela, 1991 #460" w:history="1">
        <w:r w:rsidR="00670B33">
          <w:rPr>
            <w:noProof/>
          </w:rPr>
          <w:t>Varela, et al., 1991</w:t>
        </w:r>
      </w:hyperlink>
      <w:r w:rsidR="006D58B7">
        <w:rPr>
          <w:noProof/>
        </w:rPr>
        <w:t>)</w:t>
      </w:r>
      <w:r w:rsidR="006D58B7">
        <w:fldChar w:fldCharType="end"/>
      </w:r>
      <w:r w:rsidRPr="00D80673">
        <w:t xml:space="preserve"> between the supervisor and the client. It is these roles </w:t>
      </w:r>
      <w:r w:rsidR="00B27D27">
        <w:t xml:space="preserve">and relationships </w:t>
      </w:r>
      <w:r w:rsidRPr="00D80673">
        <w:t xml:space="preserve">that set the </w:t>
      </w:r>
      <w:r w:rsidR="006D58B7">
        <w:t xml:space="preserve">supervision </w:t>
      </w:r>
      <w:r w:rsidRPr="00D80673">
        <w:t>context</w:t>
      </w:r>
      <w:r w:rsidR="00B27D27">
        <w:t>s</w:t>
      </w:r>
      <w:r w:rsidRPr="00D80673">
        <w:t xml:space="preserve"> and permit, define and constrain the actions that are </w:t>
      </w:r>
      <w:r w:rsidR="006D58B7">
        <w:t>appropriate within supervision.</w:t>
      </w:r>
    </w:p>
    <w:p w14:paraId="03E40526" w14:textId="437F823D" w:rsidR="00246136" w:rsidRPr="00D80673" w:rsidRDefault="00EA374E" w:rsidP="00502A33">
      <w:pPr>
        <w:spacing w:after="100" w:afterAutospacing="1" w:line="360" w:lineRule="auto"/>
        <w:jc w:val="both"/>
      </w:pPr>
      <w:r w:rsidRPr="00D80673">
        <w:t>Mode Two</w:t>
      </w:r>
      <w:r w:rsidR="006D1681" w:rsidRPr="00D80673">
        <w:t xml:space="preserve"> involves the supervisor in examining </w:t>
      </w:r>
      <w:r w:rsidR="00101445" w:rsidRPr="00D80673">
        <w:t xml:space="preserve">how and why </w:t>
      </w:r>
      <w:r w:rsidR="006D1681" w:rsidRPr="00D80673">
        <w:t xml:space="preserve">the </w:t>
      </w:r>
      <w:r w:rsidR="00101445" w:rsidRPr="00D80673">
        <w:t xml:space="preserve">practitioner has chosen and made the </w:t>
      </w:r>
      <w:r w:rsidR="006D1681" w:rsidRPr="00D80673">
        <w:t xml:space="preserve">interventions </w:t>
      </w:r>
      <w:r w:rsidR="00101445" w:rsidRPr="00D80673">
        <w:t>completed with the client. In this mode the supervisor examines the appropriateness of the interventions</w:t>
      </w:r>
      <w:r w:rsidR="00B56BCD" w:rsidRPr="00D80673">
        <w:t>, evaluate</w:t>
      </w:r>
      <w:r w:rsidR="009A3EBC" w:rsidRPr="00D80673">
        <w:t>s</w:t>
      </w:r>
      <w:r w:rsidR="00B56BCD" w:rsidRPr="00D80673">
        <w:t xml:space="preserve"> the choices</w:t>
      </w:r>
      <w:r w:rsidR="00101445" w:rsidRPr="00D80673">
        <w:t xml:space="preserve"> </w:t>
      </w:r>
      <w:r w:rsidR="00B56BCD" w:rsidRPr="00D80673">
        <w:t xml:space="preserve">the practitioner has made </w:t>
      </w:r>
      <w:r w:rsidR="00101445" w:rsidRPr="00D80673">
        <w:t>and the range of</w:t>
      </w:r>
      <w:r w:rsidR="006D1681" w:rsidRPr="00D80673">
        <w:t xml:space="preserve"> in</w:t>
      </w:r>
      <w:r w:rsidR="00101445" w:rsidRPr="00D80673">
        <w:t>ter</w:t>
      </w:r>
      <w:r w:rsidR="00B56BCD" w:rsidRPr="00D80673">
        <w:t>ventions the practitioner has available to them</w:t>
      </w:r>
      <w:r w:rsidR="00101445" w:rsidRPr="00D80673">
        <w:t>. If</w:t>
      </w:r>
      <w:r w:rsidR="009A3EBC" w:rsidRPr="00D80673">
        <w:t>, in the practitioner’s report of their practice,</w:t>
      </w:r>
      <w:r w:rsidR="00101445" w:rsidRPr="00D80673">
        <w:t xml:space="preserve"> the supervisor observes dualistic thinking this is the mode in which the supervisor will encourage the </w:t>
      </w:r>
      <w:r w:rsidR="009A3EBC" w:rsidRPr="00D80673">
        <w:t xml:space="preserve">practitioner </w:t>
      </w:r>
      <w:r w:rsidR="00101445" w:rsidRPr="00D80673">
        <w:t xml:space="preserve">to </w:t>
      </w:r>
      <w:r w:rsidR="006D1681" w:rsidRPr="00D80673">
        <w:t xml:space="preserve">generate </w:t>
      </w:r>
      <w:r w:rsidR="00101445" w:rsidRPr="00D80673">
        <w:t xml:space="preserve">other </w:t>
      </w:r>
      <w:r w:rsidR="006D1681" w:rsidRPr="00D80673">
        <w:t>options</w:t>
      </w:r>
      <w:r w:rsidR="00B56BCD" w:rsidRPr="00D80673">
        <w:t>.</w:t>
      </w:r>
      <w:r w:rsidR="00101445" w:rsidRPr="00D80673">
        <w:t xml:space="preserve"> </w:t>
      </w:r>
      <w:r w:rsidRPr="00D80673">
        <w:t>Mode Two</w:t>
      </w:r>
      <w:r w:rsidR="00B56BCD" w:rsidRPr="00D80673">
        <w:t xml:space="preserve"> allows the s</w:t>
      </w:r>
      <w:r w:rsidR="00101445" w:rsidRPr="00D80673">
        <w:t xml:space="preserve">upervisor </w:t>
      </w:r>
      <w:r w:rsidR="00B56BCD" w:rsidRPr="00D80673">
        <w:t xml:space="preserve">a space in which to suggest </w:t>
      </w:r>
      <w:r w:rsidR="00101445" w:rsidRPr="00D80673">
        <w:t>their own interventions.</w:t>
      </w:r>
    </w:p>
    <w:p w14:paraId="2E306DA3" w14:textId="427A8F70" w:rsidR="00EA6B75" w:rsidRDefault="008403F0" w:rsidP="00502A33">
      <w:pPr>
        <w:spacing w:after="100" w:afterAutospacing="1" w:line="360" w:lineRule="auto"/>
        <w:jc w:val="both"/>
      </w:pPr>
      <w:r w:rsidRPr="00D80673">
        <w:t>This mode is a shift from observing and interpreting the practitioner’s ob</w:t>
      </w:r>
      <w:r w:rsidR="00EA374E" w:rsidRPr="00D80673">
        <w:t>servations of the client (Mode One</w:t>
      </w:r>
      <w:r w:rsidRPr="00D80673">
        <w:t xml:space="preserve">) to observing and interpreting the practitioner’s interpretations and actions with respect to the client. </w:t>
      </w:r>
      <w:r w:rsidR="00B56BCD" w:rsidRPr="00D80673">
        <w:t xml:space="preserve">Again, the manner in which this mode is presented tends to suggest </w:t>
      </w:r>
      <w:r w:rsidR="009A3EBC" w:rsidRPr="00D80673">
        <w:t>a unidirectional relationship. I</w:t>
      </w:r>
      <w:r w:rsidR="00B56BCD" w:rsidRPr="00D80673">
        <w:t xml:space="preserve">t is principally the supervisor who initiates these enquiries. The </w:t>
      </w:r>
      <w:r w:rsidR="00B56BCD" w:rsidRPr="00D80673">
        <w:lastRenderedPageBreak/>
        <w:t xml:space="preserve">focus is on </w:t>
      </w:r>
      <w:r w:rsidR="009A3EBC" w:rsidRPr="00D80673">
        <w:t xml:space="preserve">the supervisor’s role in </w:t>
      </w:r>
      <w:r w:rsidR="00B56BCD" w:rsidRPr="00D80673">
        <w:t xml:space="preserve">identifying deficiencies in the </w:t>
      </w:r>
      <w:r w:rsidR="00692389" w:rsidRPr="00D80673">
        <w:t xml:space="preserve">practitioner’s actions and interventions with the </w:t>
      </w:r>
      <w:r w:rsidR="00B56BCD" w:rsidRPr="00D80673">
        <w:t>client.</w:t>
      </w:r>
      <w:r w:rsidR="00692389" w:rsidRPr="00D80673">
        <w:t xml:space="preserve"> </w:t>
      </w:r>
      <w:r w:rsidR="00152077" w:rsidRPr="00D80673">
        <w:t>Where is the agency</w:t>
      </w:r>
      <w:r w:rsidR="0016766F">
        <w:t xml:space="preserve"> </w:t>
      </w:r>
      <w:r w:rsidR="0016766F" w:rsidRPr="00D80673">
        <w:t>of the practitioner/supervisee</w:t>
      </w:r>
      <w:r w:rsidR="0016766F">
        <w:rPr>
          <w:rStyle w:val="FootnoteReference"/>
        </w:rPr>
        <w:t xml:space="preserve"> </w:t>
      </w:r>
      <w:r w:rsidR="006A05E2">
        <w:rPr>
          <w:rStyle w:val="FootnoteReference"/>
        </w:rPr>
        <w:footnoteReference w:id="13"/>
      </w:r>
      <w:r w:rsidR="002C3D06">
        <w:t xml:space="preserve"> </w:t>
      </w:r>
      <w:r w:rsidR="002C3D06">
        <w:fldChar w:fldCharType="begin">
          <w:fldData xml:space="preserve">PEVuZE5vdGU+PENpdGU+PEF1dGhvcj5NZXllcnM8L0F1dGhvcj48WWVhcj4xOTk4PC9ZZWFyPjxS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</w:fldData>
        </w:fldChar>
      </w:r>
      <w:r w:rsidR="002C3D06">
        <w:instrText xml:space="preserve"> ADDIN EN.CITE </w:instrText>
      </w:r>
      <w:r w:rsidR="002C3D06">
        <w:fldChar w:fldCharType="begin">
          <w:fldData xml:space="preserve">PEVuZE5vdGU+PENpdGU+PEF1dGhvcj5NZXllcnM8L0F1dGhvcj48WWVhcj4xOTk4PC9ZZWFyPjxS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</w:fldData>
        </w:fldChar>
      </w:r>
      <w:r w:rsidR="002C3D06">
        <w:instrText xml:space="preserve"> ADDIN EN.CITE.DATA </w:instrText>
      </w:r>
      <w:r w:rsidR="002C3D06">
        <w:fldChar w:fldCharType="end"/>
      </w:r>
      <w:r w:rsidR="002C3D06">
        <w:fldChar w:fldCharType="separate"/>
      </w:r>
      <w:r w:rsidR="002C3D06">
        <w:rPr>
          <w:noProof/>
        </w:rPr>
        <w:t>(</w:t>
      </w:r>
      <w:hyperlink w:anchor="_ENREF_18" w:tooltip="Coole, 2005 #207" w:history="1">
        <w:r w:rsidR="00670B33">
          <w:rPr>
            <w:noProof/>
          </w:rPr>
          <w:t>Coole, 2005</w:t>
        </w:r>
      </w:hyperlink>
      <w:r w:rsidR="002C3D06">
        <w:rPr>
          <w:noProof/>
        </w:rPr>
        <w:t xml:space="preserve">; </w:t>
      </w:r>
      <w:hyperlink w:anchor="_ENREF_30" w:tooltip="DeSocio, 2003 #224" w:history="1">
        <w:r w:rsidR="00670B33">
          <w:rPr>
            <w:noProof/>
          </w:rPr>
          <w:t>DeSocio, Kitzman, &amp; Cole, 2003</w:t>
        </w:r>
      </w:hyperlink>
      <w:r w:rsidR="002C3D06">
        <w:rPr>
          <w:noProof/>
        </w:rPr>
        <w:t xml:space="preserve">; </w:t>
      </w:r>
      <w:hyperlink w:anchor="_ENREF_34" w:tooltip="Emirbayer, 1998 #234" w:history="1">
        <w:r w:rsidR="00670B33">
          <w:rPr>
            <w:noProof/>
          </w:rPr>
          <w:t>Emirbayer &amp; Mische, 1998</w:t>
        </w:r>
      </w:hyperlink>
      <w:r w:rsidR="002C3D06">
        <w:rPr>
          <w:noProof/>
        </w:rPr>
        <w:t xml:space="preserve">; </w:t>
      </w:r>
      <w:hyperlink w:anchor="_ENREF_41" w:tooltip="Gallese, 1999 #259" w:history="1">
        <w:r w:rsidR="00670B33">
          <w:rPr>
            <w:noProof/>
          </w:rPr>
          <w:t>Gallese, 1999</w:t>
        </w:r>
      </w:hyperlink>
      <w:r w:rsidR="002C3D06">
        <w:rPr>
          <w:noProof/>
        </w:rPr>
        <w:t xml:space="preserve">; </w:t>
      </w:r>
      <w:hyperlink w:anchor="_ENREF_93" w:tooltip="Meyers, 1998 #371" w:history="1">
        <w:r w:rsidR="00670B33">
          <w:rPr>
            <w:noProof/>
          </w:rPr>
          <w:t>Meyers, 1998</w:t>
        </w:r>
      </w:hyperlink>
      <w:r w:rsidR="002C3D06">
        <w:rPr>
          <w:noProof/>
        </w:rPr>
        <w:t xml:space="preserve">; </w:t>
      </w:r>
      <w:hyperlink w:anchor="_ENREF_108" w:tooltip="Roessler, 2003 #404" w:history="1">
        <w:r w:rsidR="00670B33">
          <w:rPr>
            <w:noProof/>
          </w:rPr>
          <w:t>Roessler &amp; Eilan, 2003</w:t>
        </w:r>
      </w:hyperlink>
      <w:r w:rsidR="002C3D06">
        <w:rPr>
          <w:noProof/>
        </w:rPr>
        <w:t xml:space="preserve">; </w:t>
      </w:r>
      <w:hyperlink w:anchor="_ENREF_114" w:tooltip="Segal, 1991 #419" w:history="1">
        <w:r w:rsidR="00670B33">
          <w:rPr>
            <w:noProof/>
          </w:rPr>
          <w:t>Segal, 1991</w:t>
        </w:r>
      </w:hyperlink>
      <w:r w:rsidR="002C3D06">
        <w:rPr>
          <w:noProof/>
        </w:rPr>
        <w:t xml:space="preserve">; </w:t>
      </w:r>
      <w:hyperlink w:anchor="_ENREF_117" w:tooltip="Sheets-Johnstone, 1999 #425" w:history="1">
        <w:r w:rsidR="00670B33">
          <w:rPr>
            <w:noProof/>
          </w:rPr>
          <w:t>Sheets-Johnstone, 1999</w:t>
        </w:r>
      </w:hyperlink>
      <w:r w:rsidR="002C3D06">
        <w:rPr>
          <w:noProof/>
        </w:rPr>
        <w:t xml:space="preserve">; </w:t>
      </w:r>
      <w:hyperlink w:anchor="_ENREF_130" w:tooltip="Tsakiris, 2005 #456" w:history="1">
        <w:r w:rsidR="00670B33">
          <w:rPr>
            <w:noProof/>
          </w:rPr>
          <w:t>Tsakiris &amp; Haggard, 2005</w:t>
        </w:r>
      </w:hyperlink>
      <w:r w:rsidR="002C3D06">
        <w:rPr>
          <w:noProof/>
        </w:rPr>
        <w:t>)</w:t>
      </w:r>
      <w:r w:rsidR="002C3D06">
        <w:fldChar w:fldCharType="end"/>
      </w:r>
      <w:r w:rsidR="00152077" w:rsidRPr="00D80673">
        <w:t>?</w:t>
      </w:r>
      <w:r w:rsidR="0019521D">
        <w:t xml:space="preserve"> What space does this give for the power of the supervisee or the collaborative power</w:t>
      </w:r>
      <w:r w:rsidR="0016766F">
        <w:t xml:space="preserve"> of both parties</w:t>
      </w:r>
      <w:r w:rsidR="0019521D">
        <w:t xml:space="preserve"> </w:t>
      </w:r>
      <w:r w:rsidR="0019521D">
        <w:fldChar w:fldCharType="begin"/>
      </w:r>
      <w:r w:rsidR="0019521D">
        <w:instrText xml:space="preserve"> ADDIN EN.CITE &lt;EndNote&gt;&lt;Cite&gt;&lt;Author&gt;Brown&lt;/Author&gt;&lt;Year&gt;1995&lt;/Year&gt;&lt;RecNum&gt;35&lt;/RecNum&gt;&lt;DisplayText&gt;(Brown &amp;amp; Bourne, 1995)&lt;/DisplayText&gt;&lt;record&gt;&lt;rec-number&gt;35&lt;/rec-number&gt;&lt;foreign-keys&gt;&lt;key app="EN" db-id="e09a9rst5fzds4e55fz5szeddrdzzxs2fd0r"&gt;35&lt;/key&gt;&lt;/foreign-keys&gt;&lt;ref-type name="Book"&gt;6&lt;/ref-type&gt;&lt;contributors&gt;&lt;authors&gt;&lt;author&gt;Brown, A&lt;/author&gt;&lt;author&gt;Bourne, I&lt;/author&gt;&lt;/authors&gt;&lt;/contributors&gt;&lt;titles&gt;&lt;title&gt;Social work supervisor: Supervision in community, day care, and residential settings&lt;/title&gt;&lt;/titles&gt;&lt;dates&gt;&lt;year&gt;1995&lt;/year&gt;&lt;/dates&gt;&lt;pub-location&gt;United Kingdom&lt;/pub-location&gt;&lt;publisher&gt;Guernsey, G.Y&lt;/publisher&gt;&lt;urls&gt;&lt;/urls&gt;&lt;/record&gt;&lt;/Cite&gt;&lt;/EndNote&gt;</w:instrText>
      </w:r>
      <w:r w:rsidR="0019521D">
        <w:fldChar w:fldCharType="separate"/>
      </w:r>
      <w:r w:rsidR="0019521D">
        <w:rPr>
          <w:noProof/>
        </w:rPr>
        <w:t>(</w:t>
      </w:r>
      <w:hyperlink w:anchor="_ENREF_11" w:tooltip="Brown, 1995 #35" w:history="1">
        <w:r w:rsidR="00670B33">
          <w:rPr>
            <w:noProof/>
          </w:rPr>
          <w:t>Brown &amp; Bourne, 1995</w:t>
        </w:r>
      </w:hyperlink>
      <w:r w:rsidR="0019521D">
        <w:rPr>
          <w:noProof/>
        </w:rPr>
        <w:t>)</w:t>
      </w:r>
      <w:r w:rsidR="0019521D">
        <w:fldChar w:fldCharType="end"/>
      </w:r>
      <w:r w:rsidR="00B457DF">
        <w:t>?</w:t>
      </w:r>
      <w:r w:rsidR="00EA6B75">
        <w:t xml:space="preserve"> </w:t>
      </w:r>
    </w:p>
    <w:p w14:paraId="063CB939" w14:textId="1AA45DEB" w:rsidR="009A3EBC" w:rsidRPr="00D80673" w:rsidRDefault="00EA6B75" w:rsidP="00502A33">
      <w:pPr>
        <w:spacing w:after="100" w:afterAutospacing="1" w:line="360" w:lineRule="auto"/>
        <w:jc w:val="both"/>
      </w:pPr>
      <w:r>
        <w:t xml:space="preserve">The same questions need asked with respect to the agency and power of the client within the supervisory space. The client may appear to be one relationship removed from the supervisor-supervisee </w:t>
      </w:r>
      <w:proofErr w:type="gramStart"/>
      <w:r>
        <w:t>matrix,</w:t>
      </w:r>
      <w:proofErr w:type="gramEnd"/>
      <w:r>
        <w:t xml:space="preserve"> however, one of the most important functions of supervision is to attend to the needs of the client. I represent the client</w:t>
      </w:r>
      <w:r w:rsidR="00BE12FB">
        <w:t>’</w:t>
      </w:r>
      <w:r>
        <w:t>s power in the supervisory</w:t>
      </w:r>
      <w:r w:rsidR="00E50B72">
        <w:t xml:space="preserve"> quadrant by using</w:t>
      </w:r>
      <w:r>
        <w:t xml:space="preserve"> bidirectional relationships between the client and the practitioner, client and the supervisee and an emergent </w:t>
      </w:r>
      <w:r w:rsidRPr="00486BDD">
        <w:rPr>
          <w:i/>
        </w:rPr>
        <w:t xml:space="preserve">bidirectional </w:t>
      </w:r>
      <w:r>
        <w:t>relationship between the client and the supervisor.</w:t>
      </w:r>
    </w:p>
    <w:p w14:paraId="35AFB118" w14:textId="6E81E62D" w:rsidR="00EA6B75" w:rsidRDefault="00B457DF" w:rsidP="00502A33">
      <w:pPr>
        <w:spacing w:after="100" w:afterAutospacing="1" w:line="360" w:lineRule="auto"/>
        <w:jc w:val="both"/>
      </w:pPr>
      <w:r>
        <w:t>A</w:t>
      </w:r>
      <w:r w:rsidRPr="00D80673">
        <w:t>s a supervisee</w:t>
      </w:r>
      <w:r>
        <w:t>,</w:t>
      </w:r>
      <w:r w:rsidRPr="00D80673">
        <w:t xml:space="preserve"> </w:t>
      </w:r>
      <w:r>
        <w:t>m</w:t>
      </w:r>
      <w:r w:rsidR="00692389" w:rsidRPr="00D80673">
        <w:t xml:space="preserve">any of the </w:t>
      </w:r>
      <w:r w:rsidR="00E50B72">
        <w:t>most transformative</w:t>
      </w:r>
      <w:r w:rsidR="00152077" w:rsidRPr="00D80673">
        <w:t xml:space="preserve"> experiences </w:t>
      </w:r>
      <w:r w:rsidR="00692389" w:rsidRPr="00D80673">
        <w:t>I have had have been learning experiences</w:t>
      </w:r>
      <w:r w:rsidR="000607DC">
        <w:t xml:space="preserve"> </w:t>
      </w:r>
      <w:r w:rsidR="000607DC">
        <w:fldChar w:fldCharType="begin">
          <w:fldData xml:space="preserve">PEVuZE5vdGU+PENpdGU+PEF1dGhvcj5DYXJvbGw8L0F1dGhvcj48WWVhcj4yMDA5PC9ZZWFyPjxS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</w:fldData>
        </w:fldChar>
      </w:r>
      <w:r w:rsidR="000607DC">
        <w:instrText xml:space="preserve"> ADDIN EN.CITE </w:instrText>
      </w:r>
      <w:r w:rsidR="000607DC">
        <w:fldChar w:fldCharType="begin">
          <w:fldData xml:space="preserve">PEVuZE5vdGU+PENpdGU+PEF1dGhvcj5DYXJvbGw8L0F1dGhvcj48WWVhcj4yMDA5PC9ZZWFyPjxS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</w:fldData>
        </w:fldChar>
      </w:r>
      <w:r w:rsidR="000607DC">
        <w:instrText xml:space="preserve"> ADDIN EN.CITE.DATA </w:instrText>
      </w:r>
      <w:r w:rsidR="000607DC">
        <w:fldChar w:fldCharType="end"/>
      </w:r>
      <w:r w:rsidR="000607DC">
        <w:fldChar w:fldCharType="separate"/>
      </w:r>
      <w:r w:rsidR="000607DC">
        <w:rPr>
          <w:noProof/>
        </w:rPr>
        <w:t>(</w:t>
      </w:r>
      <w:hyperlink w:anchor="_ENREF_14" w:tooltip="Caroll, 2009 #42" w:history="1">
        <w:r w:rsidR="00670B33">
          <w:rPr>
            <w:noProof/>
          </w:rPr>
          <w:t>Caroll, 2009</w:t>
        </w:r>
      </w:hyperlink>
      <w:r w:rsidR="000607DC">
        <w:rPr>
          <w:noProof/>
        </w:rPr>
        <w:t xml:space="preserve">; </w:t>
      </w:r>
      <w:hyperlink w:anchor="_ENREF_56" w:tooltip="Gilbert, 2001 #4" w:history="1">
        <w:r w:rsidR="00670B33">
          <w:rPr>
            <w:noProof/>
          </w:rPr>
          <w:t>Gilbert, 2001</w:t>
        </w:r>
      </w:hyperlink>
      <w:r w:rsidR="000607DC">
        <w:rPr>
          <w:noProof/>
        </w:rPr>
        <w:t xml:space="preserve">; </w:t>
      </w:r>
      <w:hyperlink w:anchor="_ENREF_152" w:tooltip="Zorga, 2002 #43" w:history="1">
        <w:r w:rsidR="00670B33">
          <w:rPr>
            <w:noProof/>
          </w:rPr>
          <w:t>Zorga, 2002</w:t>
        </w:r>
      </w:hyperlink>
      <w:r w:rsidR="000607DC">
        <w:rPr>
          <w:noProof/>
        </w:rPr>
        <w:t>)</w:t>
      </w:r>
      <w:r w:rsidR="000607DC">
        <w:fldChar w:fldCharType="end"/>
      </w:r>
      <w:r w:rsidR="00875D25">
        <w:t xml:space="preserve">. </w:t>
      </w:r>
      <w:r w:rsidR="00875D25" w:rsidRPr="00D80673">
        <w:t xml:space="preserve">I have chosen to bring the client to supervision </w:t>
      </w:r>
      <w:r w:rsidR="00875D25">
        <w:t xml:space="preserve">and </w:t>
      </w:r>
      <w:r w:rsidR="00692389" w:rsidRPr="00D80673">
        <w:t xml:space="preserve">asked my supervisor to explore </w:t>
      </w:r>
      <w:r w:rsidR="00152077" w:rsidRPr="00D80673">
        <w:t xml:space="preserve">with me </w:t>
      </w:r>
      <w:r w:rsidR="00875D25">
        <w:t>the options for intervention</w:t>
      </w:r>
      <w:r w:rsidR="008403F0" w:rsidRPr="00D80673">
        <w:t>. It is through</w:t>
      </w:r>
      <w:r w:rsidR="00152077" w:rsidRPr="00D80673">
        <w:t xml:space="preserve"> </w:t>
      </w:r>
      <w:r w:rsidR="008403F0" w:rsidRPr="00D80673">
        <w:t xml:space="preserve">the </w:t>
      </w:r>
      <w:r w:rsidR="00152077" w:rsidRPr="00D80673">
        <w:t>feedback process</w:t>
      </w:r>
      <w:r w:rsidR="008403F0" w:rsidRPr="00D80673">
        <w:t xml:space="preserve"> of discussing potential interventions, applying these interventions and observing changes in the client, reporting these changes to my supervisor, again refining and applying my interventions, observing changes and reporting back that deep learning has occurred. I have learnt new tools, refined existing tools and grown my sense of wisdom</w:t>
      </w:r>
      <w:r w:rsidR="00B924D9">
        <w:t xml:space="preserve"> </w:t>
      </w:r>
      <w:r w:rsidR="00B924D9">
        <w:fldChar w:fldCharType="begin">
          <w:fldData xml:space="preserve">PEVuZE5vdGU+PENpdGU+PEF1dGhvcj5WYXJlbGE8L0F1dGhvcj48WWVhcj4xOTkyPC9ZZWFyPjxS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</w:fldData>
        </w:fldChar>
      </w:r>
      <w:r w:rsidR="00670B33">
        <w:instrText xml:space="preserve"> ADDIN EN.CITE </w:instrText>
      </w:r>
      <w:r w:rsidR="00670B33">
        <w:fldChar w:fldCharType="begin">
          <w:fldData xml:space="preserve">PEVuZE5vdGU+PENpdGU+PEF1dGhvcj5WYXJlbGE8L0F1dGhvcj48WWVhcj4xOTkyPC9ZZWFyPjxS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</w:fldData>
        </w:fldChar>
      </w:r>
      <w:r w:rsidR="00670B33">
        <w:instrText xml:space="preserve"> ADDIN EN.CITE.DATA </w:instrText>
      </w:r>
      <w:r w:rsidR="00670B33">
        <w:fldChar w:fldCharType="end"/>
      </w:r>
      <w:r w:rsidR="00B924D9">
        <w:fldChar w:fldCharType="separate"/>
      </w:r>
      <w:r w:rsidR="00B924D9">
        <w:rPr>
          <w:noProof/>
        </w:rPr>
        <w:t>(</w:t>
      </w:r>
      <w:hyperlink w:anchor="_ENREF_99" w:tooltip="Owen, 2008 #44" w:history="1">
        <w:r w:rsidR="00670B33">
          <w:rPr>
            <w:noProof/>
          </w:rPr>
          <w:t>Owen, 2008</w:t>
        </w:r>
      </w:hyperlink>
      <w:r w:rsidR="00B924D9">
        <w:rPr>
          <w:noProof/>
        </w:rPr>
        <w:t xml:space="preserve">; </w:t>
      </w:r>
      <w:hyperlink w:anchor="_ENREF_125" w:tooltip="Smythe, 2009 #45" w:history="1">
        <w:r w:rsidR="00670B33">
          <w:rPr>
            <w:noProof/>
          </w:rPr>
          <w:t>Smythe, MacCulloch, &amp; Charmley, 2009</w:t>
        </w:r>
      </w:hyperlink>
      <w:r w:rsidR="00B924D9">
        <w:rPr>
          <w:noProof/>
        </w:rPr>
        <w:t xml:space="preserve">; </w:t>
      </w:r>
      <w:hyperlink w:anchor="_ENREF_135" w:tooltip="Varela, 1992 #461" w:history="1">
        <w:r w:rsidR="00670B33">
          <w:rPr>
            <w:noProof/>
          </w:rPr>
          <w:t>Varela, 1992</w:t>
        </w:r>
      </w:hyperlink>
      <w:r w:rsidR="00B924D9">
        <w:rPr>
          <w:noProof/>
        </w:rPr>
        <w:t>)</w:t>
      </w:r>
      <w:r w:rsidR="00B924D9">
        <w:fldChar w:fldCharType="end"/>
      </w:r>
      <w:r w:rsidR="00692389" w:rsidRPr="00D80673">
        <w:t>.</w:t>
      </w:r>
      <w:r w:rsidR="00D03502" w:rsidRPr="00D80673">
        <w:t xml:space="preserve"> </w:t>
      </w:r>
    </w:p>
    <w:p w14:paraId="740A2992" w14:textId="343351CF" w:rsidR="00B73CAA" w:rsidRDefault="00D03502" w:rsidP="00502A33">
      <w:pPr>
        <w:spacing w:after="100" w:afterAutospacing="1" w:line="360" w:lineRule="auto"/>
        <w:jc w:val="both"/>
      </w:pPr>
      <w:r w:rsidRPr="00D80673">
        <w:t>Equally, as a super</w:t>
      </w:r>
      <w:r w:rsidR="006A05E2">
        <w:t xml:space="preserve">visor, </w:t>
      </w:r>
      <w:r w:rsidRPr="00D80673">
        <w:t xml:space="preserve">some of my most satisfying work has involved supporting a supervisee to engage in this </w:t>
      </w:r>
      <w:r w:rsidR="006A05E2">
        <w:t>kind</w:t>
      </w:r>
      <w:r w:rsidRPr="00D80673">
        <w:t xml:space="preserve"> of growth. If the supervisee does not engage their agency in this learning process, not only will </w:t>
      </w:r>
      <w:r w:rsidR="00246136" w:rsidRPr="00D80673">
        <w:t xml:space="preserve">this process be </w:t>
      </w:r>
      <w:r w:rsidRPr="00D80673">
        <w:lastRenderedPageBreak/>
        <w:t>very draining for the supervisor</w:t>
      </w:r>
      <w:r w:rsidR="00246136" w:rsidRPr="00D80673">
        <w:t xml:space="preserve"> and</w:t>
      </w:r>
      <w:r w:rsidRPr="00D80673">
        <w:t xml:space="preserve"> lead to limited forward movement for the </w:t>
      </w:r>
      <w:r w:rsidR="00342DB4" w:rsidRPr="00D80673">
        <w:t>supervisee and the client</w:t>
      </w:r>
      <w:r w:rsidRPr="00D80673">
        <w:t xml:space="preserve"> but the pr</w:t>
      </w:r>
      <w:r w:rsidR="00F117DB">
        <w:t>ocess is also likely to fail. A more</w:t>
      </w:r>
      <w:r w:rsidRPr="00D80673">
        <w:t xml:space="preserve"> accurate depiction of this mode </w:t>
      </w:r>
      <w:r w:rsidR="00F117DB">
        <w:t xml:space="preserve">could represent </w:t>
      </w:r>
      <w:r w:rsidRPr="00D80673">
        <w:t>the active agency of the supervisee</w:t>
      </w:r>
      <w:r w:rsidR="00D76642">
        <w:t xml:space="preserve"> by making the relationship between these roles </w:t>
      </w:r>
      <w:r w:rsidR="00342DB4" w:rsidRPr="00D80673">
        <w:t>bidirectional.</w:t>
      </w:r>
      <w:r w:rsidR="00D76642">
        <w:t xml:space="preserve"> This would significantly reduce the grounds on which Hawkins and </w:t>
      </w:r>
      <w:proofErr w:type="spellStart"/>
      <w:r w:rsidR="00D76642">
        <w:t>Shohet’s</w:t>
      </w:r>
      <w:proofErr w:type="spellEnd"/>
      <w:r w:rsidR="00D76642">
        <w:t xml:space="preserve"> (2006) model,</w:t>
      </w:r>
      <w:r w:rsidR="00D76642">
        <w:rPr>
          <w:noProof/>
        </w:rPr>
        <w:t xml:space="preserve"> or any similar model can be criticised as being heirarchical </w:t>
      </w:r>
      <w:r w:rsidR="00D76642">
        <w:rPr>
          <w:noProof/>
        </w:rPr>
        <w:fldChar w:fldCharType="begin"/>
      </w:r>
      <w:r w:rsidR="00D76642">
        <w:rPr>
          <w:noProof/>
        </w:rPr>
        <w:instrText xml:space="preserve"> ADDIN EN.CITE &lt;EndNote&gt;&lt;Cite&gt;&lt;Author&gt;Tudor&lt;/Author&gt;&lt;Year&gt;2004&lt;/Year&gt;&lt;RecNum&gt;40&lt;/RecNum&gt;&lt;DisplayText&gt;(Tudor &amp;amp; Worrall, 2004)&lt;/DisplayText&gt;&lt;record&gt;&lt;rec-number&gt;40&lt;/rec-number&gt;&lt;foreign-keys&gt;&lt;key app="EN" db-id="e09a9rst5fzds4e55fz5szeddrdzzxs2fd0r"&gt;40&lt;/key&gt;&lt;/foreign-keys&gt;&lt;ref-type name="Book"&gt;6&lt;/ref-type&gt;&lt;contributors&gt;&lt;authors&gt;&lt;author&gt;Tudor, K&lt;/author&gt;&lt;author&gt;Worrall, M&lt;/author&gt;&lt;/authors&gt;&lt;/contributors&gt;&lt;titles&gt;&lt;title&gt;Freedom to practice: Person-centred approaches to supervision&lt;/title&gt;&lt;/titles&gt;&lt;volume&gt;2&lt;/volume&gt;&lt;dates&gt;&lt;year&gt;2004&lt;/year&gt;&lt;/dates&gt;&lt;pub-location&gt;Herefordshire: UK&lt;/pub-location&gt;&lt;publisher&gt;Ross on Wye:PCCS Books&lt;/publisher&gt;&lt;urls&gt;&lt;/urls&gt;&lt;research-notes&gt;criticised Hawkins and SHohet for being too heirarchical&lt;/research-notes&gt;&lt;/record&gt;&lt;/Cite&gt;&lt;/EndNote&gt;</w:instrText>
      </w:r>
      <w:r w:rsidR="00D76642">
        <w:rPr>
          <w:noProof/>
        </w:rPr>
        <w:fldChar w:fldCharType="separate"/>
      </w:r>
      <w:r w:rsidR="00D76642">
        <w:rPr>
          <w:noProof/>
        </w:rPr>
        <w:t>(</w:t>
      </w:r>
      <w:hyperlink w:anchor="_ENREF_131" w:tooltip="Tudor, 2004 #40" w:history="1">
        <w:r w:rsidR="00670B33">
          <w:rPr>
            <w:noProof/>
          </w:rPr>
          <w:t>Tudor &amp; Worrall, 2004</w:t>
        </w:r>
      </w:hyperlink>
      <w:r w:rsidR="00D76642">
        <w:rPr>
          <w:noProof/>
        </w:rPr>
        <w:t>)</w:t>
      </w:r>
      <w:r w:rsidR="00D76642">
        <w:rPr>
          <w:noProof/>
        </w:rPr>
        <w:fldChar w:fldCharType="end"/>
      </w:r>
      <w:r w:rsidR="00D76642">
        <w:rPr>
          <w:noProof/>
        </w:rPr>
        <w:t>.</w:t>
      </w:r>
    </w:p>
    <w:p w14:paraId="69A0BFCC" w14:textId="5F7B9DE6" w:rsidR="0070095E" w:rsidRPr="00197A2B" w:rsidRDefault="00986330" w:rsidP="00502A33">
      <w:pPr>
        <w:spacing w:after="100" w:afterAutospacing="1" w:line="360" w:lineRule="auto"/>
        <w:jc w:val="both"/>
      </w:pPr>
      <w:r w:rsidRPr="00D80673">
        <w:t xml:space="preserve">Although </w:t>
      </w:r>
      <w:hyperlink w:anchor="_ENREF_5" w:tooltip="Hawkins, 2006 #1" w:history="1">
        <w:r w:rsidRPr="00D80673">
          <w:rPr>
            <w:noProof/>
          </w:rPr>
          <w:t>Hawkins and Shohet (2006</w:t>
        </w:r>
      </w:hyperlink>
      <w:r w:rsidRPr="00D80673">
        <w:rPr>
          <w:noProof/>
        </w:rPr>
        <w:t xml:space="preserve">) claim that their model </w:t>
      </w:r>
      <w:r w:rsidR="0095129E" w:rsidRPr="00D80673">
        <w:rPr>
          <w:noProof/>
        </w:rPr>
        <w:t xml:space="preserve">is </w:t>
      </w:r>
      <w:r w:rsidRPr="00D80673">
        <w:rPr>
          <w:noProof/>
        </w:rPr>
        <w:t xml:space="preserve">designed to elucidate the supervisory relationship </w:t>
      </w:r>
      <w:r w:rsidR="001B3EA5" w:rsidRPr="00D80673">
        <w:t>I would</w:t>
      </w:r>
      <w:r w:rsidRPr="00D80673">
        <w:t xml:space="preserve"> suggest that </w:t>
      </w:r>
      <w:r w:rsidR="001B3EA5" w:rsidRPr="00D80673">
        <w:t xml:space="preserve">Modes One and Two </w:t>
      </w:r>
      <w:r w:rsidRPr="00D80673">
        <w:t xml:space="preserve">are more concerned with </w:t>
      </w:r>
      <w:proofErr w:type="spellStart"/>
      <w:r w:rsidRPr="00D80673">
        <w:t>interoceptive</w:t>
      </w:r>
      <w:proofErr w:type="spellEnd"/>
      <w:r w:rsidRPr="00D80673">
        <w:t xml:space="preserve"> and </w:t>
      </w:r>
      <w:proofErr w:type="spellStart"/>
      <w:r w:rsidRPr="00D80673">
        <w:t>exteroceptive</w:t>
      </w:r>
      <w:proofErr w:type="spellEnd"/>
      <w:r w:rsidRPr="00D80673">
        <w:t xml:space="preserve"> </w:t>
      </w:r>
      <w:r w:rsidR="00B63E64">
        <w:t>embodied action</w:t>
      </w:r>
      <w:r w:rsidR="007F7378">
        <w:t>s</w:t>
      </w:r>
      <w:r w:rsidR="001A13EB" w:rsidRPr="00D80673">
        <w:t xml:space="preserve">. </w:t>
      </w:r>
      <w:r w:rsidR="0095129E" w:rsidRPr="00D80673">
        <w:t>T</w:t>
      </w:r>
      <w:r w:rsidR="001A13EB" w:rsidRPr="00D80673">
        <w:t xml:space="preserve">hese actions occur within the client-practitioner </w:t>
      </w:r>
      <w:r w:rsidR="007F7378">
        <w:t>matrix</w:t>
      </w:r>
      <w:r w:rsidR="0095129E" w:rsidRPr="00D80673">
        <w:t>.</w:t>
      </w:r>
      <w:r w:rsidR="001A13EB" w:rsidRPr="00D80673">
        <w:t xml:space="preserve"> </w:t>
      </w:r>
      <w:r w:rsidR="0095129E" w:rsidRPr="00D80673">
        <w:t>T</w:t>
      </w:r>
      <w:r w:rsidR="001A13EB" w:rsidRPr="00D80673">
        <w:t>hey are being viewed</w:t>
      </w:r>
      <w:r w:rsidRPr="00D80673">
        <w:t xml:space="preserve"> from the perspective of the supervisor</w:t>
      </w:r>
      <w:r w:rsidR="005B3238" w:rsidRPr="00D80673">
        <w:t>,</w:t>
      </w:r>
      <w:r w:rsidR="001A13EB" w:rsidRPr="00D80673">
        <w:t xml:space="preserve"> through the supervisor </w:t>
      </w:r>
      <w:r w:rsidR="007F7378">
        <w:t xml:space="preserve"> - </w:t>
      </w:r>
      <w:r w:rsidR="001A13EB" w:rsidRPr="00D80673">
        <w:t>supervisee</w:t>
      </w:r>
      <w:r w:rsidR="007F7378">
        <w:t xml:space="preserve"> matrix</w:t>
      </w:r>
      <w:r w:rsidRPr="00D80673">
        <w:t xml:space="preserve">. </w:t>
      </w:r>
      <w:r w:rsidR="001A13EB" w:rsidRPr="00D80673">
        <w:t>These modes</w:t>
      </w:r>
      <w:r w:rsidR="0095129E" w:rsidRPr="00D80673">
        <w:t>, therefore,</w:t>
      </w:r>
      <w:r w:rsidR="00977D27" w:rsidRPr="00D80673">
        <w:t xml:space="preserve"> assume that </w:t>
      </w:r>
      <w:r w:rsidR="005B3238" w:rsidRPr="00D80673">
        <w:t xml:space="preserve">the </w:t>
      </w:r>
      <w:r w:rsidR="00977D27" w:rsidRPr="00D80673">
        <w:t>two supervisory matrices</w:t>
      </w:r>
      <w:r w:rsidR="001A13EB" w:rsidRPr="00D80673">
        <w:t xml:space="preserve"> exist </w:t>
      </w:r>
      <w:r w:rsidR="00977D27" w:rsidRPr="00D80673">
        <w:t>but the modes</w:t>
      </w:r>
      <w:r w:rsidR="008A2CEC" w:rsidRPr="00D80673">
        <w:t xml:space="preserve"> are not directly </w:t>
      </w:r>
      <w:r w:rsidR="001A13EB" w:rsidRPr="00D80673">
        <w:t xml:space="preserve">concerned </w:t>
      </w:r>
      <w:r w:rsidR="008A2CEC" w:rsidRPr="00D80673">
        <w:t>with the</w:t>
      </w:r>
      <w:r w:rsidR="005B3238" w:rsidRPr="00D80673">
        <w:t>se</w:t>
      </w:r>
      <w:r w:rsidR="00867781">
        <w:t xml:space="preserve"> relationships. </w:t>
      </w:r>
      <w:r w:rsidR="008A2CEC" w:rsidRPr="00D80673">
        <w:t>T</w:t>
      </w:r>
      <w:r w:rsidR="00867781">
        <w:t xml:space="preserve">he modes are </w:t>
      </w:r>
      <w:r w:rsidR="008A2CEC" w:rsidRPr="00D80673">
        <w:t xml:space="preserve">concerned with the </w:t>
      </w:r>
      <w:r w:rsidR="005B3238" w:rsidRPr="00D80673">
        <w:t>co</w:t>
      </w:r>
      <w:r w:rsidR="00867781">
        <w:t xml:space="preserve">ntent that occurs within the </w:t>
      </w:r>
      <w:r w:rsidR="008A2CEC" w:rsidRPr="00D80673">
        <w:t xml:space="preserve">relationships, the actions that occur </w:t>
      </w:r>
      <w:r w:rsidR="00977D27" w:rsidRPr="00D80673">
        <w:t xml:space="preserve">within the context created by the </w:t>
      </w:r>
      <w:r w:rsidR="008A2CEC" w:rsidRPr="00D80673">
        <w:t>relationships</w:t>
      </w:r>
      <w:r w:rsidR="001A13EB" w:rsidRPr="00D80673">
        <w:t xml:space="preserve">. </w:t>
      </w:r>
      <w:r w:rsidRPr="00D80673">
        <w:t>This</w:t>
      </w:r>
      <w:r w:rsidR="00022665">
        <w:t xml:space="preserve"> action-</w:t>
      </w:r>
      <w:r w:rsidR="00977D27" w:rsidRPr="00D80673">
        <w:t xml:space="preserve">content </w:t>
      </w:r>
      <w:r w:rsidRPr="00D80673">
        <w:t>is important territory</w:t>
      </w:r>
      <w:r w:rsidR="007368CE" w:rsidRPr="00D80673">
        <w:t xml:space="preserve"> </w:t>
      </w:r>
      <w:r w:rsidR="00ED5B94">
        <w:t>to which supervision requires a rigorous approach.</w:t>
      </w:r>
      <w:r w:rsidRPr="00D80673">
        <w:t xml:space="preserve"> </w:t>
      </w:r>
    </w:p>
    <w:p w14:paraId="3030D2F5" w14:textId="48BF8576" w:rsidR="002B178F" w:rsidRDefault="0070095E" w:rsidP="00502A33">
      <w:pPr>
        <w:spacing w:after="100" w:afterAutospacing="1" w:line="360" w:lineRule="auto"/>
        <w:jc w:val="center"/>
        <w:rPr>
          <w:b/>
        </w:rPr>
      </w:pPr>
      <w:r>
        <w:rPr>
          <w:b/>
        </w:rPr>
        <w:t xml:space="preserve">Relationships: </w:t>
      </w:r>
      <w:r w:rsidR="008F6923" w:rsidRPr="00D80673">
        <w:rPr>
          <w:b/>
        </w:rPr>
        <w:t>Mode</w:t>
      </w:r>
      <w:r w:rsidR="00BA37E1" w:rsidRPr="00D80673">
        <w:rPr>
          <w:b/>
        </w:rPr>
        <w:t>s</w:t>
      </w:r>
      <w:r w:rsidR="008F6923" w:rsidRPr="00D80673">
        <w:rPr>
          <w:b/>
        </w:rPr>
        <w:t xml:space="preserve"> </w:t>
      </w:r>
      <w:r w:rsidR="007368CE" w:rsidRPr="00D80673">
        <w:rPr>
          <w:b/>
        </w:rPr>
        <w:t>Three</w:t>
      </w:r>
      <w:r w:rsidR="007617A0">
        <w:rPr>
          <w:b/>
        </w:rPr>
        <w:t>, Four</w:t>
      </w:r>
      <w:r w:rsidR="007368CE" w:rsidRPr="00D80673">
        <w:rPr>
          <w:b/>
        </w:rPr>
        <w:t xml:space="preserve"> and Five</w:t>
      </w:r>
    </w:p>
    <w:p w14:paraId="1CB18D0F" w14:textId="19299F56" w:rsidR="000626D7" w:rsidRDefault="00EA374E" w:rsidP="00502A33">
      <w:pPr>
        <w:spacing w:after="100" w:afterAutospacing="1" w:line="360" w:lineRule="auto"/>
        <w:jc w:val="both"/>
      </w:pPr>
      <w:r w:rsidRPr="00D80673">
        <w:t>In Mode Three</w:t>
      </w:r>
      <w:r w:rsidR="002420E9" w:rsidRPr="00D80673">
        <w:t xml:space="preserve"> the supervisor examines the relationship </w:t>
      </w:r>
      <w:r w:rsidR="00DA00FC" w:rsidRPr="00D80673">
        <w:t xml:space="preserve">or </w:t>
      </w:r>
      <w:r w:rsidR="003A4F03" w:rsidRPr="00D80673">
        <w:t>‘</w:t>
      </w:r>
      <w:r w:rsidR="00DA00FC" w:rsidRPr="00D80673">
        <w:t>system</w:t>
      </w:r>
      <w:r w:rsidR="003A4F03" w:rsidRPr="00D80673">
        <w:t>’</w:t>
      </w:r>
      <w:r w:rsidR="00DA00FC" w:rsidRPr="00D80673">
        <w:t xml:space="preserve"> that the practitioner and the client create together, consciously and unconsciously.</w:t>
      </w:r>
      <w:r w:rsidR="005D4F02" w:rsidRPr="00D80673">
        <w:t xml:space="preserve"> Vicariously, through the supervisee, the supervisor seeks out the client’s transference. </w:t>
      </w:r>
      <w:r w:rsidR="002420E9" w:rsidRPr="00D80673">
        <w:t xml:space="preserve">The supervisor’s goal is to assist the practitioner to see </w:t>
      </w:r>
      <w:r w:rsidR="000626D7" w:rsidRPr="00D80673">
        <w:t xml:space="preserve">the client-practitioner system </w:t>
      </w:r>
      <w:r w:rsidR="002420E9" w:rsidRPr="00D80673">
        <w:t xml:space="preserve">from a perspective outside of </w:t>
      </w:r>
      <w:r w:rsidR="00DA00FC" w:rsidRPr="00D80673">
        <w:t>the relationship</w:t>
      </w:r>
      <w:r w:rsidR="000626D7" w:rsidRPr="00D80673">
        <w:t xml:space="preserve"> so that the supervisee can become aware of the dynamics that emerge from the </w:t>
      </w:r>
      <w:r w:rsidR="006C01EC" w:rsidRPr="00D80673">
        <w:t>therapeutic relationship</w:t>
      </w:r>
      <w:r w:rsidR="00DA00FC" w:rsidRPr="00D80673">
        <w:t xml:space="preserve">. </w:t>
      </w:r>
      <w:r w:rsidR="00977D27" w:rsidRPr="00D80673">
        <w:t>In other words, this mode attends directly to the client-practitioner matrix.</w:t>
      </w:r>
    </w:p>
    <w:p w14:paraId="1B822EEF" w14:textId="5824FA37" w:rsidR="007617A0" w:rsidRPr="00D80673" w:rsidRDefault="007617A0" w:rsidP="00502A33">
      <w:pPr>
        <w:spacing w:after="100" w:afterAutospacing="1" w:line="360" w:lineRule="auto"/>
        <w:jc w:val="both"/>
      </w:pPr>
      <w:r w:rsidRPr="00D80673">
        <w:t>Mode Four returns the su</w:t>
      </w:r>
      <w:r>
        <w:t xml:space="preserve">pervisor’s focus to the </w:t>
      </w:r>
      <w:proofErr w:type="spellStart"/>
      <w:r>
        <w:t>interoceptive</w:t>
      </w:r>
      <w:proofErr w:type="spellEnd"/>
      <w:r w:rsidRPr="00D80673">
        <w:t xml:space="preserve"> processes of the supervisee. The supervisor is concerned to seek out the practitioner’s </w:t>
      </w:r>
      <w:proofErr w:type="spellStart"/>
      <w:r>
        <w:t>exteroceptive</w:t>
      </w:r>
      <w:proofErr w:type="spellEnd"/>
      <w:r>
        <w:t xml:space="preserve"> </w:t>
      </w:r>
      <w:r w:rsidRPr="00D80673">
        <w:t xml:space="preserve">counter-transference towards the client. In other words, the supervisor is assessing how the client is impacting on the practitioner and how </w:t>
      </w:r>
      <w:r w:rsidRPr="00D80673">
        <w:lastRenderedPageBreak/>
        <w:t>the practitioner is responding to this impact.</w:t>
      </w:r>
      <w:r>
        <w:t xml:space="preserve"> </w:t>
      </w:r>
      <w:r w:rsidR="0016766F">
        <w:t>Although partially content-</w:t>
      </w:r>
      <w:r w:rsidR="00DF7965">
        <w:t xml:space="preserve">focused this mode is principally focused on the client-practitioner matrix from the other direction. </w:t>
      </w:r>
    </w:p>
    <w:p w14:paraId="3FCA24FF" w14:textId="1D78645B" w:rsidR="005B3238" w:rsidRPr="00D80673" w:rsidRDefault="007368CE" w:rsidP="00502A33">
      <w:pPr>
        <w:spacing w:after="100" w:afterAutospacing="1" w:line="360" w:lineRule="auto"/>
        <w:jc w:val="both"/>
      </w:pPr>
      <w:r w:rsidRPr="00D80673">
        <w:t xml:space="preserve">Mode Five </w:t>
      </w:r>
      <w:r w:rsidR="00DF7965" w:rsidRPr="00D80673">
        <w:t>attends directly to the supervisor-supervisee matrix</w:t>
      </w:r>
      <w:r w:rsidR="00DF7965">
        <w:t xml:space="preserve"> and is relationship focused. It</w:t>
      </w:r>
      <w:r w:rsidR="00DF7965" w:rsidRPr="00D80673">
        <w:t xml:space="preserve"> </w:t>
      </w:r>
      <w:r w:rsidRPr="00D80673">
        <w:t>is similar to Mode Three in the sense that it focuses on the influence of the parties occupying the role</w:t>
      </w:r>
      <w:r w:rsidR="00DF7965">
        <w:t>s</w:t>
      </w:r>
      <w:r w:rsidRPr="00D80673">
        <w:t xml:space="preserve"> of client </w:t>
      </w:r>
      <w:r w:rsidR="00DF7965">
        <w:t xml:space="preserve">and </w:t>
      </w:r>
      <w:r w:rsidR="00DD6E0F" w:rsidRPr="00D80673">
        <w:t>practitioner. In this</w:t>
      </w:r>
      <w:r w:rsidR="00FF10DC">
        <w:t xml:space="preserve"> case, however,</w:t>
      </w:r>
      <w:r w:rsidR="00DD6E0F" w:rsidRPr="00D80673">
        <w:t xml:space="preserve"> </w:t>
      </w:r>
      <w:r w:rsidRPr="00D80673">
        <w:t xml:space="preserve">there are usually two </w:t>
      </w:r>
      <w:r w:rsidR="00FF10DC">
        <w:t>clients in view: the supervisee</w:t>
      </w:r>
      <w:r w:rsidRPr="00D80673">
        <w:t xml:space="preserve"> and the supervisee’s client. The practitioner in Mode Five is the supervisor, who uses this mode to </w:t>
      </w:r>
      <w:r w:rsidR="00FF10DC">
        <w:t xml:space="preserve">address </w:t>
      </w:r>
      <w:r w:rsidRPr="00D80673">
        <w:t xml:space="preserve">any patterns or parallel processes, including those identified in Modes Three and Four, occurring between the clients and themselves. </w:t>
      </w:r>
    </w:p>
    <w:p w14:paraId="48FA20CE" w14:textId="478DBD5E" w:rsidR="005B3238" w:rsidRDefault="00DD6E0F" w:rsidP="00502A33">
      <w:pPr>
        <w:spacing w:after="100" w:afterAutospacing="1" w:line="360" w:lineRule="auto"/>
        <w:jc w:val="both"/>
      </w:pPr>
      <w:r w:rsidRPr="00D80673">
        <w:t xml:space="preserve">As I have commented in relation to the first two modes, the presentation of these relationships tends to give </w:t>
      </w:r>
      <w:r w:rsidR="00FF10DC">
        <w:t xml:space="preserve">limited </w:t>
      </w:r>
      <w:r w:rsidR="00D83B34">
        <w:t xml:space="preserve">agency </w:t>
      </w:r>
      <w:r w:rsidRPr="00D80673">
        <w:t>to the client and the supervisee</w:t>
      </w:r>
      <w:r w:rsidR="007F7746" w:rsidRPr="00D80673">
        <w:t xml:space="preserve">, </w:t>
      </w:r>
      <w:r w:rsidR="00D83B34">
        <w:t>who appear</w:t>
      </w:r>
      <w:r w:rsidR="003B0175" w:rsidRPr="00D80673">
        <w:t xml:space="preserve"> passive in the face of continuous assessment. </w:t>
      </w:r>
      <w:r w:rsidR="00D83B34">
        <w:t xml:space="preserve">The use of </w:t>
      </w:r>
      <w:r w:rsidR="001B35B3" w:rsidRPr="00D80673">
        <w:t xml:space="preserve">bidirectional </w:t>
      </w:r>
      <w:r w:rsidR="001B35B3">
        <w:t>relationships</w:t>
      </w:r>
      <w:r w:rsidR="00D83B34">
        <w:t xml:space="preserve"> c</w:t>
      </w:r>
      <w:r w:rsidR="007F7746" w:rsidRPr="00D80673">
        <w:t xml:space="preserve">ould </w:t>
      </w:r>
      <w:r w:rsidR="00D83B34">
        <w:t>balance</w:t>
      </w:r>
      <w:r w:rsidR="007F7746" w:rsidRPr="00D80673">
        <w:t xml:space="preserve"> these </w:t>
      </w:r>
      <w:r w:rsidR="00D83B34">
        <w:t xml:space="preserve">modes by </w:t>
      </w:r>
      <w:r w:rsidR="007F7746" w:rsidRPr="00D80673">
        <w:t xml:space="preserve">acknowledging that all parties are active in observing and creating the relationships </w:t>
      </w:r>
      <w:r w:rsidR="00486BDD">
        <w:t xml:space="preserve">and supervisory actions </w:t>
      </w:r>
      <w:r w:rsidR="007F7746" w:rsidRPr="00D80673">
        <w:t xml:space="preserve">concerned. This could also lead to a model of the supervision space that is less pathologically focused; one in which </w:t>
      </w:r>
      <w:r w:rsidR="003B0175" w:rsidRPr="00D80673">
        <w:t xml:space="preserve">successful practice can be celebrated and </w:t>
      </w:r>
      <w:r w:rsidR="007F7746" w:rsidRPr="00D80673">
        <w:t>the ability of all parties to contribute towards positive outcomes better acknowledged.</w:t>
      </w:r>
      <w:r w:rsidR="003B0175" w:rsidRPr="00D80673">
        <w:t xml:space="preserve"> </w:t>
      </w:r>
    </w:p>
    <w:p w14:paraId="61E0ACD8" w14:textId="5FABB2FF" w:rsidR="001B35B3" w:rsidRDefault="00EE4545" w:rsidP="00502A33">
      <w:pPr>
        <w:spacing w:after="100" w:afterAutospacing="1" w:line="360" w:lineRule="auto"/>
        <w:jc w:val="both"/>
      </w:pPr>
      <w:r>
        <w:t xml:space="preserve">These modes most strongly reflect the disciplinary context that underpins Hawkins and </w:t>
      </w:r>
      <w:proofErr w:type="spellStart"/>
      <w:r>
        <w:t>Shohet’s</w:t>
      </w:r>
      <w:proofErr w:type="spellEnd"/>
      <w:r>
        <w:t xml:space="preserve"> </w:t>
      </w:r>
      <w:r>
        <w:fldChar w:fldCharType="begin"/>
      </w:r>
      <w:r>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fldChar w:fldCharType="separate"/>
      </w:r>
      <w:r>
        <w:rPr>
          <w:noProof/>
        </w:rPr>
        <w:t>(</w:t>
      </w:r>
      <w:hyperlink w:anchor="_ENREF_62" w:tooltip="Hawkins, 2006 #1" w:history="1">
        <w:r w:rsidR="00670B33">
          <w:rPr>
            <w:noProof/>
          </w:rPr>
          <w:t>2006</w:t>
        </w:r>
      </w:hyperlink>
      <w:r>
        <w:rPr>
          <w:noProof/>
        </w:rPr>
        <w:t>)</w:t>
      </w:r>
      <w:r>
        <w:fldChar w:fldCharType="end"/>
      </w:r>
      <w:r>
        <w:t xml:space="preserve"> model due to t</w:t>
      </w:r>
      <w:r w:rsidR="008A55CC">
        <w:t>he constitutive</w:t>
      </w:r>
      <w:r w:rsidR="001B35B3">
        <w:t xml:space="preserve"> </w:t>
      </w:r>
      <w:r w:rsidR="00961720">
        <w:t xml:space="preserve">role </w:t>
      </w:r>
      <w:r>
        <w:t>they</w:t>
      </w:r>
      <w:r w:rsidR="008A55CC">
        <w:t xml:space="preserve"> give to </w:t>
      </w:r>
      <w:r w:rsidR="008A55CC">
        <w:rPr>
          <w:lang w:val="en-US"/>
        </w:rPr>
        <w:t>transference, counter-transference, mirroring and parallel processes</w:t>
      </w:r>
      <w:r w:rsidR="001B35B3">
        <w:t xml:space="preserve">. </w:t>
      </w:r>
      <w:r w:rsidR="008A55CC">
        <w:t xml:space="preserve">On the one hand these </w:t>
      </w:r>
      <w:r>
        <w:t xml:space="preserve">psychotherapeutic concepts </w:t>
      </w:r>
      <w:r w:rsidR="008A55CC">
        <w:t xml:space="preserve">have </w:t>
      </w:r>
      <w:r>
        <w:t xml:space="preserve">provided the </w:t>
      </w:r>
      <w:r w:rsidR="008A55CC">
        <w:t xml:space="preserve">authors </w:t>
      </w:r>
      <w:r>
        <w:t>with a framework through which to view the supervisory process.</w:t>
      </w:r>
      <w:r w:rsidR="008A55CC">
        <w:t xml:space="preserve"> </w:t>
      </w:r>
      <w:r w:rsidR="008A55CC">
        <w:rPr>
          <w:lang w:val="en-US"/>
        </w:rPr>
        <w:t xml:space="preserve">From </w:t>
      </w:r>
      <w:r w:rsidR="00961720">
        <w:rPr>
          <w:lang w:val="en-US"/>
        </w:rPr>
        <w:t xml:space="preserve">a systemic </w:t>
      </w:r>
      <w:r w:rsidR="008A55CC">
        <w:rPr>
          <w:lang w:val="en-US"/>
        </w:rPr>
        <w:t>perspective</w:t>
      </w:r>
      <w:r w:rsidR="00961720">
        <w:rPr>
          <w:lang w:val="en-US"/>
        </w:rPr>
        <w:t>, however,</w:t>
      </w:r>
      <w:r w:rsidR="008A55CC">
        <w:rPr>
          <w:lang w:val="en-US"/>
        </w:rPr>
        <w:t xml:space="preserve"> transference, counter-transference, mirroring and parallel processes are not relationships, they are behavioral processes constituted by actions that occur across relationships. Such events emerge </w:t>
      </w:r>
      <w:r w:rsidR="008A55CC">
        <w:rPr>
          <w:lang w:val="en-US"/>
        </w:rPr>
        <w:fldChar w:fldCharType="begin"/>
      </w:r>
      <w:r w:rsidR="008A55CC">
        <w:rPr>
          <w:lang w:val="en-US"/>
        </w:rPr>
        <w:instrText xml:space="preserve"> ADDIN EN.CITE &lt;EndNote&gt;&lt;Cite&gt;&lt;Author&gt;Varela&lt;/Author&gt;&lt;Year&gt;1991&lt;/Year&gt;&lt;RecNum&gt;460&lt;/RecNum&gt;&lt;DisplayText&gt;(Varela, et al., 1991)&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008A55CC">
        <w:rPr>
          <w:lang w:val="en-US"/>
        </w:rPr>
        <w:fldChar w:fldCharType="separate"/>
      </w:r>
      <w:r w:rsidR="008A55CC">
        <w:rPr>
          <w:noProof/>
          <w:lang w:val="en-US"/>
        </w:rPr>
        <w:t>(</w:t>
      </w:r>
      <w:hyperlink w:anchor="_ENREF_140" w:tooltip="Varela, 1991 #460" w:history="1">
        <w:r w:rsidR="00670B33">
          <w:rPr>
            <w:noProof/>
            <w:lang w:val="en-US"/>
          </w:rPr>
          <w:t>Varela, et al., 1991</w:t>
        </w:r>
      </w:hyperlink>
      <w:r w:rsidR="008A55CC">
        <w:rPr>
          <w:noProof/>
          <w:lang w:val="en-US"/>
        </w:rPr>
        <w:t>)</w:t>
      </w:r>
      <w:r w:rsidR="008A55CC">
        <w:rPr>
          <w:lang w:val="en-US"/>
        </w:rPr>
        <w:fldChar w:fldCharType="end"/>
      </w:r>
      <w:r w:rsidR="008A55CC">
        <w:rPr>
          <w:lang w:val="en-US"/>
        </w:rPr>
        <w:t xml:space="preserve"> out of the clusters of relationships</w:t>
      </w:r>
      <w:r w:rsidR="009F1E8C">
        <w:rPr>
          <w:lang w:val="en-US"/>
        </w:rPr>
        <w:t xml:space="preserve"> that form within the supervision space</w:t>
      </w:r>
      <w:r w:rsidR="008A55CC">
        <w:rPr>
          <w:lang w:val="en-US"/>
        </w:rPr>
        <w:t xml:space="preserve"> </w:t>
      </w:r>
      <w:r w:rsidR="008A55CC">
        <w:rPr>
          <w:lang w:val="en-US"/>
        </w:rPr>
        <w:fldChar w:fldCharType="begin"/>
      </w:r>
      <w:r w:rsidR="00670B33">
        <w:rPr>
          <w:lang w:val="en-US"/>
        </w:rPr>
        <w:instrText xml:space="preserve"> ADDIN EN.CITE &lt;EndNote&gt;&lt;Cite&gt;&lt;Author&gt;Watts&lt;/Author&gt;&lt;Year&gt;2003&lt;/Year&gt;&lt;RecNum&gt;146&lt;/RecNum&gt;&lt;DisplayText&gt;(Watts, 1999, 2003)&lt;/DisplayText&gt;&lt;record&gt;&lt;rec-number&gt;146&lt;/rec-number&gt;&lt;foreign-keys&gt;&lt;key app="EN" db-id="50dteedtnt9ae9etd5svwtd2zrtw9dvx5dtv"&gt;146&lt;/key&gt;&lt;/foreign-keys&gt;&lt;ref-type name="Book"&gt;6&lt;/ref-type&gt;&lt;contributors&gt;&lt;authors&gt;&lt;author&gt;Watts, D.J.&lt;/author&gt;&lt;/authors&gt;&lt;/contributors&gt;&lt;titles&gt;&lt;title&gt;Six Degrees: The Science of a Connected Age.&lt;/title&gt;&lt;/titles&gt;&lt;pages&gt;368&lt;/pages&gt;&lt;dates&gt;&lt;year&gt;2003&lt;/year&gt;&lt;/dates&gt;&lt;pub-location&gt;London&lt;/pub-location&gt;&lt;publisher&gt;Random House (Pty)&lt;/publisher&gt;&lt;urls&gt;&lt;/urls&gt;&lt;/record&gt;&lt;/Cite&gt;&lt;Cite&gt;&lt;Author&gt;Watts&lt;/Author&gt;&lt;Year&gt;1999&lt;/Year&gt;&lt;RecNum&gt;145&lt;/RecNum&gt;&lt;record&gt;&lt;rec-number&gt;145&lt;/rec-number&gt;&lt;foreign-keys&gt;&lt;key app="EN" db-id="50dteedtnt9ae9etd5svwtd2zrtw9dvx5dtv"&gt;145&lt;/key&gt;&lt;/foreign-keys&gt;&lt;ref-type name="Book"&gt;6&lt;/ref-type&gt;&lt;contributors&gt;&lt;authors&gt;&lt;author&gt;Watts, D.J.&lt;/author&gt;&lt;/authors&gt;&lt;/contributors&gt;&lt;titles&gt;&lt;title&gt;Small Worlds: The Dynamics of Networks Between Order and Randomness.&lt;/title&gt;&lt;secondary-title&gt;Princeton Studies in Complexities&lt;/secondary-title&gt;&lt;/titles&gt;&lt;pages&gt;262&lt;/pages&gt;&lt;dates&gt;&lt;year&gt;1999&lt;/year&gt;&lt;/dates&gt;&lt;pub-location&gt; Princeton, NJ&lt;/pub-location&gt;&lt;publisher&gt;Princeton University Press&lt;/publisher&gt;&lt;urls&gt;&lt;/urls&gt;&lt;/record&gt;&lt;/Cite&gt;&lt;/EndNote&gt;</w:instrText>
      </w:r>
      <w:r w:rsidR="008A55CC">
        <w:rPr>
          <w:lang w:val="en-US"/>
        </w:rPr>
        <w:fldChar w:fldCharType="separate"/>
      </w:r>
      <w:r w:rsidR="008A55CC">
        <w:rPr>
          <w:noProof/>
          <w:lang w:val="en-US"/>
        </w:rPr>
        <w:t>(</w:t>
      </w:r>
      <w:hyperlink w:anchor="_ENREF_143" w:tooltip="Watts, 1999 #145" w:history="1">
        <w:r w:rsidR="00670B33">
          <w:rPr>
            <w:noProof/>
            <w:lang w:val="en-US"/>
          </w:rPr>
          <w:t>Watts, 1999</w:t>
        </w:r>
      </w:hyperlink>
      <w:r w:rsidR="008A55CC">
        <w:rPr>
          <w:noProof/>
          <w:lang w:val="en-US"/>
        </w:rPr>
        <w:t xml:space="preserve">, </w:t>
      </w:r>
      <w:hyperlink w:anchor="_ENREF_144" w:tooltip="Watts, 2003 #146" w:history="1">
        <w:r w:rsidR="00670B33">
          <w:rPr>
            <w:noProof/>
            <w:lang w:val="en-US"/>
          </w:rPr>
          <w:t>2003</w:t>
        </w:r>
      </w:hyperlink>
      <w:r w:rsidR="008A55CC">
        <w:rPr>
          <w:noProof/>
          <w:lang w:val="en-US"/>
        </w:rPr>
        <w:t>)</w:t>
      </w:r>
      <w:r w:rsidR="008A55CC">
        <w:rPr>
          <w:lang w:val="en-US"/>
        </w:rPr>
        <w:fldChar w:fldCharType="end"/>
      </w:r>
      <w:r w:rsidR="008A55CC">
        <w:rPr>
          <w:lang w:val="en-US"/>
        </w:rPr>
        <w:t>.</w:t>
      </w:r>
      <w:r w:rsidR="00961720">
        <w:rPr>
          <w:lang w:val="en-US"/>
        </w:rPr>
        <w:t xml:space="preserve"> By distinguishing between the different axes of the supervisory space I believe it will be possible to view the relationships, actions and contexts and their interdependencies more clearly. </w:t>
      </w:r>
      <w:r w:rsidR="007F7378">
        <w:rPr>
          <w:lang w:val="en-US"/>
        </w:rPr>
        <w:t xml:space="preserve">It will also be possible to see how </w:t>
      </w:r>
      <w:r w:rsidR="007F7378">
        <w:rPr>
          <w:lang w:val="en-US"/>
        </w:rPr>
        <w:lastRenderedPageBreak/>
        <w:t xml:space="preserve">processes such as transference or counter-transference emerge from the supervisory space. </w:t>
      </w:r>
      <w:r w:rsidR="00961720">
        <w:rPr>
          <w:lang w:val="en-US"/>
        </w:rPr>
        <w:t>In the next section I consider how the relationships</w:t>
      </w:r>
      <w:r w:rsidR="00F314FC">
        <w:rPr>
          <w:lang w:val="en-US"/>
        </w:rPr>
        <w:t xml:space="preserve"> and actions</w:t>
      </w:r>
      <w:r w:rsidR="00961720">
        <w:rPr>
          <w:lang w:val="en-US"/>
        </w:rPr>
        <w:t xml:space="preserve"> involved within the supervisory space </w:t>
      </w:r>
      <w:r w:rsidR="00F314FC">
        <w:rPr>
          <w:lang w:val="en-US"/>
        </w:rPr>
        <w:t>create multiple contextual layers.</w:t>
      </w:r>
    </w:p>
    <w:p w14:paraId="27A70F33" w14:textId="33BDABB8" w:rsidR="008A55CC" w:rsidRPr="00D601B6" w:rsidRDefault="00D601B6" w:rsidP="00065595">
      <w:pPr>
        <w:keepNext/>
        <w:spacing w:after="100" w:afterAutospacing="1" w:line="360" w:lineRule="auto"/>
        <w:jc w:val="center"/>
        <w:rPr>
          <w:b/>
        </w:rPr>
      </w:pPr>
      <w:r w:rsidRPr="00D601B6">
        <w:rPr>
          <w:b/>
        </w:rPr>
        <w:t>Contexts: Mode Seven</w:t>
      </w:r>
    </w:p>
    <w:p w14:paraId="61ACB75C" w14:textId="627E1E0D" w:rsidR="00E22931" w:rsidRDefault="00A900C8" w:rsidP="00502A33">
      <w:pPr>
        <w:spacing w:after="100" w:afterAutospacing="1" w:line="360" w:lineRule="auto"/>
        <w:jc w:val="both"/>
      </w:pPr>
      <w:r w:rsidRPr="00D601B6">
        <w:rPr>
          <w:b/>
        </w:rPr>
        <w:fldChar w:fldCharType="begin"/>
      </w:r>
      <w:r w:rsidRPr="00D601B6">
        <w:rPr>
          <w:b/>
        </w:rPr>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Pr="00D601B6">
        <w:rPr>
          <w:b/>
        </w:rPr>
        <w:fldChar w:fldCharType="separate"/>
      </w:r>
      <w:hyperlink w:anchor="_ENREF_62" w:tooltip="Hawkins, 2006 #1" w:history="1">
        <w:r w:rsidR="00670B33" w:rsidRPr="00D601B6">
          <w:rPr>
            <w:noProof/>
          </w:rPr>
          <w:t>Hawkins and Shohet (2006</w:t>
        </w:r>
      </w:hyperlink>
      <w:r w:rsidRPr="00D601B6">
        <w:rPr>
          <w:noProof/>
        </w:rPr>
        <w:t>)</w:t>
      </w:r>
      <w:r w:rsidRPr="00D601B6">
        <w:fldChar w:fldCharType="end"/>
      </w:r>
      <w:r w:rsidR="009A6EF3" w:rsidRPr="00D80673">
        <w:t xml:space="preserve"> </w:t>
      </w:r>
      <w:proofErr w:type="gramStart"/>
      <w:r w:rsidR="009A6EF3" w:rsidRPr="00D80673">
        <w:t>acknowledge</w:t>
      </w:r>
      <w:proofErr w:type="gramEnd"/>
      <w:r w:rsidR="009A6EF3" w:rsidRPr="00D80673">
        <w:t xml:space="preserve"> that </w:t>
      </w:r>
      <w:r w:rsidR="00D601B6">
        <w:t xml:space="preserve">the </w:t>
      </w:r>
      <w:r w:rsidR="009A6EF3" w:rsidRPr="00D80673">
        <w:t>supervisory relationship exists</w:t>
      </w:r>
      <w:r w:rsidR="00D601B6">
        <w:t xml:space="preserve"> within a </w:t>
      </w:r>
      <w:r w:rsidRPr="00D80673">
        <w:t>context.</w:t>
      </w:r>
      <w:r w:rsidR="00E22931">
        <w:t xml:space="preserve"> They </w:t>
      </w:r>
      <w:proofErr w:type="gramStart"/>
      <w:r w:rsidR="00E22931">
        <w:t>comment</w:t>
      </w:r>
      <w:proofErr w:type="gramEnd"/>
      <w:r w:rsidR="00E22931">
        <w:t xml:space="preserve"> “</w:t>
      </w:r>
      <w:r w:rsidR="00E22931" w:rsidRPr="00D80673">
        <w:t xml:space="preserve">Although the six modes of focus are inclusive in so far as they include all the processes within both the client and supervisory matrices, the supervisory and client relationships also exist within a wider context which impinges upon and colours the processes within it. The supervisor cannot afford to act as if the client-supervisee-supervisor threesome exists on an island without a context” </w:t>
      </w:r>
      <w:r w:rsidR="00E22931" w:rsidRPr="00D80673">
        <w:fldChar w:fldCharType="begin"/>
      </w:r>
      <w:r w:rsidR="00E22931" w:rsidRPr="00D80673">
        <w:instrText xml:space="preserve"> ADDIN EN.CITE &lt;EndNote&gt;&lt;Cite ExcludeAuth="1"&gt;&lt;Author&gt;Hawkins&lt;/Author&gt;&lt;Year&gt;2006&lt;/Year&gt;&lt;RecNum&gt;1&lt;/RecNum&gt;&lt;Pages&gt;84&lt;/Pages&gt;&lt;DisplayText&gt;(2006, p. 84)&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E22931" w:rsidRPr="00D80673">
        <w:fldChar w:fldCharType="separate"/>
      </w:r>
      <w:r w:rsidR="00E22931" w:rsidRPr="00D80673">
        <w:rPr>
          <w:noProof/>
        </w:rPr>
        <w:t>(</w:t>
      </w:r>
      <w:hyperlink w:anchor="_ENREF_62" w:tooltip="Hawkins, 2006 #1" w:history="1">
        <w:r w:rsidR="00670B33" w:rsidRPr="00D80673">
          <w:rPr>
            <w:noProof/>
          </w:rPr>
          <w:t>2006, p. 84</w:t>
        </w:r>
      </w:hyperlink>
      <w:r w:rsidR="00E22931" w:rsidRPr="00D80673">
        <w:rPr>
          <w:noProof/>
        </w:rPr>
        <w:t>)</w:t>
      </w:r>
      <w:r w:rsidR="00E22931" w:rsidRPr="00D80673">
        <w:fldChar w:fldCharType="end"/>
      </w:r>
      <w:r w:rsidR="00E22931" w:rsidRPr="00D80673">
        <w:t>.</w:t>
      </w:r>
      <w:r w:rsidR="00E22931">
        <w:t xml:space="preserve"> </w:t>
      </w:r>
      <w:r w:rsidRPr="00D80673">
        <w:t xml:space="preserve">Mode Seven provides their examination of context. </w:t>
      </w:r>
      <w:hyperlink w:anchor="_ENREF_5" w:tooltip="Hawkins, 2006 #1" w:history="1">
        <w:r w:rsidR="00E22931" w:rsidRPr="00D80673">
          <w:rPr>
            <w:noProof/>
          </w:rPr>
          <w:t>Hawkins and Shohet (2006</w:t>
        </w:r>
      </w:hyperlink>
      <w:r w:rsidR="00E22931" w:rsidRPr="00D80673">
        <w:rPr>
          <w:noProof/>
        </w:rPr>
        <w:t xml:space="preserve">) describe Mode Seven as </w:t>
      </w:r>
      <w:r w:rsidR="00093095">
        <w:rPr>
          <w:noProof/>
        </w:rPr>
        <w:t>containing</w:t>
      </w:r>
      <w:r w:rsidR="00E22931" w:rsidRPr="00D80673">
        <w:rPr>
          <w:noProof/>
        </w:rPr>
        <w:t xml:space="preserve"> six sub-modes: </w:t>
      </w:r>
      <w:r w:rsidR="00472385">
        <w:rPr>
          <w:noProof/>
        </w:rPr>
        <w:t xml:space="preserve">7.1, </w:t>
      </w:r>
      <w:r w:rsidR="00E22931" w:rsidRPr="00D80673">
        <w:rPr>
          <w:noProof/>
        </w:rPr>
        <w:t xml:space="preserve">the context of the client, </w:t>
      </w:r>
      <w:r w:rsidR="00472385">
        <w:rPr>
          <w:noProof/>
        </w:rPr>
        <w:t xml:space="preserve">7.2, </w:t>
      </w:r>
      <w:r w:rsidR="00E22931" w:rsidRPr="00D80673">
        <w:rPr>
          <w:noProof/>
        </w:rPr>
        <w:t xml:space="preserve">the professional context of supervisees practice, </w:t>
      </w:r>
      <w:r w:rsidR="00472385">
        <w:rPr>
          <w:noProof/>
        </w:rPr>
        <w:t xml:space="preserve">7.3, </w:t>
      </w:r>
      <w:r w:rsidR="00E22931" w:rsidRPr="00D80673">
        <w:rPr>
          <w:noProof/>
        </w:rPr>
        <w:t xml:space="preserve">the context of the supervisee-client relationship, </w:t>
      </w:r>
      <w:r w:rsidR="00472385">
        <w:rPr>
          <w:noProof/>
        </w:rPr>
        <w:t xml:space="preserve">7.4, </w:t>
      </w:r>
      <w:r w:rsidR="00E22931" w:rsidRPr="00D80673">
        <w:rPr>
          <w:noProof/>
        </w:rPr>
        <w:t xml:space="preserve">the context of the supervisees ‘wider world’, </w:t>
      </w:r>
      <w:r w:rsidR="00472385">
        <w:rPr>
          <w:noProof/>
        </w:rPr>
        <w:t xml:space="preserve">7.5, </w:t>
      </w:r>
      <w:r w:rsidR="00E22931" w:rsidRPr="00D80673">
        <w:rPr>
          <w:noProof/>
        </w:rPr>
        <w:t xml:space="preserve">the context of the supervisory relationship and </w:t>
      </w:r>
      <w:r w:rsidR="00472385">
        <w:rPr>
          <w:noProof/>
        </w:rPr>
        <w:t xml:space="preserve">7.6, </w:t>
      </w:r>
      <w:r w:rsidR="00E22931" w:rsidRPr="00D80673">
        <w:rPr>
          <w:noProof/>
        </w:rPr>
        <w:t>the context of the supervisor.</w:t>
      </w:r>
    </w:p>
    <w:p w14:paraId="6E68DF8E" w14:textId="5C6E9F4A" w:rsidR="009F1E8C" w:rsidRDefault="00A900C8" w:rsidP="00502A33">
      <w:pPr>
        <w:spacing w:after="100" w:afterAutospacing="1" w:line="360" w:lineRule="auto"/>
        <w:jc w:val="both"/>
      </w:pPr>
      <w:r w:rsidRPr="00D80673">
        <w:t xml:space="preserve">I </w:t>
      </w:r>
      <w:r w:rsidR="00093095">
        <w:t xml:space="preserve">would </w:t>
      </w:r>
      <w:r w:rsidRPr="00D80673">
        <w:t>argue that the</w:t>
      </w:r>
      <w:r w:rsidR="009A6EF3" w:rsidRPr="00D80673">
        <w:t xml:space="preserve"> contexts that are visited </w:t>
      </w:r>
      <w:r w:rsidR="00093095">
        <w:t xml:space="preserve">within </w:t>
      </w:r>
      <w:r w:rsidR="00B834E7">
        <w:t xml:space="preserve">and </w:t>
      </w:r>
      <w:r w:rsidR="009F1E8C">
        <w:t xml:space="preserve">that </w:t>
      </w:r>
      <w:r w:rsidR="00B834E7">
        <w:t xml:space="preserve">define </w:t>
      </w:r>
      <w:r w:rsidR="009A6EF3" w:rsidRPr="00D80673">
        <w:t xml:space="preserve">the supervisory </w:t>
      </w:r>
      <w:r w:rsidR="00093095">
        <w:t xml:space="preserve">space </w:t>
      </w:r>
      <w:r w:rsidRPr="00D80673">
        <w:t xml:space="preserve">are </w:t>
      </w:r>
      <w:r w:rsidR="009A6EF3" w:rsidRPr="00D80673">
        <w:t xml:space="preserve">constructed through the </w:t>
      </w:r>
      <w:r w:rsidRPr="00D80673">
        <w:t xml:space="preserve">numerous relationships that enter into </w:t>
      </w:r>
      <w:r w:rsidR="009A6EF3" w:rsidRPr="00D80673">
        <w:t xml:space="preserve">the </w:t>
      </w:r>
      <w:r w:rsidR="00093095">
        <w:t xml:space="preserve">supervision space: </w:t>
      </w:r>
      <w:r w:rsidR="004B7719">
        <w:t xml:space="preserve">primarily </w:t>
      </w:r>
      <w:r w:rsidR="00093095">
        <w:t xml:space="preserve">the relationship matrices that construct the supervision quadrant and also those relationships </w:t>
      </w:r>
      <w:r w:rsidR="00685A0A">
        <w:t>that</w:t>
      </w:r>
      <w:r w:rsidR="00093095">
        <w:t xml:space="preserve"> the actions of the parties introduce</w:t>
      </w:r>
      <w:r w:rsidR="00AC7877" w:rsidRPr="00D80673">
        <w:t xml:space="preserve">. </w:t>
      </w:r>
    </w:p>
    <w:p w14:paraId="485529E5" w14:textId="4F7C509F" w:rsidR="009F1E8C" w:rsidRPr="009F1E8C" w:rsidRDefault="009F1E8C" w:rsidP="00502A33">
      <w:pPr>
        <w:spacing w:after="100" w:afterAutospacing="1" w:line="360" w:lineRule="auto"/>
        <w:jc w:val="center"/>
        <w:rPr>
          <w:b/>
        </w:rPr>
      </w:pPr>
      <w:r w:rsidRPr="009F1E8C">
        <w:rPr>
          <w:b/>
        </w:rPr>
        <w:t>Primary Contextual Level</w:t>
      </w:r>
    </w:p>
    <w:p w14:paraId="69CE8AE3" w14:textId="53BBBC36" w:rsidR="00037D7A" w:rsidRDefault="00AC7877" w:rsidP="00502A33">
      <w:pPr>
        <w:spacing w:after="100" w:afterAutospacing="1" w:line="360" w:lineRule="auto"/>
        <w:jc w:val="both"/>
      </w:pPr>
      <w:r w:rsidRPr="00D80673">
        <w:t>Supervision as a discipline is concerne</w:t>
      </w:r>
      <w:r w:rsidR="004B7719">
        <w:t xml:space="preserve">d with human experiences </w:t>
      </w:r>
      <w:r w:rsidR="004B7719">
        <w:fldChar w:fldCharType="begin">
          <w:fldData xml:space="preserve">PEVuZE5vdGU+PENpdGU+PEF1dGhvcj5HZW5kbGluPC9BdXRob3I+PFllYXI+MjAwMDwvWWVhcj48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</w:fldData>
        </w:fldChar>
      </w:r>
      <w:r w:rsidR="004B7719">
        <w:instrText xml:space="preserve"> ADDIN EN.CITE </w:instrText>
      </w:r>
      <w:r w:rsidR="004B7719">
        <w:fldChar w:fldCharType="begin">
          <w:fldData xml:space="preserve">PEVuZE5vdGU+PENpdGU+PEF1dGhvcj5HZW5kbGluPC9BdXRob3I+PFllYXI+MjAwMDwvWWVhcj48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</w:fldData>
        </w:fldChar>
      </w:r>
      <w:r w:rsidR="004B7719">
        <w:instrText xml:space="preserve"> ADDIN EN.CITE.DATA </w:instrText>
      </w:r>
      <w:r w:rsidR="004B7719">
        <w:fldChar w:fldCharType="end"/>
      </w:r>
      <w:r w:rsidR="004B7719">
        <w:fldChar w:fldCharType="separate"/>
      </w:r>
      <w:r w:rsidR="004B7719">
        <w:rPr>
          <w:noProof/>
        </w:rPr>
        <w:t>(</w:t>
      </w:r>
      <w:hyperlink w:anchor="_ENREF_48" w:tooltip="Gendlin, 1992 #645" w:history="1">
        <w:r w:rsidR="00670B33">
          <w:rPr>
            <w:noProof/>
          </w:rPr>
          <w:t>Eugene T Gendlin, 1992</w:t>
        </w:r>
      </w:hyperlink>
      <w:r w:rsidR="004B7719">
        <w:rPr>
          <w:noProof/>
        </w:rPr>
        <w:t xml:space="preserve">; </w:t>
      </w:r>
      <w:hyperlink w:anchor="_ENREF_51" w:tooltip="Gendlin, 2000 #638" w:history="1">
        <w:r w:rsidR="00670B33">
          <w:rPr>
            <w:noProof/>
          </w:rPr>
          <w:t>Gendlin, 2000</w:t>
        </w:r>
      </w:hyperlink>
      <w:r w:rsidR="004B7719">
        <w:rPr>
          <w:noProof/>
        </w:rPr>
        <w:t xml:space="preserve">, </w:t>
      </w:r>
      <w:hyperlink w:anchor="_ENREF_52" w:tooltip="Gendlin, 2002 #646" w:history="1">
        <w:r w:rsidR="00670B33">
          <w:rPr>
            <w:noProof/>
          </w:rPr>
          <w:t>2002</w:t>
        </w:r>
      </w:hyperlink>
      <w:r w:rsidR="004B7719">
        <w:rPr>
          <w:noProof/>
        </w:rPr>
        <w:t xml:space="preserve">; </w:t>
      </w:r>
      <w:hyperlink w:anchor="_ENREF_53" w:tooltip="Gendlin, 2004 #648" w:history="1">
        <w:r w:rsidR="00670B33">
          <w:rPr>
            <w:noProof/>
          </w:rPr>
          <w:t>Gendlin &amp; Johnson, 2004</w:t>
        </w:r>
      </w:hyperlink>
      <w:r w:rsidR="004B7719">
        <w:rPr>
          <w:noProof/>
        </w:rPr>
        <w:t>)</w:t>
      </w:r>
      <w:r w:rsidR="004B7719">
        <w:fldChar w:fldCharType="end"/>
      </w:r>
      <w:r w:rsidR="004B7719">
        <w:t xml:space="preserve"> </w:t>
      </w:r>
      <w:r w:rsidR="009A6EF3" w:rsidRPr="00D80673">
        <w:t>and particularly</w:t>
      </w:r>
      <w:r w:rsidRPr="00D80673">
        <w:t xml:space="preserve"> how individuals and groups make me</w:t>
      </w:r>
      <w:r w:rsidR="004B7719">
        <w:t xml:space="preserve">aning from those experiences </w:t>
      </w:r>
      <w:r w:rsidR="004B7719">
        <w:fldChar w:fldCharType="begin"/>
      </w:r>
      <w:r w:rsidR="004B7719">
        <w:instrText xml:space="preserve"> ADDIN EN.CITE &lt;EndNote&gt;&lt;Cite&gt;&lt;Author&gt;Gendlin&lt;/Author&gt;&lt;Year&gt;1962&lt;/Year&gt;&lt;RecNum&gt;613&lt;/RecNum&gt;&lt;DisplayText&gt;(Gendlin, 1962; Greimas, 1987; Schleifer, 1987)&lt;/DisplayText&gt;&lt;record&gt;&lt;rec-number&gt;613&lt;/rec-number&gt;&lt;foreign-keys&gt;&lt;key app="EN" db-id="50dteedtnt9ae9etd5svwtd2zrtw9dvx5dtv"&gt;613&lt;/key&gt;&lt;/foreign-keys&gt;&lt;ref-type name="Book"&gt;6&lt;/ref-type&gt;&lt;contributors&gt;&lt;authors&gt;&lt;author&gt;Gendlin, Eugene T&lt;/author&gt;&lt;/authors&gt;&lt;/contributors&gt;&lt;titles&gt;&lt;title&gt;Experiencing and the Creation of Meaning&lt;/title&gt;&lt;/titles&gt;&lt;dates&gt;&lt;year&gt;1962&lt;/year&gt;&lt;/dates&gt;&lt;pub-location&gt;New York&lt;/pub-location&gt;&lt;publisher&gt;Free Press of Glencoe&lt;/publisher&gt;&lt;urls&gt;&lt;/urls&gt;&lt;/record&gt;&lt;/Cite&gt;&lt;Cite&gt;&lt;Author&gt;Schleifer&lt;/Author&gt;&lt;Year&gt;1987&lt;/Year&gt;&lt;RecNum&gt;558&lt;/RecNum&gt;&lt;record&gt;&lt;rec-number&gt;558&lt;/rec-number&gt;&lt;foreign-keys&gt;&lt;key app="EN" db-id="50dteedtnt9ae9etd5svwtd2zrtw9dvx5dtv"&gt;558&lt;/key&gt;&lt;/foreign-keys&gt;&lt;ref-type name="Book"&gt;6&lt;/ref-type&gt;&lt;contributors&gt;&lt;authors&gt;&lt;author&gt;Schleifer, R&lt;/author&gt;&lt;/authors&gt;&lt;/contributors&gt;&lt;titles&gt;&lt;title&gt;A. J Greimas and the Nature of Meaning: Linguistics, Semiotics and Discourse Theory&lt;/title&gt;&lt;/titles&gt;&lt;dates&gt;&lt;year&gt;1987&lt;/year&gt;&lt;/dates&gt;&lt;pub-location&gt;London&lt;/pub-location&gt;&lt;publisher&gt;Croom Helm Ltd.&lt;/publisher&gt;&lt;urls&gt;&lt;/urls&gt;&lt;/record&gt;&lt;/Cite&gt;&lt;Cite&gt;&lt;Author&gt;Greimas&lt;/Author&gt;&lt;Year&gt;1987&lt;/Year&gt;&lt;RecNum&gt;561&lt;/RecNum&gt;&lt;record&gt;&lt;rec-number&gt;561&lt;/rec-number&gt;&lt;foreign-keys&gt;&lt;key app="EN" db-id="50dteedtnt9ae9etd5svwtd2zrtw9dvx5dtv"&gt;561&lt;/key&gt;&lt;/foreign-keys&gt;&lt;ref-type name="Book"&gt;6&lt;/ref-type&gt;&lt;contributors&gt;&lt;authors&gt;&lt;author&gt;Greimas, A. J&lt;/author&gt;&lt;/authors&gt;&lt;subsidiary-authors&gt;&lt;author&gt;Perron, P. J&lt;/author&gt;&lt;author&gt;Collins, F. H&lt;/author&gt;&lt;/subsidiary-authors&gt;&lt;/contributors&gt;&lt;titles&gt;&lt;title&gt;On Meaning: Selected Writings in Semiotic Theory&lt;/title&gt;&lt;/titles&gt;&lt;dates&gt;&lt;year&gt;1987&lt;/year&gt;&lt;/dates&gt;&lt;pub-location&gt;London&lt;/pub-location&gt;&lt;publisher&gt;Frances Pinter (Publishers) Ltd.&lt;/publisher&gt;&lt;urls&gt;&lt;/urls&gt;&lt;/record&gt;&lt;/Cite&gt;&lt;/EndNote&gt;</w:instrText>
      </w:r>
      <w:r w:rsidR="004B7719">
        <w:fldChar w:fldCharType="separate"/>
      </w:r>
      <w:r w:rsidR="004B7719">
        <w:rPr>
          <w:noProof/>
        </w:rPr>
        <w:t>(</w:t>
      </w:r>
      <w:hyperlink w:anchor="_ENREF_44" w:tooltip="Gendlin, 1962 #613" w:history="1">
        <w:r w:rsidR="00670B33">
          <w:rPr>
            <w:noProof/>
          </w:rPr>
          <w:t>Gendlin, 1962</w:t>
        </w:r>
      </w:hyperlink>
      <w:r w:rsidR="004B7719">
        <w:rPr>
          <w:noProof/>
        </w:rPr>
        <w:t xml:space="preserve">; </w:t>
      </w:r>
      <w:hyperlink w:anchor="_ENREF_59" w:tooltip="Greimas, 1987 #561" w:history="1">
        <w:r w:rsidR="00670B33">
          <w:rPr>
            <w:noProof/>
          </w:rPr>
          <w:t>Greimas, 1987</w:t>
        </w:r>
      </w:hyperlink>
      <w:r w:rsidR="004B7719">
        <w:rPr>
          <w:noProof/>
        </w:rPr>
        <w:t xml:space="preserve">; </w:t>
      </w:r>
      <w:hyperlink w:anchor="_ENREF_113" w:tooltip="Schleifer, 1987 #558" w:history="1">
        <w:r w:rsidR="00670B33">
          <w:rPr>
            <w:noProof/>
          </w:rPr>
          <w:t>Schleifer, 1987</w:t>
        </w:r>
      </w:hyperlink>
      <w:r w:rsidR="004B7719">
        <w:rPr>
          <w:noProof/>
        </w:rPr>
        <w:t>)</w:t>
      </w:r>
      <w:r w:rsidR="004B7719">
        <w:fldChar w:fldCharType="end"/>
      </w:r>
      <w:r w:rsidRPr="00D80673">
        <w:t xml:space="preserve">. This </w:t>
      </w:r>
      <w:r w:rsidR="009F1E8C">
        <w:t>‘</w:t>
      </w:r>
      <w:r w:rsidRPr="00D80673">
        <w:t>meanin</w:t>
      </w:r>
      <w:r w:rsidR="00B934C4">
        <w:t>g making</w:t>
      </w:r>
      <w:r w:rsidR="009F1E8C">
        <w:t>’</w:t>
      </w:r>
      <w:r w:rsidR="00B934C4">
        <w:t xml:space="preserve"> process contributes to the</w:t>
      </w:r>
      <w:r w:rsidR="00B834E7">
        <w:t xml:space="preserve"> construction</w:t>
      </w:r>
      <w:r w:rsidRPr="00D80673">
        <w:t xml:space="preserve"> of the self</w:t>
      </w:r>
      <w:r w:rsidR="009F1E8C">
        <w:t xml:space="preserve"> which, </w:t>
      </w:r>
      <w:r w:rsidR="009F1E8C" w:rsidRPr="00D80673">
        <w:t xml:space="preserve">each party brings to the </w:t>
      </w:r>
      <w:r w:rsidR="009F1E8C">
        <w:t xml:space="preserve">supervisory </w:t>
      </w:r>
      <w:r w:rsidR="009F1E8C" w:rsidRPr="00D80673">
        <w:t>process</w:t>
      </w:r>
      <w:r w:rsidRPr="00D80673">
        <w:t xml:space="preserve"> </w:t>
      </w:r>
      <w:r w:rsidR="005C4C22">
        <w:fldChar w:fldCharType="begin">
          <w:fldData xml:space="preserve">PEVuZE5vdGU+PENpdGU+PEF1dGhvcj5GcmFuazwvQXV0aG9yPjxZZWFyPjE5OTM8L1llYXI+PFJl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</w:fldData>
        </w:fldChar>
      </w:r>
      <w:r w:rsidR="005C4C22">
        <w:instrText xml:space="preserve"> ADDIN EN.CITE </w:instrText>
      </w:r>
      <w:r w:rsidR="005C4C22">
        <w:fldChar w:fldCharType="begin">
          <w:fldData xml:space="preserve">PEVuZE5vdGU+PENpdGU+PEF1dGhvcj5GcmFuazwvQXV0aG9yPjxZZWFyPjE5OTM8L1llYXI+PFJl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</w:fldData>
        </w:fldChar>
      </w:r>
      <w:r w:rsidR="005C4C22">
        <w:instrText xml:space="preserve"> ADDIN EN.CITE.DATA </w:instrText>
      </w:r>
      <w:r w:rsidR="005C4C22">
        <w:fldChar w:fldCharType="end"/>
      </w:r>
      <w:r w:rsidR="005C4C22">
        <w:fldChar w:fldCharType="separate"/>
      </w:r>
      <w:r w:rsidR="005C4C22">
        <w:rPr>
          <w:noProof/>
        </w:rPr>
        <w:t>(</w:t>
      </w:r>
      <w:hyperlink w:anchor="_ENREF_3" w:tooltip="Atkins, 2005 #166" w:history="1">
        <w:r w:rsidR="00670B33">
          <w:rPr>
            <w:noProof/>
          </w:rPr>
          <w:t>Atkins, 2005</w:t>
        </w:r>
      </w:hyperlink>
      <w:r w:rsidR="005C4C22">
        <w:rPr>
          <w:noProof/>
        </w:rPr>
        <w:t xml:space="preserve">; </w:t>
      </w:r>
      <w:hyperlink w:anchor="_ENREF_37" w:tooltip="Frank, 1993 #599" w:history="1">
        <w:r w:rsidR="00670B33">
          <w:rPr>
            <w:noProof/>
          </w:rPr>
          <w:t>Frank, 1993</w:t>
        </w:r>
      </w:hyperlink>
      <w:r w:rsidR="005C4C22">
        <w:rPr>
          <w:noProof/>
        </w:rPr>
        <w:t xml:space="preserve">; </w:t>
      </w:r>
      <w:hyperlink w:anchor="_ENREF_38" w:tooltip="Gallagher, 1999 #595" w:history="1">
        <w:r w:rsidR="00670B33">
          <w:rPr>
            <w:noProof/>
          </w:rPr>
          <w:t>S Gallagher &amp; Marcel, 1999</w:t>
        </w:r>
      </w:hyperlink>
      <w:r w:rsidR="005C4C22">
        <w:rPr>
          <w:noProof/>
        </w:rPr>
        <w:t xml:space="preserve">; </w:t>
      </w:r>
      <w:hyperlink w:anchor="_ENREF_91" w:tooltip="McGann, 2009 #665" w:history="1">
        <w:r w:rsidR="00670B33">
          <w:rPr>
            <w:noProof/>
          </w:rPr>
          <w:t>McGann &amp; De Jaegher, 2009</w:t>
        </w:r>
      </w:hyperlink>
      <w:r w:rsidR="005C4C22">
        <w:rPr>
          <w:noProof/>
        </w:rPr>
        <w:t xml:space="preserve">; </w:t>
      </w:r>
      <w:hyperlink w:anchor="_ENREF_105" w:tooltip="Pickering, 1999 #581" w:history="1">
        <w:r w:rsidR="00670B33">
          <w:rPr>
            <w:noProof/>
          </w:rPr>
          <w:t>Pickering, 1999</w:t>
        </w:r>
      </w:hyperlink>
      <w:r w:rsidR="005C4C22">
        <w:rPr>
          <w:noProof/>
        </w:rPr>
        <w:t>)</w:t>
      </w:r>
      <w:r w:rsidR="005C4C22">
        <w:fldChar w:fldCharType="end"/>
      </w:r>
      <w:r w:rsidRPr="00D80673">
        <w:t xml:space="preserve">. </w:t>
      </w:r>
      <w:r w:rsidR="00037D7A">
        <w:t>In my model, t</w:t>
      </w:r>
      <w:r w:rsidR="00B934C4">
        <w:t>he self of the individuals who occupy the roles of the supervisory quadrant</w:t>
      </w:r>
      <w:r w:rsidR="002103F4">
        <w:t>,</w:t>
      </w:r>
      <w:r w:rsidR="00B934C4">
        <w:t xml:space="preserve"> therefore</w:t>
      </w:r>
      <w:r w:rsidR="002103F4">
        <w:t>,</w:t>
      </w:r>
      <w:r w:rsidR="00B934C4">
        <w:t xml:space="preserve"> </w:t>
      </w:r>
      <w:r w:rsidR="00B934C4">
        <w:lastRenderedPageBreak/>
        <w:t>constitute</w:t>
      </w:r>
      <w:r w:rsidR="00037D7A">
        <w:t xml:space="preserve"> </w:t>
      </w:r>
      <w:r w:rsidR="00B934C4">
        <w:t xml:space="preserve">the most primary contexts </w:t>
      </w:r>
      <w:r w:rsidR="002103F4">
        <w:t xml:space="preserve">in my model of the </w:t>
      </w:r>
      <w:r w:rsidR="00B934C4">
        <w:t>supervision space</w:t>
      </w:r>
      <w:r w:rsidR="005C4C22">
        <w:t xml:space="preserve">. </w:t>
      </w:r>
      <w:r w:rsidR="007117C9">
        <w:t>The</w:t>
      </w:r>
      <w:r w:rsidR="00037D7A">
        <w:t xml:space="preserve"> act of acknowledging the foundational and constitutional role of the self </w:t>
      </w:r>
      <w:r w:rsidR="007117C9">
        <w:t xml:space="preserve">to </w:t>
      </w:r>
      <w:r w:rsidR="00037D7A">
        <w:t xml:space="preserve">the entire supervision space </w:t>
      </w:r>
      <w:r w:rsidR="007117C9">
        <w:t>presents</w:t>
      </w:r>
      <w:r w:rsidR="00037D7A">
        <w:t xml:space="preserve"> supervision with the opportunity to choose frameworks for the understanding of the self (philosophical, scientific and cultural) that will most usefully inform and promote the goals of the discipline.</w:t>
      </w:r>
      <w:r w:rsidR="00037D7A" w:rsidRPr="00037D7A">
        <w:t xml:space="preserve"> </w:t>
      </w:r>
      <w:r w:rsidR="00037D7A">
        <w:t>The jewels within the supervision quadrant represent these ‘self contexts’.</w:t>
      </w:r>
    </w:p>
    <w:p w14:paraId="25F3D90E" w14:textId="16F06745" w:rsidR="002103F4" w:rsidRDefault="009F1E8C" w:rsidP="00502A33">
      <w:pPr>
        <w:spacing w:after="100" w:afterAutospacing="1" w:line="360" w:lineRule="auto"/>
        <w:jc w:val="both"/>
      </w:pPr>
      <w:r>
        <w:t xml:space="preserve">As </w:t>
      </w:r>
      <w:r>
        <w:fldChar w:fldCharType="begin"/>
      </w:r>
      <w:r>
        <w:instrText xml:space="preserve"> ADDIN EN.CITE &lt;EndNote&gt;&lt;Cite AuthorYear="1"&gt;&lt;Author&gt;Buber&lt;/Author&gt;&lt;Year&gt;1970&lt;/Year&gt;&lt;RecNum&gt;16&lt;/RecNum&gt;&lt;DisplayText&gt;Buber (1970)&lt;/DisplayText&gt;&lt;record&gt;&lt;rec-number&gt;16&lt;/rec-number&gt;&lt;foreign-keys&gt;&lt;key app="EN" db-id="e09a9rst5fzds4e55fz5szeddrdzzxs2fd0r"&gt;16&lt;/key&gt;&lt;/foreign-keys&gt;&lt;ref-type name="Book"&gt;6&lt;/ref-type&gt;&lt;contributors&gt;&lt;authors&gt;&lt;author&gt;Buber, M&lt;/author&gt;&lt;/authors&gt;&lt;/contributors&gt;&lt;titles&gt;&lt;title&gt;I and thou&lt;/title&gt;&lt;/titles&gt;&lt;dates&gt;&lt;year&gt;1970&lt;/year&gt;&lt;/dates&gt;&lt;pub-location&gt;New York&lt;/pub-location&gt;&lt;publisher&gt;Touchstone&lt;/publisher&gt;&lt;urls&gt;&lt;/urls&gt;&lt;/record&gt;&lt;/Cite&gt;&lt;/EndNote&gt;</w:instrText>
      </w:r>
      <w:r>
        <w:fldChar w:fldCharType="separate"/>
      </w:r>
      <w:hyperlink w:anchor="_ENREF_12" w:tooltip="Buber, 1970 #16" w:history="1">
        <w:r w:rsidR="00670B33">
          <w:rPr>
            <w:noProof/>
          </w:rPr>
          <w:t>Buber (1970</w:t>
        </w:r>
      </w:hyperlink>
      <w:r>
        <w:rPr>
          <w:noProof/>
        </w:rPr>
        <w:t>)</w:t>
      </w:r>
      <w:r>
        <w:fldChar w:fldCharType="end"/>
      </w:r>
      <w:r>
        <w:t xml:space="preserve"> demonstrates </w:t>
      </w:r>
      <w:r w:rsidRPr="009F1E8C">
        <w:rPr>
          <w:i/>
        </w:rPr>
        <w:t>I</w:t>
      </w:r>
      <w:r>
        <w:t xml:space="preserve"> and </w:t>
      </w:r>
      <w:r>
        <w:rPr>
          <w:i/>
        </w:rPr>
        <w:t>Thou</w:t>
      </w:r>
      <w:r w:rsidR="00037D7A">
        <w:t xml:space="preserve"> co-create</w:t>
      </w:r>
      <w:r>
        <w:t xml:space="preserve"> and therefore the </w:t>
      </w:r>
      <w:r>
        <w:rPr>
          <w:i/>
        </w:rPr>
        <w:t>I</w:t>
      </w:r>
      <w:r>
        <w:t xml:space="preserve"> always implies </w:t>
      </w:r>
      <w:r>
        <w:rPr>
          <w:i/>
        </w:rPr>
        <w:t>Thou</w:t>
      </w:r>
      <w:r w:rsidR="00037D7A">
        <w:t>. The</w:t>
      </w:r>
      <w:r>
        <w:t xml:space="preserve"> primary contextual level acknowledges this constitutional </w:t>
      </w:r>
      <w:proofErr w:type="spellStart"/>
      <w:r>
        <w:t>intersubjectivity</w:t>
      </w:r>
      <w:proofErr w:type="spellEnd"/>
      <w:r>
        <w:t xml:space="preserve"> by understanding that the self is not entirely private</w:t>
      </w:r>
      <w:r w:rsidR="00037D7A">
        <w:t xml:space="preserve"> </w:t>
      </w:r>
      <w:r w:rsidR="00037D7A">
        <w:fldChar w:fldCharType="begin">
          <w:fldData xml:space="preserve">PEVuZE5vdGU+PENpdGU+PEF1dGhvcj5TY2hhcm1lcjwvQXV0aG9yPjxZZWFyPjIwMDA8L1llYXI+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</w:fldData>
        </w:fldChar>
      </w:r>
      <w:r w:rsidR="00037D7A">
        <w:instrText xml:space="preserve"> ADDIN EN.CITE </w:instrText>
      </w:r>
      <w:r w:rsidR="00037D7A">
        <w:fldChar w:fldCharType="begin">
          <w:fldData xml:space="preserve">PEVuZE5vdGU+PENpdGU+PEF1dGhvcj5TY2hhcm1lcjwvQXV0aG9yPjxZZWFyPjIwMDA8L1llYXI+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</w:fldData>
        </w:fldChar>
      </w:r>
      <w:r w:rsidR="00037D7A">
        <w:instrText xml:space="preserve"> ADDIN EN.CITE.DATA </w:instrText>
      </w:r>
      <w:r w:rsidR="00037D7A">
        <w:fldChar w:fldCharType="end"/>
      </w:r>
      <w:r w:rsidR="00037D7A">
        <w:fldChar w:fldCharType="separate"/>
      </w:r>
      <w:r w:rsidR="00037D7A">
        <w:rPr>
          <w:noProof/>
        </w:rPr>
        <w:t>(</w:t>
      </w:r>
      <w:hyperlink w:anchor="_ENREF_27" w:tooltip="Depraz, 2003 #546" w:history="1">
        <w:r w:rsidR="00670B33">
          <w:rPr>
            <w:noProof/>
          </w:rPr>
          <w:t>Depraz &amp; Cosmelli, 2003</w:t>
        </w:r>
      </w:hyperlink>
      <w:r w:rsidR="00037D7A">
        <w:rPr>
          <w:noProof/>
        </w:rPr>
        <w:t xml:space="preserve">; </w:t>
      </w:r>
      <w:hyperlink w:anchor="_ENREF_106" w:tooltip="Richardson, 2000 #112" w:history="1">
        <w:r w:rsidR="00670B33">
          <w:rPr>
            <w:noProof/>
          </w:rPr>
          <w:t>Richardson, 2000</w:t>
        </w:r>
      </w:hyperlink>
      <w:r w:rsidR="00037D7A">
        <w:rPr>
          <w:noProof/>
        </w:rPr>
        <w:t xml:space="preserve">; </w:t>
      </w:r>
      <w:hyperlink w:anchor="_ENREF_112" w:tooltip="Scharmer, 2000 #416" w:history="1">
        <w:r w:rsidR="00670B33">
          <w:rPr>
            <w:noProof/>
          </w:rPr>
          <w:t>Scharmer, 2000</w:t>
        </w:r>
      </w:hyperlink>
      <w:r w:rsidR="00037D7A">
        <w:rPr>
          <w:noProof/>
        </w:rPr>
        <w:t xml:space="preserve">; </w:t>
      </w:r>
      <w:hyperlink w:anchor="_ENREF_150" w:tooltip="Zahavi, 2001 #538" w:history="1">
        <w:r w:rsidR="00670B33">
          <w:rPr>
            <w:noProof/>
          </w:rPr>
          <w:t>Zahavi, 2001</w:t>
        </w:r>
      </w:hyperlink>
      <w:r w:rsidR="00037D7A">
        <w:rPr>
          <w:noProof/>
        </w:rPr>
        <w:t>)</w:t>
      </w:r>
      <w:r w:rsidR="00037D7A">
        <w:fldChar w:fldCharType="end"/>
      </w:r>
      <w:r>
        <w:t xml:space="preserve">. </w:t>
      </w:r>
      <w:r w:rsidR="007117C9">
        <w:t xml:space="preserve">There is no equivalent to this contextual level in Hawkins and </w:t>
      </w:r>
      <w:proofErr w:type="spellStart"/>
      <w:r w:rsidR="007117C9">
        <w:t>Shohet’s</w:t>
      </w:r>
      <w:proofErr w:type="spellEnd"/>
      <w:r w:rsidR="007117C9">
        <w:t xml:space="preserve"> </w:t>
      </w:r>
      <w:r w:rsidR="007117C9">
        <w:fldChar w:fldCharType="begin"/>
      </w:r>
      <w:r w:rsidR="007117C9">
        <w:instrText xml:space="preserve"> ADDIN EN.CITE &lt;EndNote&gt;&lt;Cite&gt;&lt;Author&gt;Hawkins&lt;/Author&gt;&lt;Year&gt;2006&lt;/Year&gt;&lt;RecNum&gt;1&lt;/RecNum&gt;&lt;DisplayText&gt;(Hawkins &amp;amp;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7117C9">
        <w:fldChar w:fldCharType="separate"/>
      </w:r>
      <w:r w:rsidR="007117C9">
        <w:rPr>
          <w:noProof/>
        </w:rPr>
        <w:t>(</w:t>
      </w:r>
      <w:hyperlink w:anchor="_ENREF_62" w:tooltip="Hawkins, 2006 #1" w:history="1">
        <w:r w:rsidR="00670B33">
          <w:rPr>
            <w:noProof/>
          </w:rPr>
          <w:t>Hawkins &amp; Shohet, 2006</w:t>
        </w:r>
      </w:hyperlink>
      <w:r w:rsidR="007117C9">
        <w:rPr>
          <w:noProof/>
        </w:rPr>
        <w:t>)</w:t>
      </w:r>
      <w:r w:rsidR="007117C9">
        <w:fldChar w:fldCharType="end"/>
      </w:r>
      <w:r w:rsidR="007117C9">
        <w:t xml:space="preserve"> modes.</w:t>
      </w:r>
    </w:p>
    <w:p w14:paraId="62FC1819" w14:textId="41BCC31D" w:rsidR="007117C9" w:rsidRPr="007117C9" w:rsidRDefault="007117C9" w:rsidP="00502A33">
      <w:pPr>
        <w:keepNext/>
        <w:spacing w:after="100" w:afterAutospacing="1" w:line="360" w:lineRule="auto"/>
        <w:jc w:val="center"/>
        <w:rPr>
          <w:b/>
        </w:rPr>
      </w:pPr>
      <w:r w:rsidRPr="007117C9">
        <w:rPr>
          <w:b/>
        </w:rPr>
        <w:t>Secondary Contextual Level</w:t>
      </w:r>
      <w:r w:rsidR="00635C48">
        <w:rPr>
          <w:b/>
        </w:rPr>
        <w:t>: Direct and Emergent Relationships</w:t>
      </w:r>
    </w:p>
    <w:p w14:paraId="548720BE" w14:textId="1AE1B154" w:rsidR="00AB79CA" w:rsidRDefault="009A6EF3" w:rsidP="00502A33">
      <w:pPr>
        <w:spacing w:after="100" w:afterAutospacing="1" w:line="360" w:lineRule="auto"/>
        <w:jc w:val="both"/>
      </w:pPr>
      <w:r w:rsidRPr="00D80673">
        <w:t xml:space="preserve">In </w:t>
      </w:r>
      <w:r w:rsidR="0001621A">
        <w:t>any moment of supervision, the</w:t>
      </w:r>
      <w:r w:rsidRPr="00D80673">
        <w:t xml:space="preserve"> relationships </w:t>
      </w:r>
      <w:r w:rsidR="000C74D1">
        <w:t>with objects</w:t>
      </w:r>
      <w:r w:rsidR="00855A42">
        <w:rPr>
          <w:rStyle w:val="FootnoteReference"/>
        </w:rPr>
        <w:footnoteReference w:id="14"/>
      </w:r>
      <w:r w:rsidR="000C74D1">
        <w:t xml:space="preserve"> and subjects</w:t>
      </w:r>
      <w:r w:rsidR="00F062B5">
        <w:rPr>
          <w:rStyle w:val="FootnoteReference"/>
        </w:rPr>
        <w:footnoteReference w:id="15"/>
      </w:r>
      <w:r w:rsidR="000C74D1">
        <w:t xml:space="preserve"> </w:t>
      </w:r>
      <w:r w:rsidRPr="00D80673">
        <w:t xml:space="preserve">that </w:t>
      </w:r>
      <w:r w:rsidR="000C74D1">
        <w:t xml:space="preserve">the </w:t>
      </w:r>
      <w:r w:rsidR="002103F4">
        <w:t>quadrants selves</w:t>
      </w:r>
      <w:r w:rsidR="000C74D1">
        <w:t xml:space="preserve"> </w:t>
      </w:r>
      <w:r w:rsidR="002103F4">
        <w:t>engage</w:t>
      </w:r>
      <w:r w:rsidR="000C74D1">
        <w:t>, (whether they be physical, conceptual or lexical</w:t>
      </w:r>
      <w:r w:rsidR="00472385">
        <w:t xml:space="preserve"> entities</w:t>
      </w:r>
      <w:r w:rsidR="000C74D1">
        <w:t>)</w:t>
      </w:r>
      <w:r w:rsidR="00472385">
        <w:rPr>
          <w:rStyle w:val="FootnoteReference"/>
        </w:rPr>
        <w:footnoteReference w:id="16"/>
      </w:r>
      <w:r w:rsidR="000C74D1">
        <w:t xml:space="preserve"> </w:t>
      </w:r>
      <w:r w:rsidRPr="00D80673">
        <w:t xml:space="preserve">move </w:t>
      </w:r>
      <w:r w:rsidR="000C74D1">
        <w:t xml:space="preserve">those objects </w:t>
      </w:r>
      <w:r w:rsidR="00855A42">
        <w:t xml:space="preserve">and subjects </w:t>
      </w:r>
      <w:r w:rsidRPr="00D80673">
        <w:t xml:space="preserve">into immediate relevance and therefore constitute the </w:t>
      </w:r>
      <w:r w:rsidR="0001621A">
        <w:t>secondary level of context</w:t>
      </w:r>
      <w:r w:rsidR="00D36DB8">
        <w:rPr>
          <w:rStyle w:val="FootnoteReference"/>
        </w:rPr>
        <w:footnoteReference w:id="17"/>
      </w:r>
      <w:r w:rsidR="007117C9">
        <w:t xml:space="preserve"> (see</w:t>
      </w:r>
      <w:r w:rsidR="006560B5">
        <w:t>:</w:t>
      </w:r>
      <w:r w:rsidR="007117C9">
        <w:t xml:space="preserve"> Figure 6).</w:t>
      </w:r>
    </w:p>
    <w:p w14:paraId="3C96EFBC" w14:textId="6EC67FA4" w:rsidR="00AB79CA" w:rsidRPr="00D80673" w:rsidRDefault="00AB79CA" w:rsidP="00502A33">
      <w:pPr>
        <w:spacing w:after="100" w:afterAutospacing="1" w:line="360" w:lineRule="auto"/>
        <w:jc w:val="center"/>
      </w:pPr>
    </w:p>
    <w:p w14:paraId="0577CA4E" w14:textId="77777777" w:rsidR="00AB79CA" w:rsidRDefault="00AB79CA" w:rsidP="00502A33">
      <w:pPr>
        <w:spacing w:after="100" w:afterAutospacing="1" w:line="360" w:lineRule="auto"/>
        <w:jc w:val="both"/>
      </w:pPr>
    </w:p>
    <w:p w14:paraId="36497A3B" w14:textId="012C8954" w:rsidR="00AB79CA" w:rsidRDefault="00AB79CA" w:rsidP="00502A33">
      <w:pPr>
        <w:spacing w:after="100" w:afterAutospacing="1" w:line="360" w:lineRule="auto"/>
        <w:jc w:val="both"/>
      </w:pPr>
      <w:r>
        <w:t xml:space="preserve">Figure 6: </w:t>
      </w:r>
      <w:r w:rsidR="007117C9">
        <w:t>P</w:t>
      </w:r>
      <w:r>
        <w:t>rimary and secondary contextual levels of a supervision quadrant role</w:t>
      </w:r>
    </w:p>
    <w:p w14:paraId="753FB1E9" w14:textId="14EF3FBA" w:rsidR="00C716D6" w:rsidRDefault="000C74D1" w:rsidP="00502A33">
      <w:pPr>
        <w:spacing w:after="100" w:afterAutospacing="1" w:line="360" w:lineRule="auto"/>
        <w:jc w:val="both"/>
      </w:pPr>
      <w:r>
        <w:t xml:space="preserve">It is through these </w:t>
      </w:r>
      <w:r w:rsidR="009A6EF3" w:rsidRPr="00D80673">
        <w:t xml:space="preserve">relationships </w:t>
      </w:r>
      <w:r>
        <w:t>and t</w:t>
      </w:r>
      <w:r w:rsidR="00B160E6">
        <w:t>he actions that occur within the</w:t>
      </w:r>
      <w:r>
        <w:t xml:space="preserve">se relationships </w:t>
      </w:r>
      <w:r w:rsidR="009A6EF3" w:rsidRPr="00D80673">
        <w:t>that the parties make sense of the experiences under consideration</w:t>
      </w:r>
      <w:r w:rsidR="00CF015E">
        <w:t xml:space="preserve">. </w:t>
      </w:r>
      <w:r w:rsidR="00AB79CA">
        <w:t xml:space="preserve">Within the supervision mandala, </w:t>
      </w:r>
      <w:r w:rsidR="00B160E6">
        <w:t>I represent the</w:t>
      </w:r>
      <w:r w:rsidR="003625A9">
        <w:t xml:space="preserve"> objects and</w:t>
      </w:r>
      <w:r w:rsidR="00CF015E">
        <w:t xml:space="preserve"> subjects </w:t>
      </w:r>
      <w:r w:rsidR="003625A9">
        <w:t xml:space="preserve">of this secondary level of context </w:t>
      </w:r>
      <w:r w:rsidR="00CF015E">
        <w:t>with four</w:t>
      </w:r>
      <w:r w:rsidR="00B160E6">
        <w:t xml:space="preserve"> fan</w:t>
      </w:r>
      <w:r w:rsidR="00AB79CA">
        <w:t>s</w:t>
      </w:r>
      <w:r w:rsidR="003625A9">
        <w:t>, shown in Figure 7</w:t>
      </w:r>
      <w:r w:rsidR="00B160E6">
        <w:t>.</w:t>
      </w:r>
    </w:p>
    <w:p w14:paraId="619FDD4A" w14:textId="501B9609" w:rsidR="00AB79CA" w:rsidRDefault="00AB79CA" w:rsidP="00502A33">
      <w:pPr>
        <w:spacing w:after="100" w:afterAutospacing="1" w:line="360" w:lineRule="auto"/>
        <w:jc w:val="center"/>
      </w:pPr>
    </w:p>
    <w:p w14:paraId="4CF94689" w14:textId="77777777" w:rsidR="00AB79CA" w:rsidRDefault="00AB79CA" w:rsidP="00502A33">
      <w:pPr>
        <w:spacing w:after="100" w:afterAutospacing="1" w:line="360" w:lineRule="auto"/>
        <w:jc w:val="center"/>
      </w:pPr>
    </w:p>
    <w:p w14:paraId="1213C9C4" w14:textId="77777777" w:rsidR="00AB79CA" w:rsidRDefault="00AB79CA" w:rsidP="00502A33">
      <w:pPr>
        <w:spacing w:after="100" w:afterAutospacing="1" w:line="360" w:lineRule="auto"/>
        <w:jc w:val="center"/>
      </w:pPr>
    </w:p>
    <w:p w14:paraId="1C302F6F" w14:textId="0345B65B" w:rsidR="00AB79CA" w:rsidRDefault="001F0D06" w:rsidP="00502A33">
      <w:pPr>
        <w:spacing w:after="100" w:afterAutospacing="1" w:line="360" w:lineRule="auto"/>
      </w:pPr>
      <w:r>
        <w:t>Figure 7</w:t>
      </w:r>
      <w:r w:rsidR="00AB79CA">
        <w:t>: Primary and secondary contextual levels of the supervision mandala</w:t>
      </w:r>
    </w:p>
    <w:p w14:paraId="6351289F" w14:textId="7EEEDB25" w:rsidR="00F8062C" w:rsidRDefault="003625A9" w:rsidP="00502A33">
      <w:pPr>
        <w:spacing w:after="100" w:afterAutospacing="1" w:line="360" w:lineRule="auto"/>
        <w:jc w:val="both"/>
      </w:pPr>
      <w:r>
        <w:t xml:space="preserve">An example from practice that </w:t>
      </w:r>
      <w:r w:rsidR="001F0D06">
        <w:t>demonstrates</w:t>
      </w:r>
      <w:r>
        <w:t xml:space="preserve"> how this</w:t>
      </w:r>
      <w:r w:rsidR="001F0D06">
        <w:t xml:space="preserve"> secondary level of context forms</w:t>
      </w:r>
      <w:r>
        <w:t xml:space="preserve"> is discussed in Appendix A. </w:t>
      </w:r>
      <w:r w:rsidR="001F0D06">
        <w:t xml:space="preserve">In this example the practitioner observes a tension in the client that they do not understand. When they discuss this tension with the supervisor an emergent relationship between the supervisor and this conceptual object ‘tension’ is formed. A colleague has referred the client to the practitioner. The supervisor enquires about the referral and in so doing another emergent relationship forms between the supervisor and the </w:t>
      </w:r>
      <w:r w:rsidR="002C4BA1">
        <w:t xml:space="preserve">subject, </w:t>
      </w:r>
      <w:r w:rsidR="001F0D06">
        <w:t xml:space="preserve">referring colleague. </w:t>
      </w:r>
      <w:r w:rsidR="002C4BA1">
        <w:t xml:space="preserve">There are also direct relationships between the entities tension and referring colleague and the supervisee. </w:t>
      </w:r>
      <w:r w:rsidR="001F0D06">
        <w:t>These relationships and the direct relationships between the client, supervisee and supervisor are illustrated in Figure 8.</w:t>
      </w:r>
    </w:p>
    <w:p w14:paraId="44C7BB20" w14:textId="4D57C0FE" w:rsidR="009A58B5" w:rsidRDefault="009A58B5" w:rsidP="00502A33">
      <w:pPr>
        <w:spacing w:after="100" w:afterAutospacing="1" w:line="360" w:lineRule="auto"/>
        <w:jc w:val="center"/>
      </w:pPr>
    </w:p>
    <w:p w14:paraId="3D628E52" w14:textId="72E469C2" w:rsidR="009A58B5" w:rsidRDefault="001F0D06" w:rsidP="00502A33">
      <w:pPr>
        <w:spacing w:after="100" w:afterAutospacing="1" w:line="360" w:lineRule="auto"/>
        <w:jc w:val="center"/>
      </w:pPr>
      <w:r>
        <w:t>Figure 8</w:t>
      </w:r>
      <w:r w:rsidR="009A58B5">
        <w:t xml:space="preserve">: </w:t>
      </w:r>
      <w:r w:rsidR="00891E44">
        <w:t>Direct and e</w:t>
      </w:r>
      <w:r w:rsidR="009A58B5">
        <w:t>mergent relationships cluster</w:t>
      </w:r>
    </w:p>
    <w:p w14:paraId="2006E9CE" w14:textId="4FA3F8AE" w:rsidR="00891E44" w:rsidRPr="006560B5" w:rsidRDefault="00F92734" w:rsidP="00DF711C">
      <w:pPr>
        <w:spacing w:after="100" w:afterAutospacing="1" w:line="360" w:lineRule="auto"/>
        <w:jc w:val="both"/>
      </w:pPr>
      <w:r>
        <w:t xml:space="preserve">When there is a high density of relationship between entities this is referred to as a cluster </w:t>
      </w:r>
      <w:r>
        <w:fldChar w:fldCharType="begin"/>
      </w:r>
      <w:r w:rsidR="00670B33">
        <w:instrText xml:space="preserve"> ADDIN EN.CITE &lt;EndNote&gt;&lt;Cite&gt;&lt;Author&gt;Watts&lt;/Author&gt;&lt;Year&gt;2003&lt;/Year&gt;&lt;RecNum&gt;146&lt;/RecNum&gt;&lt;DisplayText&gt;(Watts, 1999, 2003)&lt;/DisplayText&gt;&lt;record&gt;&lt;rec-number&gt;146&lt;/rec-number&gt;&lt;foreign-keys&gt;&lt;key app="EN" db-id="50dteedtnt9ae9etd5svwtd2zrtw9dvx5dtv"&gt;146&lt;/key&gt;&lt;/foreign-keys&gt;&lt;ref-type name="Book"&gt;6&lt;/ref-type&gt;&lt;contributors&gt;&lt;authors&gt;&lt;author&gt;Watts, D.J.&lt;/author&gt;&lt;/authors&gt;&lt;/contributors&gt;&lt;titles&gt;&lt;title&gt;Six Degrees: The Science of a Connected Age.&lt;/title&gt;&lt;/titles&gt;&lt;pages&gt;368&lt;/pages&gt;&lt;dates&gt;&lt;year&gt;2003&lt;/year&gt;&lt;/dates&gt;&lt;pub-location&gt;London&lt;/pub-location&gt;&lt;publisher&gt;Random House (Pty)&lt;/publisher&gt;&lt;urls&gt;&lt;/urls&gt;&lt;/record&gt;&lt;/Cite&gt;&lt;Cite&gt;&lt;Author&gt;Watts&lt;/Author&gt;&lt;Year&gt;1999&lt;/Year&gt;&lt;RecNum&gt;145&lt;/RecNum&gt;&lt;record&gt;&lt;rec-number&gt;145&lt;/rec-number&gt;&lt;foreign-keys&gt;&lt;key app="EN" db-id="50dteedtnt9ae9etd5svwtd2zrtw9dvx5dtv"&gt;145&lt;/key&gt;&lt;/foreign-keys&gt;&lt;ref-type name="Book"&gt;6&lt;/ref-type&gt;&lt;contributors&gt;&lt;authors&gt;&lt;author&gt;Watts, D.J.&lt;/author&gt;&lt;/authors&gt;&lt;/contributors&gt;&lt;titles&gt;&lt;title&gt;Small Worlds: The Dynamics of Networks Between Order and Randomness.&lt;/title&gt;&lt;secondary-title&gt;Princeton Studies in Complexities&lt;/secondary-title&gt;&lt;/titles&gt;&lt;pages&gt;262&lt;/pages&gt;&lt;dates&gt;&lt;year&gt;1999&lt;/year&gt;&lt;/dates&gt;&lt;pub-location&gt; Princeton, NJ&lt;/pub-location&gt;&lt;publisher&gt;Princeton University Press&lt;/publisher&gt;&lt;urls&gt;&lt;/urls&gt;&lt;/record&gt;&lt;/Cite&gt;&lt;/EndNote&gt;</w:instrText>
      </w:r>
      <w:r>
        <w:fldChar w:fldCharType="separate"/>
      </w:r>
      <w:r>
        <w:rPr>
          <w:noProof/>
        </w:rPr>
        <w:t>(</w:t>
      </w:r>
      <w:hyperlink w:anchor="_ENREF_143" w:tooltip="Watts, 1999 #145" w:history="1">
        <w:r w:rsidR="00670B33">
          <w:rPr>
            <w:noProof/>
          </w:rPr>
          <w:t>Watts, 1999</w:t>
        </w:r>
      </w:hyperlink>
      <w:r>
        <w:rPr>
          <w:noProof/>
        </w:rPr>
        <w:t xml:space="preserve">, </w:t>
      </w:r>
      <w:hyperlink w:anchor="_ENREF_144" w:tooltip="Watts, 2003 #146" w:history="1">
        <w:r w:rsidR="00670B33">
          <w:rPr>
            <w:noProof/>
          </w:rPr>
          <w:t>2003</w:t>
        </w:r>
      </w:hyperlink>
      <w:r>
        <w:rPr>
          <w:noProof/>
        </w:rPr>
        <w:t>)</w:t>
      </w:r>
      <w:r>
        <w:fldChar w:fldCharType="end"/>
      </w:r>
      <w:r>
        <w:t xml:space="preserve">. </w:t>
      </w:r>
      <w:r w:rsidR="00891E44">
        <w:t>C</w:t>
      </w:r>
      <w:r>
        <w:t xml:space="preserve">lusters </w:t>
      </w:r>
      <w:r w:rsidR="00891E44">
        <w:t xml:space="preserve">create the conditions for </w:t>
      </w:r>
      <w:r w:rsidR="002D2FAA">
        <w:t>complex behaviours such as transference, counter-transfer</w:t>
      </w:r>
      <w:r w:rsidR="00891E44">
        <w:t>ence, and parallel processes to</w:t>
      </w:r>
      <w:r w:rsidR="002D2FAA">
        <w:t xml:space="preserve"> arise.</w:t>
      </w:r>
      <w:r w:rsidR="002D2FAA" w:rsidRPr="002D2FAA">
        <w:t xml:space="preserve"> </w:t>
      </w:r>
      <w:r w:rsidR="002D2FAA">
        <w:t>I</w:t>
      </w:r>
      <w:r w:rsidR="00891E44">
        <w:t>llustrated in Figure 9, I</w:t>
      </w:r>
      <w:r w:rsidR="002D2FAA">
        <w:t xml:space="preserve"> represent the direct relationships with solid lines and the emergent relationships of the secondary contextual level with broken lines to form a diamond that surrounds the </w:t>
      </w:r>
      <w:r w:rsidR="00891E44">
        <w:t xml:space="preserve">first four </w:t>
      </w:r>
      <w:r w:rsidR="002D2FAA">
        <w:t>fans.</w:t>
      </w:r>
    </w:p>
    <w:p w14:paraId="6DC5AC61" w14:textId="133A6BBC" w:rsidR="00891E44" w:rsidRDefault="00891E44" w:rsidP="006560B5">
      <w:pPr>
        <w:spacing w:after="100" w:afterAutospacing="1" w:line="360" w:lineRule="auto"/>
        <w:jc w:val="center"/>
      </w:pPr>
      <w:r>
        <w:t>Figure 9: Direct and emergent relationships mandala</w:t>
      </w:r>
    </w:p>
    <w:p w14:paraId="3162F5C7" w14:textId="219E0B5B" w:rsidR="003269BA" w:rsidRPr="002351A2" w:rsidRDefault="00891E44" w:rsidP="00502A33">
      <w:pPr>
        <w:spacing w:after="100" w:afterAutospacing="1" w:line="360" w:lineRule="auto"/>
        <w:jc w:val="both"/>
      </w:pPr>
      <w:r>
        <w:t>The first</w:t>
      </w:r>
      <w:r w:rsidR="003A1E47">
        <w:t xml:space="preserve"> circle</w:t>
      </w:r>
      <w:r>
        <w:t xml:space="preserve"> within the mandala</w:t>
      </w:r>
      <w:r w:rsidR="003A1E47">
        <w:t xml:space="preserve"> represents the sum of the entities and their relationships</w:t>
      </w:r>
      <w:r w:rsidR="006560B5">
        <w:t xml:space="preserve"> (see: Figure 10)</w:t>
      </w:r>
      <w:r w:rsidR="002351A2">
        <w:t xml:space="preserve">. Everything that lies within this circle belongs to the secondary contextual level, while the </w:t>
      </w:r>
      <w:r w:rsidR="00D81D3F">
        <w:t>contents</w:t>
      </w:r>
      <w:r w:rsidR="002351A2">
        <w:t xml:space="preserve"> of the jewels, </w:t>
      </w:r>
      <w:r w:rsidR="00D81D3F">
        <w:t xml:space="preserve">the individual selves, constitute the </w:t>
      </w:r>
      <w:r w:rsidR="003A1E47">
        <w:t>primary</w:t>
      </w:r>
      <w:r w:rsidR="00D81D3F">
        <w:t xml:space="preserve"> </w:t>
      </w:r>
      <w:r w:rsidR="003A1E47">
        <w:t>contextual</w:t>
      </w:r>
      <w:r w:rsidR="00D81D3F">
        <w:t xml:space="preserve"> level.</w:t>
      </w:r>
      <w:r w:rsidR="002A4CBA">
        <w:t xml:space="preserve"> </w:t>
      </w:r>
      <w:r w:rsidR="006560B5">
        <w:t xml:space="preserve">This secondary level of context encompasses Hawkins and </w:t>
      </w:r>
      <w:proofErr w:type="spellStart"/>
      <w:r w:rsidR="006560B5">
        <w:t>Shohet’s</w:t>
      </w:r>
      <w:proofErr w:type="spellEnd"/>
      <w:r w:rsidR="006560B5">
        <w:t xml:space="preserve"> </w:t>
      </w:r>
      <w:r w:rsidR="006560B5">
        <w:fldChar w:fldCharType="begin"/>
      </w:r>
      <w:r w:rsidR="006560B5">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6560B5">
        <w:fldChar w:fldCharType="separate"/>
      </w:r>
      <w:r w:rsidR="006560B5">
        <w:rPr>
          <w:noProof/>
        </w:rPr>
        <w:t>(</w:t>
      </w:r>
      <w:hyperlink w:anchor="_ENREF_62" w:tooltip="Hawkins, 2006 #1" w:history="1">
        <w:r w:rsidR="00670B33">
          <w:rPr>
            <w:noProof/>
          </w:rPr>
          <w:t>2006</w:t>
        </w:r>
      </w:hyperlink>
      <w:r w:rsidR="006560B5">
        <w:rPr>
          <w:noProof/>
        </w:rPr>
        <w:t>)</w:t>
      </w:r>
      <w:r w:rsidR="006560B5">
        <w:fldChar w:fldCharType="end"/>
      </w:r>
      <w:r w:rsidR="006560B5">
        <w:t xml:space="preserve"> sub-modes: 7.1, 7.2</w:t>
      </w:r>
      <w:r w:rsidR="006560B5" w:rsidRPr="00D80673">
        <w:rPr>
          <w:noProof/>
        </w:rPr>
        <w:t>,</w:t>
      </w:r>
      <w:r w:rsidR="006560B5">
        <w:rPr>
          <w:noProof/>
        </w:rPr>
        <w:t xml:space="preserve"> 7.3, 7.5 and 7.6</w:t>
      </w:r>
      <w:r w:rsidR="002A4CBA">
        <w:t>.</w:t>
      </w:r>
    </w:p>
    <w:p w14:paraId="0AC06C2F" w14:textId="5BE084C8" w:rsidR="00D81D3F" w:rsidRDefault="00D81D3F" w:rsidP="00502A33">
      <w:pPr>
        <w:spacing w:after="100" w:afterAutospacing="1" w:line="360" w:lineRule="auto"/>
        <w:jc w:val="both"/>
      </w:pPr>
    </w:p>
    <w:p w14:paraId="1302F323" w14:textId="2A81D91C" w:rsidR="00D81D3F" w:rsidRPr="00BA2600" w:rsidRDefault="002A4CBA" w:rsidP="00502A33">
      <w:pPr>
        <w:spacing w:after="100" w:afterAutospacing="1" w:line="360" w:lineRule="auto"/>
        <w:jc w:val="center"/>
      </w:pPr>
      <w:r>
        <w:t>Figure 10</w:t>
      </w:r>
      <w:r w:rsidR="00D81D3F">
        <w:t>: Two-dimensional supervision mandala</w:t>
      </w:r>
    </w:p>
    <w:p w14:paraId="1F4A9199" w14:textId="77777777" w:rsidR="00D81D3F" w:rsidRDefault="00D81D3F" w:rsidP="00502A33">
      <w:pPr>
        <w:spacing w:after="100" w:afterAutospacing="1" w:line="360" w:lineRule="auto"/>
        <w:jc w:val="center"/>
      </w:pPr>
    </w:p>
    <w:p w14:paraId="69CCAA20" w14:textId="456CE55E" w:rsidR="002A4CBA" w:rsidRPr="002A4CBA" w:rsidRDefault="002A4CBA" w:rsidP="00502A33">
      <w:pPr>
        <w:spacing w:after="100" w:afterAutospacing="1" w:line="360" w:lineRule="auto"/>
        <w:jc w:val="center"/>
        <w:rPr>
          <w:b/>
        </w:rPr>
      </w:pPr>
      <w:r w:rsidRPr="002A4CBA">
        <w:rPr>
          <w:b/>
        </w:rPr>
        <w:t>Tertiary Contextual Level</w:t>
      </w:r>
    </w:p>
    <w:p w14:paraId="450CD431" w14:textId="4DD189F7" w:rsidR="008118E4" w:rsidRDefault="003A1E47" w:rsidP="00502A33">
      <w:pPr>
        <w:spacing w:after="100" w:afterAutospacing="1" w:line="360" w:lineRule="auto"/>
        <w:jc w:val="both"/>
      </w:pPr>
      <w:r>
        <w:t>Supervision has a temporal dimension. As the experiences of individual moments and sessions accrue over time th</w:t>
      </w:r>
      <w:r w:rsidR="00F578CB">
        <w:t>e supervision context deepens. New s</w:t>
      </w:r>
      <w:r>
        <w:t xml:space="preserve">ubjects, objects and relationships </w:t>
      </w:r>
      <w:r w:rsidR="00F578CB">
        <w:t xml:space="preserve">present and </w:t>
      </w:r>
      <w:r>
        <w:t xml:space="preserve">form across </w:t>
      </w:r>
      <w:r w:rsidR="00F578CB">
        <w:t>multiple iterations of the supervisory process. Clients progress through therapeutic processes and present differen</w:t>
      </w:r>
      <w:r w:rsidR="006560B5">
        <w:t>tly in later sessions than earlier</w:t>
      </w:r>
      <w:r w:rsidR="00F578CB">
        <w:t xml:space="preserve"> in therapy. </w:t>
      </w:r>
      <w:r w:rsidR="005C1700">
        <w:t>P</w:t>
      </w:r>
      <w:r w:rsidR="00F578CB">
        <w:t>ractitioner</w:t>
      </w:r>
      <w:r w:rsidR="005C1700">
        <w:t>s</w:t>
      </w:r>
      <w:r w:rsidR="00F578CB">
        <w:t xml:space="preserve"> </w:t>
      </w:r>
      <w:r w:rsidR="005C1700">
        <w:t xml:space="preserve">see patterns and connections </w:t>
      </w:r>
      <w:r w:rsidR="00F578CB">
        <w:t xml:space="preserve">across multiple clients with </w:t>
      </w:r>
      <w:r w:rsidR="005C1700">
        <w:t>similar issues</w:t>
      </w:r>
      <w:r w:rsidR="00F578CB">
        <w:t xml:space="preserve">. A supervisee experiences different supervisors and supervisory settings and these deepen </w:t>
      </w:r>
      <w:r w:rsidR="00F578CB">
        <w:lastRenderedPageBreak/>
        <w:t>their understanding of what supervision can be. Superv</w:t>
      </w:r>
      <w:r w:rsidR="005C1700">
        <w:t>isors become more experienced at</w:t>
      </w:r>
      <w:r w:rsidR="00F578CB">
        <w:t xml:space="preserve"> supervising. </w:t>
      </w:r>
      <w:r w:rsidR="005C1700">
        <w:t>T</w:t>
      </w:r>
      <w:r w:rsidR="00F578CB">
        <w:t>he second set of fans and the outermost diamond represent thes</w:t>
      </w:r>
      <w:r w:rsidR="00412E5C">
        <w:t>e</w:t>
      </w:r>
      <w:r w:rsidR="00F578CB">
        <w:t xml:space="preserve"> temporal developments.</w:t>
      </w:r>
      <w:r w:rsidR="00412E5C">
        <w:t xml:space="preserve"> </w:t>
      </w:r>
      <w:r w:rsidR="005C1700">
        <w:t xml:space="preserve">They form the tertiary contextual level, represented in </w:t>
      </w:r>
      <w:r w:rsidR="007D433A">
        <w:t>the mandala as the second</w:t>
      </w:r>
      <w:r w:rsidR="005C1700">
        <w:t xml:space="preserve"> circle</w:t>
      </w:r>
      <w:r w:rsidR="006560B5">
        <w:t xml:space="preserve"> (See: Figure 10)</w:t>
      </w:r>
      <w:r w:rsidR="005C1700">
        <w:t xml:space="preserve">. </w:t>
      </w:r>
    </w:p>
    <w:p w14:paraId="45BAB8EC" w14:textId="25CCDB7D" w:rsidR="007D433A" w:rsidRPr="007D433A" w:rsidRDefault="007D433A" w:rsidP="00502A33">
      <w:pPr>
        <w:keepNext/>
        <w:spacing w:after="100" w:afterAutospacing="1" w:line="360" w:lineRule="auto"/>
        <w:jc w:val="center"/>
        <w:rPr>
          <w:b/>
        </w:rPr>
      </w:pPr>
      <w:r w:rsidRPr="007D433A">
        <w:rPr>
          <w:b/>
        </w:rPr>
        <w:t>Quaternary Contextual Level</w:t>
      </w:r>
    </w:p>
    <w:p w14:paraId="67DF5F3B" w14:textId="44754E2C" w:rsidR="003F2CD2" w:rsidRDefault="00412E5C" w:rsidP="00502A33">
      <w:pPr>
        <w:spacing w:after="100" w:afterAutospacing="1" w:line="360" w:lineRule="auto"/>
        <w:jc w:val="both"/>
      </w:pPr>
      <w:r>
        <w:t>The final circle represents the quaternary contextual level</w:t>
      </w:r>
      <w:r w:rsidR="005C1700">
        <w:t>,</w:t>
      </w:r>
      <w:r>
        <w:t xml:space="preserve"> the broader world context within which supervision occurs. This includes all aspects of the social and physical environment that all the parties concerned are connected</w:t>
      </w:r>
      <w:r w:rsidR="005C1700">
        <w:t xml:space="preserve"> to</w:t>
      </w:r>
      <w:r w:rsidR="00D40D39">
        <w:t>, in other words</w:t>
      </w:r>
      <w:r>
        <w:t xml:space="preserve"> </w:t>
      </w:r>
      <w:r w:rsidR="00D40D39">
        <w:t xml:space="preserve">to which they are </w:t>
      </w:r>
      <w:r>
        <w:t xml:space="preserve">structurally coupled </w:t>
      </w:r>
      <w:r w:rsidR="00D40D39">
        <w:t>and with which they achieve operational closure</w:t>
      </w:r>
      <w:r w:rsidR="00D40D39">
        <w:rPr>
          <w:rStyle w:val="FootnoteReference"/>
        </w:rPr>
        <w:footnoteReference w:id="18"/>
      </w:r>
      <w:r>
        <w:t xml:space="preserve">. </w:t>
      </w:r>
      <w:r w:rsidR="007D433A">
        <w:t xml:space="preserve"> Hawkins and </w:t>
      </w:r>
      <w:proofErr w:type="spellStart"/>
      <w:r w:rsidR="007D433A">
        <w:t>Shohet’s</w:t>
      </w:r>
      <w:proofErr w:type="spellEnd"/>
      <w:r w:rsidR="007D433A">
        <w:t xml:space="preserve"> </w:t>
      </w:r>
      <w:r w:rsidR="007D433A">
        <w:fldChar w:fldCharType="begin"/>
      </w:r>
      <w:r w:rsidR="003F2CD2">
        <w:instrText xml:space="preserve"> ADDIN EN.CITE &lt;EndNote&gt;&lt;Cite ExcludeAuth="1"&gt;&lt;Author&gt;Hawkins&lt;/Author&gt;&lt;Year&gt;2006&lt;/Year&gt;&lt;RecNum&gt;1&lt;/RecNum&gt;&lt;DisplayText&gt;(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7D433A">
        <w:fldChar w:fldCharType="separate"/>
      </w:r>
      <w:r w:rsidR="003F2CD2">
        <w:rPr>
          <w:noProof/>
        </w:rPr>
        <w:t>(</w:t>
      </w:r>
      <w:hyperlink w:anchor="_ENREF_62" w:tooltip="Hawkins, 2006 #1" w:history="1">
        <w:r w:rsidR="00670B33">
          <w:rPr>
            <w:noProof/>
          </w:rPr>
          <w:t>2006</w:t>
        </w:r>
      </w:hyperlink>
      <w:r w:rsidR="003F2CD2">
        <w:rPr>
          <w:noProof/>
        </w:rPr>
        <w:t>)</w:t>
      </w:r>
      <w:r w:rsidR="007D433A">
        <w:fldChar w:fldCharType="end"/>
      </w:r>
      <w:r w:rsidR="007D433A">
        <w:t xml:space="preserve"> sub-mode 6.4 refers to an aspect of this contextual level. </w:t>
      </w:r>
      <w:r>
        <w:t xml:space="preserve">Seen through the lens of dependent origination this </w:t>
      </w:r>
      <w:r w:rsidR="003F2CD2">
        <w:t>level includes</w:t>
      </w:r>
      <w:r w:rsidR="005C1700">
        <w:t xml:space="preserve"> all </w:t>
      </w:r>
      <w:r>
        <w:t xml:space="preserve">sentient </w:t>
      </w:r>
      <w:r w:rsidR="005C1700">
        <w:t>beings</w:t>
      </w:r>
      <w:r>
        <w:t xml:space="preserve">. In the final analysis, like all other aspects of life, supervision’s broader influence includes </w:t>
      </w:r>
      <w:r w:rsidR="008118E4">
        <w:t xml:space="preserve">the </w:t>
      </w:r>
      <w:r w:rsidR="005C1700">
        <w:t>ability to touch this entire</w:t>
      </w:r>
      <w:r>
        <w:t xml:space="preserve"> realm.</w:t>
      </w:r>
      <w:r w:rsidR="005C1700">
        <w:t xml:space="preserve"> </w:t>
      </w:r>
    </w:p>
    <w:p w14:paraId="626F22B4" w14:textId="2A0B4600" w:rsidR="00412E5C" w:rsidRDefault="005C1700" w:rsidP="00502A33">
      <w:pPr>
        <w:spacing w:after="100" w:afterAutospacing="1" w:line="360" w:lineRule="auto"/>
        <w:jc w:val="both"/>
      </w:pPr>
      <w:r>
        <w:t xml:space="preserve">The space between the two outer circles represents a permeable membrane. This membrane </w:t>
      </w:r>
      <w:r w:rsidR="008118E4">
        <w:t xml:space="preserve">determines the boundary between the outer world and the supervision space. It is a visual representation of how the supervision space is defined by specific entities within the earlier contexts: the needs of the client, the organisations concerned, the professional affiliations of the practitioners, the cultural, legal and ethical context of the supervision. </w:t>
      </w:r>
      <w:r w:rsidR="003F2CD2">
        <w:t>It is also a reference to the spatial or physical dimension of supervision: the earth on which we live.</w:t>
      </w:r>
    </w:p>
    <w:p w14:paraId="02A47066" w14:textId="26A20205" w:rsidR="00103640" w:rsidRPr="00103640" w:rsidRDefault="00103640" w:rsidP="00103640">
      <w:pPr>
        <w:spacing w:after="100" w:afterAutospacing="1" w:line="360" w:lineRule="auto"/>
        <w:jc w:val="center"/>
        <w:rPr>
          <w:b/>
        </w:rPr>
      </w:pPr>
      <w:r w:rsidRPr="00103640">
        <w:rPr>
          <w:b/>
        </w:rPr>
        <w:t>Dimension</w:t>
      </w:r>
    </w:p>
    <w:p w14:paraId="6A6694AA" w14:textId="210A9AEB" w:rsidR="002D2FAA" w:rsidRPr="00EC1F76" w:rsidRDefault="008118E4" w:rsidP="00502A33">
      <w:pPr>
        <w:spacing w:after="100" w:afterAutospacing="1" w:line="360" w:lineRule="auto"/>
        <w:jc w:val="both"/>
      </w:pPr>
      <w:r w:rsidRPr="00EC1F76">
        <w:t xml:space="preserve">Finally I reflect this mandala through a prism that includes four further dimensions: </w:t>
      </w:r>
      <w:r w:rsidR="00BE73F4" w:rsidRPr="00EC1F76">
        <w:t xml:space="preserve">spatial (physical), </w:t>
      </w:r>
      <w:proofErr w:type="spellStart"/>
      <w:r w:rsidR="00BE73F4" w:rsidRPr="00EC1F76">
        <w:t>thymic</w:t>
      </w:r>
      <w:proofErr w:type="spellEnd"/>
      <w:r w:rsidR="00BE73F4" w:rsidRPr="00EC1F76">
        <w:t xml:space="preserve"> (emotional), cognitive and spiritual. This gives all aspects of the mandala dimensional depth.</w:t>
      </w:r>
      <w:r w:rsidR="003F2CD2">
        <w:t xml:space="preserve"> All of the actions, relationships and contexts of supervision involve all five dimensions</w:t>
      </w:r>
      <w:r w:rsidR="00103640">
        <w:t xml:space="preserve">. In Figure </w:t>
      </w:r>
      <w:r w:rsidR="00103640">
        <w:lastRenderedPageBreak/>
        <w:t xml:space="preserve">11 these dimensions are represented as the layers in a cube. They refer also to </w:t>
      </w:r>
      <w:r w:rsidR="003F2CD2">
        <w:t>the layers of the earth</w:t>
      </w:r>
      <w:r w:rsidR="00103640">
        <w:rPr>
          <w:rStyle w:val="FootnoteReference"/>
        </w:rPr>
        <w:footnoteReference w:id="19"/>
      </w:r>
      <w:r w:rsidR="003F2CD2">
        <w:t>.</w:t>
      </w:r>
    </w:p>
    <w:p w14:paraId="00D91E5D" w14:textId="6087FC22" w:rsidR="00307408" w:rsidRPr="00CE750D" w:rsidRDefault="00307408" w:rsidP="00502A33">
      <w:pPr>
        <w:spacing w:after="100" w:afterAutospacing="1" w:line="360" w:lineRule="auto"/>
        <w:jc w:val="both"/>
      </w:pPr>
    </w:p>
    <w:p w14:paraId="5ED4A0EA" w14:textId="1932B826" w:rsidR="00307408" w:rsidRPr="00CE750D" w:rsidRDefault="003F2CD2" w:rsidP="00CE750D">
      <w:pPr>
        <w:spacing w:after="100" w:afterAutospacing="1" w:line="360" w:lineRule="auto"/>
        <w:jc w:val="center"/>
      </w:pPr>
      <w:r>
        <w:t>Figure 11</w:t>
      </w:r>
      <w:r w:rsidR="00307408">
        <w:t>: Multi-dimensional supervision mandala</w:t>
      </w:r>
    </w:p>
    <w:p w14:paraId="355B6B23" w14:textId="3BE9DE62" w:rsidR="00D56713" w:rsidRPr="00307408" w:rsidRDefault="00112CCE" w:rsidP="00502A33">
      <w:pPr>
        <w:spacing w:after="100" w:afterAutospacing="1" w:line="360" w:lineRule="auto"/>
        <w:jc w:val="center"/>
        <w:rPr>
          <w:b/>
        </w:rPr>
      </w:pPr>
      <w:r>
        <w:rPr>
          <w:b/>
        </w:rPr>
        <w:t xml:space="preserve">Using the Mandala: </w:t>
      </w:r>
      <w:r w:rsidR="007617A0" w:rsidRPr="007617A0">
        <w:rPr>
          <w:b/>
        </w:rPr>
        <w:t>Mode Six</w:t>
      </w:r>
    </w:p>
    <w:p w14:paraId="23E54484" w14:textId="7D92E931" w:rsidR="00D56713" w:rsidRDefault="00D56713" w:rsidP="00502A33">
      <w:pPr>
        <w:spacing w:after="100" w:afterAutospacing="1" w:line="360" w:lineRule="auto"/>
        <w:jc w:val="both"/>
      </w:pPr>
      <w:r w:rsidRPr="00D80673">
        <w:t xml:space="preserve">Mode Six is the last of the figural modes </w:t>
      </w:r>
      <w:r w:rsidRPr="00D80673">
        <w:fldChar w:fldCharType="begin"/>
      </w:r>
      <w:r w:rsidRPr="00D80673">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Pr="00D80673">
        <w:fldChar w:fldCharType="separate"/>
      </w:r>
      <w:hyperlink w:anchor="_ENREF_62" w:tooltip="Hawkins, 2006 #1" w:history="1">
        <w:r w:rsidR="00670B33" w:rsidRPr="00D80673">
          <w:rPr>
            <w:noProof/>
          </w:rPr>
          <w:t>Hawkins and Shohet (2006</w:t>
        </w:r>
      </w:hyperlink>
      <w:r w:rsidRPr="00D80673">
        <w:rPr>
          <w:noProof/>
        </w:rPr>
        <w:t>)</w:t>
      </w:r>
      <w:r w:rsidRPr="00D80673">
        <w:fldChar w:fldCharType="end"/>
      </w:r>
      <w:r>
        <w:t xml:space="preserve"> present. It </w:t>
      </w:r>
      <w:r w:rsidR="00112CCE">
        <w:t>asks the super</w:t>
      </w:r>
      <w:r w:rsidR="00180B1A">
        <w:t>visor</w:t>
      </w:r>
      <w:r w:rsidR="00112CCE">
        <w:t xml:space="preserve"> to </w:t>
      </w:r>
      <w:r w:rsidR="004638F3">
        <w:t>examine how their direct relationship with the supervisee and their ‘fantasy’ relationship</w:t>
      </w:r>
      <w:r w:rsidR="00103640">
        <w:rPr>
          <w:rStyle w:val="FootnoteReference"/>
        </w:rPr>
        <w:footnoteReference w:id="20"/>
      </w:r>
      <w:r w:rsidR="004638F3">
        <w:t xml:space="preserve"> with the client impact on them. </w:t>
      </w:r>
      <w:r w:rsidR="00AC25D5">
        <w:fldChar w:fldCharType="begin"/>
      </w:r>
      <w:r w:rsidR="00AC25D5">
        <w:instrText xml:space="preserve"> ADDIN EN.CITE &lt;EndNote&gt;&lt;Cite AuthorYear="1"&gt;&lt;Author&gt;Hawkins&lt;/Author&gt;&lt;Year&gt;2006&lt;/Year&gt;&lt;RecNum&gt;1&lt;/RecNum&gt;&lt;DisplayText&gt;Hawkins and Shohet (2006)&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AC25D5">
        <w:fldChar w:fldCharType="separate"/>
      </w:r>
      <w:hyperlink w:anchor="_ENREF_62" w:tooltip="Hawkins, 2006 #1" w:history="1">
        <w:r w:rsidR="00670B33">
          <w:rPr>
            <w:noProof/>
          </w:rPr>
          <w:t>Hawkins and Shohet (2006</w:t>
        </w:r>
      </w:hyperlink>
      <w:r w:rsidR="00AC25D5">
        <w:rPr>
          <w:noProof/>
        </w:rPr>
        <w:t>)</w:t>
      </w:r>
      <w:r w:rsidR="00AC25D5">
        <w:fldChar w:fldCharType="end"/>
      </w:r>
      <w:r w:rsidR="00AC25D5">
        <w:t xml:space="preserve"> </w:t>
      </w:r>
      <w:proofErr w:type="gramStart"/>
      <w:r w:rsidR="004638F3">
        <w:t>comment</w:t>
      </w:r>
      <w:proofErr w:type="gramEnd"/>
      <w:r w:rsidR="004638F3">
        <w:t xml:space="preserve">: </w:t>
      </w:r>
      <w:r w:rsidR="00180B1A">
        <w:t>“</w:t>
      </w:r>
      <w:r w:rsidR="004638F3">
        <w:t xml:space="preserve">Over the years, we have begun to trust these interruptions as being important messages from our unconscious receptors </w:t>
      </w:r>
      <w:r w:rsidR="004638F3">
        <w:lastRenderedPageBreak/>
        <w:t>about what is happening both here and now in the room, and also out th</w:t>
      </w:r>
      <w:r w:rsidR="00180B1A">
        <w:t>ere in the work with the client</w:t>
      </w:r>
      <w:r w:rsidR="004638F3">
        <w:t xml:space="preserve">” </w:t>
      </w:r>
      <w:r w:rsidR="00AC25D5">
        <w:fldChar w:fldCharType="begin"/>
      </w:r>
      <w:r w:rsidR="00AC25D5">
        <w:instrText xml:space="preserve"> ADDIN EN.CITE &lt;EndNote&gt;&lt;Cite&gt;&lt;Author&gt;Hawkins&lt;/Author&gt;&lt;Year&gt;2006&lt;/Year&gt;&lt;RecNum&gt;1&lt;/RecNum&gt;&lt;Pages&gt;95&lt;/Pages&gt;&lt;DisplayText&gt;(Hawkins &amp;amp; Shohet, 2006, p. 95)&lt;/DisplayText&gt;&lt;record&gt;&lt;rec-number&gt;1&lt;/rec-number&gt;&lt;foreign-keys&gt;&lt;key app="EN" db-id="e09a9rst5fzds4e55fz5szeddrdzzxs2fd0r"&gt;1&lt;/key&gt;&lt;/foreign-keys&gt;&lt;ref-type name="Book"&gt;6&lt;/ref-type&gt;&lt;contributors&gt;&lt;authors&gt;&lt;author&gt;Hawkins, P &lt;/author&gt;&lt;author&gt;Shohet, R&lt;/author&gt;&lt;/authors&gt;&lt;/contributors&gt;&lt;titles&gt;&lt;title&gt;Supervision in the helping professions &lt;/title&gt;&lt;/titles&gt;&lt;pages&gt;272&lt;/pages&gt;&lt;dates&gt;&lt;year&gt;2006&lt;/year&gt;&lt;/dates&gt;&lt;pub-location&gt;Buckingham, GBR&lt;/pub-location&gt;&lt;publisher&gt;Open University Press &lt;/publisher&gt;&lt;urls&gt;&lt;/urls&gt;&lt;/record&gt;&lt;/Cite&gt;&lt;/EndNote&gt;</w:instrText>
      </w:r>
      <w:r w:rsidR="00AC25D5">
        <w:fldChar w:fldCharType="separate"/>
      </w:r>
      <w:r w:rsidR="00AC25D5">
        <w:rPr>
          <w:noProof/>
        </w:rPr>
        <w:t>(</w:t>
      </w:r>
      <w:hyperlink w:anchor="_ENREF_62" w:tooltip="Hawkins, 2006 #1" w:history="1">
        <w:r w:rsidR="00670B33">
          <w:rPr>
            <w:noProof/>
          </w:rPr>
          <w:t>Hawkins &amp; Shohet, 2006, p. 95</w:t>
        </w:r>
      </w:hyperlink>
      <w:r w:rsidR="00AC25D5">
        <w:rPr>
          <w:noProof/>
        </w:rPr>
        <w:t>)</w:t>
      </w:r>
      <w:r w:rsidR="00AC25D5">
        <w:fldChar w:fldCharType="end"/>
      </w:r>
      <w:r w:rsidR="00180B1A">
        <w:t xml:space="preserve">. </w:t>
      </w:r>
    </w:p>
    <w:p w14:paraId="68B096EA" w14:textId="7130602A" w:rsidR="00180B1A" w:rsidRDefault="00180B1A" w:rsidP="00502A33">
      <w:pPr>
        <w:spacing w:after="100" w:afterAutospacing="1" w:line="360" w:lineRule="auto"/>
        <w:jc w:val="both"/>
      </w:pPr>
      <w:r>
        <w:t>Effectively this mode asks the supervisor to pay attention</w:t>
      </w:r>
      <w:r w:rsidR="00307408">
        <w:t xml:space="preserve"> </w:t>
      </w:r>
      <w:r w:rsidR="00307408">
        <w:fldChar w:fldCharType="begin">
          <w:fldData xml:space="preserve">PEVuZE5vdGU+PENpdGU+PEF1dGhvcj5EZXByYXo8L0F1dGhvcj48WWVhcj4yMDAzPC9ZZWFyPjxS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</w:fldData>
        </w:fldChar>
      </w:r>
      <w:r w:rsidR="006B294F">
        <w:instrText xml:space="preserve"> ADDIN EN.CITE </w:instrText>
      </w:r>
      <w:r w:rsidR="006B294F">
        <w:fldChar w:fldCharType="begin">
          <w:fldData xml:space="preserve">PEVuZE5vdGU+PENpdGU+PEF1dGhvcj5EZXByYXo8L0F1dGhvcj48WWVhcj4yMDAzPC9ZZWFyPjxS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</w:fldData>
        </w:fldChar>
      </w:r>
      <w:r w:rsidR="006B294F">
        <w:instrText xml:space="preserve"> ADDIN EN.CITE.DATA </w:instrText>
      </w:r>
      <w:r w:rsidR="006B294F">
        <w:fldChar w:fldCharType="end"/>
      </w:r>
      <w:r w:rsidR="00307408">
        <w:fldChar w:fldCharType="separate"/>
      </w:r>
      <w:r w:rsidR="006B294F">
        <w:rPr>
          <w:noProof/>
        </w:rPr>
        <w:t>(</w:t>
      </w:r>
      <w:hyperlink w:anchor="_ENREF_20" w:tooltip="Csordas, 1993 #212" w:history="1">
        <w:r w:rsidR="00670B33">
          <w:rPr>
            <w:noProof/>
          </w:rPr>
          <w:t>Csordas, 1993</w:t>
        </w:r>
      </w:hyperlink>
      <w:r w:rsidR="006B294F">
        <w:rPr>
          <w:noProof/>
        </w:rPr>
        <w:t xml:space="preserve">; </w:t>
      </w:r>
      <w:hyperlink w:anchor="_ENREF_29" w:tooltip="Depraz, 2003 #530" w:history="1">
        <w:r w:rsidR="00670B33">
          <w:rPr>
            <w:noProof/>
          </w:rPr>
          <w:t>Depraz, et al., 2003</w:t>
        </w:r>
      </w:hyperlink>
      <w:r w:rsidR="006B294F">
        <w:rPr>
          <w:noProof/>
        </w:rPr>
        <w:t xml:space="preserve">; </w:t>
      </w:r>
      <w:hyperlink w:anchor="_ENREF_112" w:tooltip="Scharmer, 2000 #416" w:history="1">
        <w:r w:rsidR="00670B33">
          <w:rPr>
            <w:noProof/>
          </w:rPr>
          <w:t>Scharmer, 2000</w:t>
        </w:r>
      </w:hyperlink>
      <w:r w:rsidR="006B294F">
        <w:rPr>
          <w:noProof/>
        </w:rPr>
        <w:t>)</w:t>
      </w:r>
      <w:r w:rsidR="00307408">
        <w:fldChar w:fldCharType="end"/>
      </w:r>
      <w:r>
        <w:t xml:space="preserve"> to the images and reflections in each side of the jewel of the self and observe how they are affecting the jewel itself. This process requires astute awareness and a well-developed ability to reflect. Visualising each of the elements of the mandala </w:t>
      </w:r>
      <w:r w:rsidR="00A35A27">
        <w:t xml:space="preserve">through each dimension </w:t>
      </w:r>
      <w:r>
        <w:t>and their relationship to the jewel of the self could provide a supervisor with a means to comprehensively attend to</w:t>
      </w:r>
      <w:r w:rsidR="006B294F">
        <w:t xml:space="preserve"> all of the influences at play.</w:t>
      </w:r>
    </w:p>
    <w:p w14:paraId="595DCE2C" w14:textId="192AD180" w:rsidR="00347C66" w:rsidRDefault="00180B1A" w:rsidP="00502A33">
      <w:pPr>
        <w:spacing w:after="100" w:afterAutospacing="1" w:line="360" w:lineRule="auto"/>
        <w:jc w:val="both"/>
      </w:pPr>
      <w:r>
        <w:t xml:space="preserve">This mode also asks the supervisor to engage their capacity to self-supervise. By placing the self in each of the roles of the supervision </w:t>
      </w:r>
      <w:r w:rsidR="00A35A27">
        <w:t>quadrant</w:t>
      </w:r>
      <w:r>
        <w:t xml:space="preserve"> the supervisor has a tool through which to self-supervise. </w:t>
      </w:r>
      <w:r w:rsidR="00D56713">
        <w:t xml:space="preserve">The supervisor can ask: </w:t>
      </w:r>
      <w:r>
        <w:t xml:space="preserve">how </w:t>
      </w:r>
      <w:r w:rsidR="00D56713">
        <w:t xml:space="preserve">am I </w:t>
      </w:r>
      <w:r>
        <w:t xml:space="preserve">sitting </w:t>
      </w:r>
      <w:r w:rsidR="00307408">
        <w:t>as a practitioner, a supervisee and</w:t>
      </w:r>
      <w:r w:rsidR="00D56713">
        <w:t xml:space="preserve"> a supervisor in the present supervisory context</w:t>
      </w:r>
      <w:r w:rsidR="00A35A27">
        <w:t xml:space="preserve"> and are there any respects in which I am a client</w:t>
      </w:r>
      <w:r>
        <w:t>.</w:t>
      </w:r>
      <w:r w:rsidR="00307408">
        <w:t xml:space="preserve"> </w:t>
      </w:r>
      <w:r w:rsidR="00D56713">
        <w:t xml:space="preserve">In this manner </w:t>
      </w:r>
      <w:r w:rsidR="00307408">
        <w:t>we come full circle from the client to the supervision of the supervisor.</w:t>
      </w:r>
    </w:p>
    <w:p w14:paraId="4A6AE13E" w14:textId="6F5A8BE8" w:rsidR="00CB3035" w:rsidRPr="00CB3035" w:rsidRDefault="00CB3035" w:rsidP="00CB3035">
      <w:pPr>
        <w:spacing w:after="100" w:afterAutospacing="1" w:line="360" w:lineRule="auto"/>
        <w:jc w:val="center"/>
        <w:rPr>
          <w:b/>
        </w:rPr>
      </w:pPr>
      <w:r>
        <w:rPr>
          <w:b/>
        </w:rPr>
        <w:t>Closing the Process of the Essay: Future Developments</w:t>
      </w:r>
    </w:p>
    <w:p w14:paraId="607BB51B" w14:textId="77777777" w:rsidR="00CB3035" w:rsidRDefault="00D228FC" w:rsidP="00CE27C9">
      <w:pPr>
        <w:spacing w:after="100" w:afterAutospacing="1" w:line="360" w:lineRule="auto"/>
        <w:jc w:val="both"/>
      </w:pPr>
      <w:r>
        <w:t xml:space="preserve">To conduct an </w:t>
      </w:r>
      <w:r w:rsidR="009D07D1">
        <w:t>initial assess</w:t>
      </w:r>
      <w:r>
        <w:t>ment of</w:t>
      </w:r>
      <w:r w:rsidR="009D07D1">
        <w:t xml:space="preserve"> my supervision model I </w:t>
      </w:r>
      <w:r>
        <w:t>completed</w:t>
      </w:r>
      <w:r w:rsidR="009D07D1">
        <w:t xml:space="preserve"> a brief semiotic analysis of supervision literature from a wide variety of fields and topics. </w:t>
      </w:r>
      <w:r w:rsidR="00CB3035">
        <w:t xml:space="preserve"> </w:t>
      </w:r>
      <w:r w:rsidR="009D07D1">
        <w:t xml:space="preserve">Appendix B contains a </w:t>
      </w:r>
      <w:r>
        <w:t xml:space="preserve">table that lists the actions, states and lexical objects </w:t>
      </w:r>
      <w:r w:rsidR="009D07D1">
        <w:t>identified. I did not</w:t>
      </w:r>
      <w:r>
        <w:t xml:space="preserve"> come across any semiotic entities</w:t>
      </w:r>
      <w:r w:rsidR="009D07D1">
        <w:t xml:space="preserve"> that did not fit within the framework of my model. What became immediately </w:t>
      </w:r>
      <w:r w:rsidR="00CB3035">
        <w:t>clear</w:t>
      </w:r>
      <w:r w:rsidR="009D07D1">
        <w:t xml:space="preserve"> </w:t>
      </w:r>
      <w:r w:rsidR="00CB3035">
        <w:t>were</w:t>
      </w:r>
      <w:r w:rsidR="009D07D1">
        <w:t xml:space="preserve"> the tremendous variety of actions</w:t>
      </w:r>
      <w:r w:rsidR="00CB3035">
        <w:t>, the large number of relationships and the complexity of the contexts</w:t>
      </w:r>
      <w:r w:rsidR="009D07D1">
        <w:t xml:space="preserve"> within the supervision space. </w:t>
      </w:r>
      <w:r w:rsidR="001122C7">
        <w:t xml:space="preserve">These actions culminate in complex supervisory processes, properties and conditions. </w:t>
      </w:r>
      <w:r w:rsidR="00CB3035">
        <w:t xml:space="preserve">Although all three axes are co-creative, </w:t>
      </w:r>
      <w:r w:rsidR="009D07D1">
        <w:t>I</w:t>
      </w:r>
      <w:r w:rsidR="00867781" w:rsidRPr="00D80673">
        <w:t xml:space="preserve"> would argue that the differences that arise between different styles, functions and approaches to supervision mainly concern the </w:t>
      </w:r>
      <w:r w:rsidR="00ED5B94">
        <w:t>action axi</w:t>
      </w:r>
      <w:r w:rsidR="009D07D1">
        <w:t>s</w:t>
      </w:r>
      <w:r w:rsidR="00867781" w:rsidRPr="00D80673">
        <w:t xml:space="preserve">. </w:t>
      </w:r>
      <w:r w:rsidR="00CB3035">
        <w:t xml:space="preserve">The different organisational and disciplinary contexts that utilise supervision produce the complexity of the relationships and context axes. </w:t>
      </w:r>
    </w:p>
    <w:p w14:paraId="4188DB4E" w14:textId="76DD262A" w:rsidR="00AE0097" w:rsidRPr="00D80673" w:rsidRDefault="00CB3035" w:rsidP="00CE27C9">
      <w:pPr>
        <w:spacing w:after="100" w:afterAutospacing="1" w:line="360" w:lineRule="auto"/>
        <w:jc w:val="both"/>
      </w:pPr>
      <w:r>
        <w:t>The model developed her</w:t>
      </w:r>
      <w:r w:rsidR="004B1E1C">
        <w:t>e</w:t>
      </w:r>
      <w:r>
        <w:t xml:space="preserve"> is an initial </w:t>
      </w:r>
      <w:proofErr w:type="gramStart"/>
      <w:r>
        <w:t>sketch which</w:t>
      </w:r>
      <w:proofErr w:type="gramEnd"/>
      <w:r>
        <w:t xml:space="preserve"> needs further development.</w:t>
      </w:r>
      <w:r w:rsidR="009D07D1">
        <w:t xml:space="preserve"> </w:t>
      </w:r>
      <w:r w:rsidR="00D228FC">
        <w:t xml:space="preserve">I would </w:t>
      </w:r>
      <w:r>
        <w:t xml:space="preserve">also </w:t>
      </w:r>
      <w:r w:rsidR="00D228FC">
        <w:t xml:space="preserve">suggest that </w:t>
      </w:r>
      <w:r>
        <w:t>supervision as a discipline c</w:t>
      </w:r>
      <w:r w:rsidR="009D07D1">
        <w:t xml:space="preserve">ould benefit from </w:t>
      </w:r>
      <w:r w:rsidR="0000324A">
        <w:t xml:space="preserve">ethically </w:t>
      </w:r>
      <w:r w:rsidR="0000324A">
        <w:lastRenderedPageBreak/>
        <w:t>informed</w:t>
      </w:r>
      <w:r w:rsidR="0000324A" w:rsidRPr="00CE27C9">
        <w:t xml:space="preserve"> </w:t>
      </w:r>
      <w:r w:rsidR="009D07D1">
        <w:t>classifications for</w:t>
      </w:r>
      <w:r w:rsidR="00D228FC">
        <w:t xml:space="preserve"> or taxonomies of the </w:t>
      </w:r>
      <w:r w:rsidR="0000324A" w:rsidRPr="0000324A">
        <w:t>appropriate embodied actions</w:t>
      </w:r>
      <w:r w:rsidR="00D228FC">
        <w:t xml:space="preserve">, </w:t>
      </w:r>
      <w:r w:rsidR="009D07D1">
        <w:t>contexts and relationships that are appropriate to supervision.</w:t>
      </w:r>
      <w:r w:rsidR="009D07D1" w:rsidRPr="0000324A">
        <w:t xml:space="preserve"> </w:t>
      </w:r>
      <w:r w:rsidR="0000324A" w:rsidRPr="0000324A">
        <w:t>This may involve identifying those actions</w:t>
      </w:r>
      <w:r>
        <w:t>, relationships and contexts</w:t>
      </w:r>
      <w:r w:rsidR="0000324A" w:rsidRPr="0000324A">
        <w:t xml:space="preserve"> that need to be excluded from t</w:t>
      </w:r>
      <w:r w:rsidR="00ED5B94">
        <w:t>he supervision space and how this needs to be achieved using the</w:t>
      </w:r>
      <w:r w:rsidR="0000324A" w:rsidRPr="0000324A">
        <w:t xml:space="preserve"> boundaries to the contexts of supervision.</w:t>
      </w:r>
      <w:r w:rsidR="0000324A">
        <w:t xml:space="preserve"> </w:t>
      </w:r>
      <w:r w:rsidR="00ED5B94">
        <w:t>These developments w</w:t>
      </w:r>
      <w:r w:rsidR="00D228FC">
        <w:t>ould be particularly useful for interdisciplinary supervision. They could clarify the definition of what supervision is (and is not) and provide guidelines for the content and use of supervision.</w:t>
      </w:r>
      <w:r w:rsidR="00ED5B94">
        <w:t xml:space="preserve"> </w:t>
      </w:r>
      <w:r w:rsidR="00053A56">
        <w:t>A deeper application of complex systems theory and semiotics could progress these projects.</w:t>
      </w:r>
    </w:p>
    <w:p w14:paraId="6A321316" w14:textId="77777777" w:rsidR="00597827" w:rsidRDefault="00712427" w:rsidP="00CE27C9">
      <w:pPr>
        <w:spacing w:after="100" w:afterAutospacing="1" w:line="360" w:lineRule="auto"/>
        <w:jc w:val="both"/>
      </w:pPr>
      <w:r>
        <w:t xml:space="preserve">The variety of actions I have taken throughout the reflective journey of this essay and the depth to which they have enabled my journey is a testament to the reflective approach. </w:t>
      </w:r>
      <w:r w:rsidR="00ED5B94">
        <w:t xml:space="preserve">Three absences within the reflective approach have crystalized along the journey. </w:t>
      </w:r>
    </w:p>
    <w:p w14:paraId="26741CE3" w14:textId="7CAA754E" w:rsidR="00652AF1" w:rsidRPr="00597827" w:rsidRDefault="00ED5B94" w:rsidP="00CE27C9">
      <w:pPr>
        <w:spacing w:after="100" w:afterAutospacing="1" w:line="360" w:lineRule="auto"/>
        <w:jc w:val="both"/>
      </w:pPr>
      <w:r>
        <w:t xml:space="preserve">The first concerns the definition of the act of reflection. </w:t>
      </w:r>
      <w:r w:rsidR="00F36B21">
        <w:t xml:space="preserve">Siegel defines reflexivity as “an immediate capacity of the mind to know itself, without effort, without conscious observation, without words” </w:t>
      </w:r>
      <w:r w:rsidR="00F36B21">
        <w:fldChar w:fldCharType="begin"/>
      </w:r>
      <w:r w:rsidR="001122C7">
        <w:instrText xml:space="preserve"> ADDIN EN.CITE &lt;EndNote&gt;&lt;Cite&gt;&lt;Author&gt;Siegel&lt;/Author&gt;&lt;Year&gt;2007&lt;/Year&gt;&lt;RecNum&gt;98&lt;/RecNum&gt;&lt;Pages&gt;5&lt;/Pages&gt;&lt;DisplayText&gt;(Siegel, 2007, p. 5)&lt;/DisplayText&gt;&lt;record&gt;&lt;rec-number&gt;98&lt;/rec-number&gt;&lt;foreign-keys&gt;&lt;key app="EN" db-id="e09a9rst5fzds4e55fz5szeddrdzzxs2fd0r"&gt;98&lt;/key&gt;&lt;/foreign-keys&gt;&lt;ref-type name="Book"&gt;6&lt;/ref-type&gt;&lt;contributors&gt;&lt;authors&gt;&lt;author&gt;Siegel, D. J&lt;/author&gt;&lt;/authors&gt;&lt;/contributors&gt;&lt;titles&gt;&lt;title&gt;The Mindful Brain&lt;/title&gt;&lt;/titles&gt;&lt;dates&gt;&lt;year&gt;2007&lt;/year&gt;&lt;/dates&gt;&lt;pub-location&gt;London&lt;/pub-location&gt;&lt;publisher&gt;W.W. Norton &amp;amp; Co.&lt;/publisher&gt;&lt;urls&gt;&lt;/urls&gt;&lt;/record&gt;&lt;/Cite&gt;&lt;/EndNote&gt;</w:instrText>
      </w:r>
      <w:r w:rsidR="00F36B21">
        <w:fldChar w:fldCharType="separate"/>
      </w:r>
      <w:r w:rsidR="001122C7">
        <w:t>(</w:t>
      </w:r>
      <w:hyperlink w:anchor="_ENREF_122" w:tooltip="Siegel, 2007 #98" w:history="1">
        <w:r w:rsidR="00670B33">
          <w:t>Siegel, 2007, p. 5</w:t>
        </w:r>
      </w:hyperlink>
      <w:r w:rsidR="001122C7">
        <w:t>)</w:t>
      </w:r>
      <w:r w:rsidR="00F36B21">
        <w:fldChar w:fldCharType="end"/>
      </w:r>
      <w:r>
        <w:t xml:space="preserve"> </w:t>
      </w:r>
      <w:r w:rsidR="00053A56">
        <w:t>Reflexivity is only one aspect of reflection, yet m</w:t>
      </w:r>
      <w:r w:rsidR="00F36B21">
        <w:t>any of the authors in this field confla</w:t>
      </w:r>
      <w:r>
        <w:t>te reflexivity and reflection</w:t>
      </w:r>
      <w:r w:rsidR="00F36B21">
        <w:t>.</w:t>
      </w:r>
      <w:r w:rsidR="007221B1">
        <w:t xml:space="preserve"> </w:t>
      </w:r>
      <w:r w:rsidR="00D24C00">
        <w:t>Ref</w:t>
      </w:r>
      <w:r w:rsidR="000B2F1C">
        <w:t>l</w:t>
      </w:r>
      <w:r w:rsidR="00D24C00">
        <w:t>e</w:t>
      </w:r>
      <w:r w:rsidR="000B2F1C">
        <w:t>ction</w:t>
      </w:r>
      <w:r w:rsidR="00053A56">
        <w:rPr>
          <w:rStyle w:val="FootnoteReference"/>
        </w:rPr>
        <w:footnoteReference w:id="21"/>
      </w:r>
      <w:r w:rsidR="000B2F1C">
        <w:t xml:space="preserve"> is </w:t>
      </w:r>
      <w:r w:rsidR="007221B1">
        <w:t xml:space="preserve">also </w:t>
      </w:r>
      <w:r w:rsidR="000B2F1C">
        <w:t>described as</w:t>
      </w:r>
      <w:r w:rsidR="00053A56">
        <w:t xml:space="preserve">: </w:t>
      </w:r>
      <w:r w:rsidR="000B2F1C">
        <w:t xml:space="preserve">paying attention, </w:t>
      </w:r>
      <w:r w:rsidR="00AE0097">
        <w:t xml:space="preserve">requiring honesty, </w:t>
      </w:r>
      <w:r w:rsidR="000B2F1C">
        <w:t>being mindful, thinking rationally</w:t>
      </w:r>
      <w:r w:rsidR="00D24C00">
        <w:t xml:space="preserve"> and critically</w:t>
      </w:r>
      <w:r w:rsidR="000B2F1C">
        <w:t xml:space="preserve">, focusing on emotion, being perceptive, stepping back, posing the hard questions, purposeful focus, creating new understandings, </w:t>
      </w:r>
      <w:r w:rsidR="00D24C00">
        <w:t xml:space="preserve">mulling things over, reviewing, problem solving, inquiry, exercising reflective judgement, using imagination, observing, examining, </w:t>
      </w:r>
      <w:r w:rsidR="00D24C00">
        <w:lastRenderedPageBreak/>
        <w:t>reviewing, evaluating, assessing, interrogating, own</w:t>
      </w:r>
      <w:r w:rsidR="007221B1">
        <w:t>ing our thoughts,</w:t>
      </w:r>
      <w:r w:rsidR="00D24C00">
        <w:t xml:space="preserve"> making sense, making meaning, strategic withdrawal</w:t>
      </w:r>
      <w:r w:rsidR="00F47475">
        <w:t>, thinking deeply, facing vulnerability,</w:t>
      </w:r>
      <w:r w:rsidR="001122C7">
        <w:t xml:space="preserve"> </w:t>
      </w:r>
      <w:r w:rsidR="00886A03">
        <w:t>resonating,</w:t>
      </w:r>
      <w:r w:rsidR="00AE0097">
        <w:t xml:space="preserve"> surrendering, grace, authenticity, </w:t>
      </w:r>
      <w:r w:rsidR="007221B1">
        <w:t>renewing, remembering and</w:t>
      </w:r>
      <w:r w:rsidR="00F73991">
        <w:t xml:space="preserve"> dreaming, </w:t>
      </w:r>
      <w:r w:rsidR="00886A03">
        <w:t xml:space="preserve"> </w:t>
      </w:r>
      <w:r w:rsidR="003F5C8E">
        <w:fldChar w:fldCharType="begin">
          <w:fldData xml:space="preserve">PEVuZE5vdGU+PENpdGU+PEF1dGhvcj5DYXJyb2xsPC9BdXRob3I+PFllYXI+MjAxMTwvWWVhcj48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</w:fldData>
        </w:fldChar>
      </w:r>
      <w:r w:rsidR="00670B33">
        <w:instrText xml:space="preserve"> ADDIN EN.CITE </w:instrText>
      </w:r>
      <w:r w:rsidR="00670B33">
        <w:fldChar w:fldCharType="begin">
          <w:fldData xml:space="preserve">PEVuZE5vdGU+PENpdGU+PEF1dGhvcj5DYXJyb2xsPC9BdXRob3I+PFllYXI+MjAxMTwvWWVhcj48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</w:fldData>
        </w:fldChar>
      </w:r>
      <w:r w:rsidR="00670B33">
        <w:instrText xml:space="preserve"> ADDIN EN.CITE.DATA </w:instrText>
      </w:r>
      <w:r w:rsidR="00670B33">
        <w:fldChar w:fldCharType="end"/>
      </w:r>
      <w:r w:rsidR="003F5C8E">
        <w:fldChar w:fldCharType="separate"/>
      </w:r>
      <w:r w:rsidR="00670B33">
        <w:rPr>
          <w:noProof/>
        </w:rPr>
        <w:t>(</w:t>
      </w:r>
      <w:hyperlink w:anchor="_ENREF_1" w:tooltip="Adamson, 2011 #65" w:history="1">
        <w:r w:rsidR="00670B33">
          <w:rPr>
            <w:noProof/>
          </w:rPr>
          <w:t>Adamson, 2011</w:t>
        </w:r>
      </w:hyperlink>
      <w:r w:rsidR="00670B33">
        <w:rPr>
          <w:noProof/>
        </w:rPr>
        <w:t xml:space="preserve">; </w:t>
      </w:r>
      <w:hyperlink w:anchor="_ENREF_2" w:tooltip="Atchley, 2009 #52" w:history="1">
        <w:r w:rsidR="00670B33">
          <w:rPr>
            <w:noProof/>
          </w:rPr>
          <w:t>Atchley, Hall, Martinez, &amp; Gilkerson, 2009</w:t>
        </w:r>
      </w:hyperlink>
      <w:r w:rsidR="00670B33">
        <w:rPr>
          <w:noProof/>
        </w:rPr>
        <w:t xml:space="preserve">; </w:t>
      </w:r>
      <w:hyperlink w:anchor="_ENREF_10" w:tooltip="Breene, 2011 #70" w:history="1">
        <w:r w:rsidR="00670B33">
          <w:rPr>
            <w:noProof/>
          </w:rPr>
          <w:t>Breene &amp; Shohet, 2011</w:t>
        </w:r>
      </w:hyperlink>
      <w:r w:rsidR="00670B33">
        <w:rPr>
          <w:noProof/>
        </w:rPr>
        <w:t xml:space="preserve">; </w:t>
      </w:r>
      <w:hyperlink w:anchor="_ENREF_14" w:tooltip="Caroll, 2009 #42" w:history="1">
        <w:r w:rsidR="00670B33">
          <w:rPr>
            <w:noProof/>
          </w:rPr>
          <w:t>Caroll, 2009</w:t>
        </w:r>
      </w:hyperlink>
      <w:r w:rsidR="00670B33">
        <w:rPr>
          <w:noProof/>
        </w:rPr>
        <w:t xml:space="preserve">; </w:t>
      </w:r>
      <w:hyperlink w:anchor="_ENREF_15" w:tooltip="Carroll, 2011 #61" w:history="1">
        <w:r w:rsidR="00670B33">
          <w:rPr>
            <w:noProof/>
          </w:rPr>
          <w:t>Carroll, 2011</w:t>
        </w:r>
      </w:hyperlink>
      <w:r w:rsidR="00670B33">
        <w:rPr>
          <w:noProof/>
        </w:rPr>
        <w:t xml:space="preserve">; </w:t>
      </w:r>
      <w:hyperlink w:anchor="_ENREF_19" w:tooltip="Creaner, 2011 #68" w:history="1">
        <w:r w:rsidR="00670B33">
          <w:rPr>
            <w:noProof/>
          </w:rPr>
          <w:t>Creaner, 2011</w:t>
        </w:r>
      </w:hyperlink>
      <w:r w:rsidR="00670B33">
        <w:rPr>
          <w:noProof/>
        </w:rPr>
        <w:t xml:space="preserve">; </w:t>
      </w:r>
      <w:hyperlink w:anchor="_ENREF_21" w:tooltip="Cutcliffe, 2000 #9" w:history="1">
        <w:r w:rsidR="00670B33">
          <w:rPr>
            <w:noProof/>
          </w:rPr>
          <w:t>Cutcliffe, et al., 2000</w:t>
        </w:r>
      </w:hyperlink>
      <w:r w:rsidR="00670B33">
        <w:rPr>
          <w:noProof/>
        </w:rPr>
        <w:t xml:space="preserve">; </w:t>
      </w:r>
      <w:hyperlink w:anchor="_ENREF_32" w:tooltip="Driscoll, 2007 #53" w:history="1">
        <w:r w:rsidR="00670B33">
          <w:rPr>
            <w:noProof/>
          </w:rPr>
          <w:t>Driscoll, 2007</w:t>
        </w:r>
      </w:hyperlink>
      <w:r w:rsidR="00670B33">
        <w:rPr>
          <w:noProof/>
        </w:rPr>
        <w:t xml:space="preserve">; </w:t>
      </w:r>
      <w:hyperlink w:anchor="_ENREF_63" w:tooltip="Hay, 2007 #49" w:history="1">
        <w:r w:rsidR="00670B33">
          <w:rPr>
            <w:noProof/>
          </w:rPr>
          <w:t>Hay, 2007</w:t>
        </w:r>
      </w:hyperlink>
      <w:r w:rsidR="00670B33">
        <w:rPr>
          <w:noProof/>
        </w:rPr>
        <w:t xml:space="preserve">; </w:t>
      </w:r>
      <w:hyperlink w:anchor="_ENREF_65" w:tooltip="Heller, 2009 #50" w:history="1">
        <w:r w:rsidR="00670B33">
          <w:rPr>
            <w:noProof/>
          </w:rPr>
          <w:t>Heller &amp; Gilkerson, 2009</w:t>
        </w:r>
      </w:hyperlink>
      <w:r w:rsidR="00670B33">
        <w:rPr>
          <w:noProof/>
        </w:rPr>
        <w:t xml:space="preserve">; </w:t>
      </w:r>
      <w:hyperlink w:anchor="_ENREF_71" w:tooltip="Johns, 2004 #60" w:history="1">
        <w:r w:rsidR="00670B33">
          <w:rPr>
            <w:noProof/>
          </w:rPr>
          <w:t>Johns, 2004</w:t>
        </w:r>
      </w:hyperlink>
      <w:r w:rsidR="00670B33">
        <w:rPr>
          <w:noProof/>
        </w:rPr>
        <w:t xml:space="preserve">; </w:t>
      </w:r>
      <w:hyperlink w:anchor="_ENREF_76" w:tooltip="Kolb, 1984 #57" w:history="1">
        <w:r w:rsidR="00670B33">
          <w:rPr>
            <w:noProof/>
          </w:rPr>
          <w:t>Kolb, 1984</w:t>
        </w:r>
      </w:hyperlink>
      <w:r w:rsidR="00670B33">
        <w:rPr>
          <w:noProof/>
        </w:rPr>
        <w:t xml:space="preserve">; </w:t>
      </w:r>
      <w:hyperlink w:anchor="_ENREF_99" w:tooltip="Owen, 2008 #44" w:history="1">
        <w:r w:rsidR="00670B33">
          <w:rPr>
            <w:noProof/>
          </w:rPr>
          <w:t>Owen, 2008</w:t>
        </w:r>
      </w:hyperlink>
      <w:r w:rsidR="00670B33">
        <w:rPr>
          <w:noProof/>
        </w:rPr>
        <w:t xml:space="preserve">; </w:t>
      </w:r>
      <w:hyperlink w:anchor="_ENREF_100" w:tooltip="Owen, 2012 #100" w:history="1">
        <w:r w:rsidR="00670B33">
          <w:rPr>
            <w:noProof/>
          </w:rPr>
          <w:t>Owen &amp; Shohet, 2012</w:t>
        </w:r>
      </w:hyperlink>
      <w:r w:rsidR="00670B33">
        <w:rPr>
          <w:noProof/>
        </w:rPr>
        <w:t xml:space="preserve">; </w:t>
      </w:r>
      <w:hyperlink w:anchor="_ENREF_107" w:tooltip="Rodgers, 2011 #66" w:history="1">
        <w:r w:rsidR="00670B33">
          <w:rPr>
            <w:noProof/>
          </w:rPr>
          <w:t>Rodgers &amp; Shohet, 2011</w:t>
        </w:r>
      </w:hyperlink>
      <w:r w:rsidR="00670B33">
        <w:rPr>
          <w:noProof/>
        </w:rPr>
        <w:t xml:space="preserve">; </w:t>
      </w:r>
      <w:hyperlink w:anchor="_ENREF_109" w:tooltip="Rowe, 2011 #62" w:history="1">
        <w:r w:rsidR="00670B33">
          <w:rPr>
            <w:noProof/>
          </w:rPr>
          <w:t>Rowe, 2011</w:t>
        </w:r>
      </w:hyperlink>
      <w:r w:rsidR="00670B33">
        <w:rPr>
          <w:noProof/>
        </w:rPr>
        <w:t xml:space="preserve">; </w:t>
      </w:r>
      <w:hyperlink w:anchor="_ENREF_110" w:tooltip="Ryde, 2011 #67" w:history="1">
        <w:r w:rsidR="00670B33">
          <w:rPr>
            <w:noProof/>
          </w:rPr>
          <w:t>Ryde, 2011</w:t>
        </w:r>
      </w:hyperlink>
      <w:r w:rsidR="00670B33">
        <w:rPr>
          <w:noProof/>
        </w:rPr>
        <w:t xml:space="preserve">; </w:t>
      </w:r>
      <w:hyperlink w:anchor="_ENREF_111" w:tooltip="Scaife, 2010 #58" w:history="1">
        <w:r w:rsidR="00670B33">
          <w:rPr>
            <w:noProof/>
          </w:rPr>
          <w:t>Scaife, 2010</w:t>
        </w:r>
      </w:hyperlink>
      <w:r w:rsidR="00670B33">
        <w:rPr>
          <w:noProof/>
        </w:rPr>
        <w:t xml:space="preserve">; </w:t>
      </w:r>
      <w:hyperlink w:anchor="_ENREF_115" w:tooltip="Shahmoon-Shanok, 2009 #51" w:history="1">
        <w:r w:rsidR="00670B33">
          <w:rPr>
            <w:noProof/>
          </w:rPr>
          <w:t>Shahmoon-Shanok, 2009</w:t>
        </w:r>
      </w:hyperlink>
      <w:r w:rsidR="00670B33">
        <w:rPr>
          <w:noProof/>
        </w:rPr>
        <w:t xml:space="preserve">; </w:t>
      </w:r>
      <w:hyperlink w:anchor="_ENREF_121" w:tooltip="Shohet, 2011 #23" w:history="1">
        <w:r w:rsidR="00670B33">
          <w:rPr>
            <w:noProof/>
          </w:rPr>
          <w:t>Shohet, et al., 2011</w:t>
        </w:r>
      </w:hyperlink>
      <w:r w:rsidR="00670B33">
        <w:rPr>
          <w:noProof/>
        </w:rPr>
        <w:t xml:space="preserve">; </w:t>
      </w:r>
      <w:hyperlink w:anchor="_ENREF_148" w:tooltip="Wilmot, 2011 #64" w:history="1">
        <w:r w:rsidR="00670B33">
          <w:rPr>
            <w:noProof/>
          </w:rPr>
          <w:t>Wilmot, 2011</w:t>
        </w:r>
      </w:hyperlink>
      <w:r w:rsidR="00670B33">
        <w:rPr>
          <w:noProof/>
        </w:rPr>
        <w:t xml:space="preserve">; </w:t>
      </w:r>
      <w:hyperlink w:anchor="_ENREF_152" w:tooltip="Zorga, 2002 #43" w:history="1">
        <w:r w:rsidR="00670B33">
          <w:rPr>
            <w:noProof/>
          </w:rPr>
          <w:t>Zorga, 2002</w:t>
        </w:r>
      </w:hyperlink>
      <w:r w:rsidR="00670B33">
        <w:rPr>
          <w:noProof/>
        </w:rPr>
        <w:t>)</w:t>
      </w:r>
      <w:r w:rsidR="003F5C8E">
        <w:fldChar w:fldCharType="end"/>
      </w:r>
      <w:r w:rsidR="007221B1">
        <w:t>. Although reflection facilitates many of these gestures I would argue that none of them address the nature of the reflective act. A model that describes the act of reflection would be an important foundation for this field.</w:t>
      </w:r>
    </w:p>
    <w:p w14:paraId="73B1DADB" w14:textId="78CF71E7" w:rsidR="0014315B" w:rsidRDefault="00597827" w:rsidP="00CE27C9">
      <w:pPr>
        <w:spacing w:after="100" w:afterAutospacing="1" w:line="360" w:lineRule="auto"/>
        <w:jc w:val="both"/>
      </w:pPr>
      <w:r>
        <w:t>The second absence concerns a model for reflective supervision.</w:t>
      </w:r>
      <w:r w:rsidR="0014315B">
        <w:t xml:space="preserve"> Several models exist for the process of an individual reflective supervision session. </w:t>
      </w:r>
      <w:r>
        <w:t xml:space="preserve"> </w:t>
      </w:r>
      <w:r w:rsidR="00D44251" w:rsidRPr="001122C7">
        <w:fldChar w:fldCharType="begin"/>
      </w:r>
      <w:r w:rsidR="00670B33">
        <w:instrText xml:space="preserve"> ADDIN EN.CITE &lt;EndNote&gt;&lt;Cite AuthorYear="1"&gt;&lt;Author&gt;Atchley&lt;/Author&gt;&lt;Year&gt;2009&lt;/Year&gt;&lt;RecNum&gt;52&lt;/RecNum&gt;&lt;DisplayText&gt;Atchley, et al. (2009)&lt;/DisplayText&gt;&lt;record&gt;&lt;rec-number&gt;52&lt;/rec-number&gt;&lt;foreign-keys&gt;&lt;key app="EN" db-id="e09a9rst5fzds4e55fz5szeddrdzzxs2fd0r"&gt;52&lt;/key&gt;&lt;/foreign-keys&gt;&lt;ref-type name="Book Section"&gt;5&lt;/ref-type&gt;&lt;contributors&gt;&lt;authors&gt;&lt;author&gt;Atchley, T&lt;/author&gt;&lt;author&gt;Hall, S&lt;/author&gt;&lt;author&gt;Martinez, S&lt;/author&gt;&lt;author&gt;Gilkerson, L&lt;/author&gt;&lt;/authors&gt;&lt;secondary-authors&gt;&lt;author&gt;Heller, S. S&lt;/author&gt;&lt;author&gt;Gilkerson, L&lt;/author&gt;&lt;/secondary-authors&gt;&lt;/contributors&gt;&lt;titles&gt;&lt;title&gt;What are the phases of the reflective supervision meeting&lt;/title&gt;&lt;secondary-title&gt;A practical guide to reflective supervision&lt;/secondary-title&gt;&lt;/titles&gt;&lt;pages&gt;83-98&lt;/pages&gt;&lt;dates&gt;&lt;year&gt;2009&lt;/year&gt;&lt;/dates&gt;&lt;pub-location&gt;Washington, DC&lt;/pub-location&gt;&lt;publisher&gt;Zero to Three&lt;/publisher&gt;&lt;urls&gt;&lt;/urls&gt;&lt;/record&gt;&lt;/Cite&gt;&lt;/EndNote&gt;</w:instrText>
      </w:r>
      <w:r w:rsidR="00D44251" w:rsidRPr="001122C7">
        <w:fldChar w:fldCharType="separate"/>
      </w:r>
      <w:hyperlink w:anchor="_ENREF_2" w:tooltip="Atchley, 2009 #52" w:history="1">
        <w:r w:rsidR="00670B33">
          <w:rPr>
            <w:noProof/>
          </w:rPr>
          <w:t>Atchley, et al. (2009</w:t>
        </w:r>
      </w:hyperlink>
      <w:r w:rsidR="00670B33">
        <w:rPr>
          <w:noProof/>
        </w:rPr>
        <w:t>)</w:t>
      </w:r>
      <w:r w:rsidR="00D44251" w:rsidRPr="001122C7">
        <w:fldChar w:fldCharType="end"/>
      </w:r>
      <w:r w:rsidR="00D44251">
        <w:t xml:space="preserve"> </w:t>
      </w:r>
      <w:proofErr w:type="gramStart"/>
      <w:r w:rsidR="002E0CB8">
        <w:t>p</w:t>
      </w:r>
      <w:r w:rsidR="000861B4">
        <w:t>ropose</w:t>
      </w:r>
      <w:proofErr w:type="gramEnd"/>
      <w:r w:rsidR="000861B4">
        <w:t xml:space="preserve"> eight phases to the reflective supervision session: preparation, greeting and reconnecting, opening the dialogue and finding the agenda, telling the story and focusing on the details, understanding perspectives and generating hypotheses, considering next</w:t>
      </w:r>
      <w:r w:rsidR="007D733A">
        <w:t xml:space="preserve"> steps, closing and</w:t>
      </w:r>
      <w:r w:rsidR="000861B4">
        <w:t xml:space="preserve"> post-supervision reflection</w:t>
      </w:r>
      <w:r w:rsidR="002E0CB8">
        <w:t>.</w:t>
      </w:r>
      <w:r w:rsidR="0014315B">
        <w:t xml:space="preserve"> They do not provide the means by which the supervisor can facilitate each of these phases.</w:t>
      </w:r>
    </w:p>
    <w:p w14:paraId="63D5C89A" w14:textId="0D641729" w:rsidR="00A43D40" w:rsidRDefault="004D7622" w:rsidP="00AB0601">
      <w:pPr>
        <w:spacing w:after="100" w:afterAutospacing="1" w:line="360" w:lineRule="auto"/>
        <w:jc w:val="both"/>
      </w:pPr>
      <w:r>
        <w:fldChar w:fldCharType="begin"/>
      </w:r>
      <w:r>
        <w:instrText xml:space="preserve"> ADDIN EN.CITE &lt;EndNote&gt;&lt;Cite AuthorYear="1"&gt;&lt;Author&gt;Davys&lt;/Author&gt;&lt;Year&gt;2009&lt;/Year&gt;&lt;RecNum&gt;56&lt;/RecNum&gt;&lt;DisplayText&gt;Davys and Beddoe (2009)&lt;/DisplayText&gt;&lt;record&gt;&lt;rec-number&gt;56&lt;/rec-number&gt;&lt;foreign-keys&gt;&lt;key app="EN" db-id="e09a9rst5fzds4e55fz5szeddrdzzxs2fd0r"&gt;56&lt;/key&gt;&lt;/foreign-keys&gt;&lt;ref-type name="Journal Article"&gt;17&lt;/ref-type&gt;&lt;contributors&gt;&lt;authors&gt;&lt;author&gt;Davys, A&lt;/author&gt;&lt;author&gt;Beddoe, L&lt;/author&gt;&lt;/authors&gt;&lt;/contributors&gt;&lt;titles&gt;&lt;title&gt;The reflective learning model: supervision of social work students&lt;/title&gt;&lt;secondary-title&gt;Social work education&lt;/secondary-title&gt;&lt;/titles&gt;&lt;periodical&gt;&lt;full-title&gt;Social Work Education&lt;/full-title&gt;&lt;/periodical&gt;&lt;pages&gt;919-933&lt;/pages&gt;&lt;volume&gt;28&lt;/volume&gt;&lt;number&gt;8&lt;/number&gt;&lt;dates&gt;&lt;year&gt;2009&lt;/year&gt;&lt;/dates&gt;&lt;urls&gt;&lt;/urls&gt;&lt;/record&gt;&lt;/Cite&gt;&lt;/EndNote&gt;</w:instrText>
      </w:r>
      <w:r>
        <w:fldChar w:fldCharType="separate"/>
      </w:r>
      <w:hyperlink w:anchor="_ENREF_24" w:tooltip="Davys, 2009 #56" w:history="1">
        <w:r w:rsidR="00670B33">
          <w:t>Davys and Beddoe (2009</w:t>
        </w:r>
      </w:hyperlink>
      <w:r>
        <w:t>)</w:t>
      </w:r>
      <w:r>
        <w:fldChar w:fldCharType="end"/>
      </w:r>
      <w:r>
        <w:t xml:space="preserve"> </w:t>
      </w:r>
      <w:proofErr w:type="gramStart"/>
      <w:r>
        <w:t>offer</w:t>
      </w:r>
      <w:proofErr w:type="gramEnd"/>
      <w:r>
        <w:t xml:space="preserve"> a model for reflective learning that creates the following session structure: connecting at the beginning, setting the agenda, considering the events, exploring the impact and implications of the event, </w:t>
      </w:r>
    </w:p>
    <w:p w14:paraId="1B7DB7F4" w14:textId="77777777" w:rsidR="00A43D40" w:rsidRDefault="00A43D40" w:rsidP="00D80673">
      <w:pPr>
        <w:jc w:val="both"/>
      </w:pPr>
    </w:p>
    <w:p w14:paraId="4106D6B8" w14:textId="77777777" w:rsidR="00A43D40" w:rsidRDefault="00A43D40" w:rsidP="00D80673">
      <w:pPr>
        <w:jc w:val="both"/>
      </w:pPr>
    </w:p>
    <w:p w14:paraId="7CE922BF" w14:textId="57324E74" w:rsidR="00294175" w:rsidRDefault="00294175"/>
    <w:sectPr w:rsidR="00294175" w:rsidSect="00ED4F5F">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2FC1C2" w14:textId="77777777" w:rsidR="007C3EF5" w:rsidRDefault="007C3EF5" w:rsidP="00E90FE3">
      <w:pPr>
        <w:spacing w:after="0"/>
      </w:pPr>
      <w:r>
        <w:separator/>
      </w:r>
    </w:p>
  </w:endnote>
  <w:endnote w:type="continuationSeparator" w:id="0">
    <w:p w14:paraId="4974A38C" w14:textId="77777777" w:rsidR="007C3EF5" w:rsidRDefault="007C3EF5" w:rsidP="00E90F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DB58D" w14:textId="77777777" w:rsidR="007C3EF5" w:rsidRDefault="007C3EF5" w:rsidP="00E90FE3">
      <w:pPr>
        <w:spacing w:after="0"/>
      </w:pPr>
      <w:r>
        <w:separator/>
      </w:r>
    </w:p>
  </w:footnote>
  <w:footnote w:type="continuationSeparator" w:id="0">
    <w:p w14:paraId="0EFEFA3D" w14:textId="77777777" w:rsidR="007C3EF5" w:rsidRDefault="007C3EF5" w:rsidP="00E90FE3">
      <w:pPr>
        <w:spacing w:after="0"/>
      </w:pPr>
      <w:r>
        <w:continuationSeparator/>
      </w:r>
    </w:p>
  </w:footnote>
  <w:footnote w:id="1">
    <w:p w14:paraId="121744BE" w14:textId="77777777" w:rsidR="007C3EF5" w:rsidRPr="00C35212" w:rsidRDefault="007C3EF5" w:rsidP="004A6F7B">
      <w:pPr>
        <w:jc w:val="both"/>
        <w:rPr>
          <w:sz w:val="16"/>
          <w:szCs w:val="16"/>
        </w:rPr>
      </w:pPr>
      <w:r>
        <w:rPr>
          <w:rStyle w:val="FootnoteReference"/>
        </w:rPr>
        <w:footnoteRef/>
      </w:r>
      <w:r>
        <w:t xml:space="preserve"> </w:t>
      </w:r>
      <w:r w:rsidRPr="00C35212">
        <w:rPr>
          <w:sz w:val="16"/>
          <w:szCs w:val="16"/>
        </w:rPr>
        <w:t>The embodied ontologically fragile self is not static or permanent</w:t>
      </w:r>
      <w:r w:rsidRPr="00C35212">
        <w:rPr>
          <w:i/>
          <w:sz w:val="16"/>
          <w:szCs w:val="16"/>
        </w:rPr>
        <w:t xml:space="preserve"> </w:t>
      </w:r>
      <w:r w:rsidRPr="00C35212">
        <w:rPr>
          <w:sz w:val="16"/>
          <w:szCs w:val="16"/>
        </w:rPr>
        <w:t xml:space="preserve">(Varela, Thompson &amp; </w:t>
      </w:r>
      <w:proofErr w:type="spellStart"/>
      <w:r w:rsidRPr="00C35212">
        <w:rPr>
          <w:sz w:val="16"/>
          <w:szCs w:val="16"/>
        </w:rPr>
        <w:t>Rosch</w:t>
      </w:r>
      <w:proofErr w:type="spellEnd"/>
      <w:r w:rsidRPr="00C35212">
        <w:rPr>
          <w:sz w:val="16"/>
          <w:szCs w:val="16"/>
        </w:rPr>
        <w:t>, 1991) but rather an emergent property of my active embodied engagement with the world, ‘virtual’ and in fragile flotation, continually evolving (</w:t>
      </w:r>
      <w:proofErr w:type="spellStart"/>
      <w:r w:rsidRPr="00C35212">
        <w:rPr>
          <w:sz w:val="16"/>
          <w:szCs w:val="16"/>
        </w:rPr>
        <w:t>Scharmer</w:t>
      </w:r>
      <w:proofErr w:type="spellEnd"/>
      <w:r w:rsidRPr="00C35212">
        <w:rPr>
          <w:sz w:val="16"/>
          <w:szCs w:val="16"/>
        </w:rPr>
        <w:t xml:space="preserve">, 2008; Varela, 1999; Varela, Thompson &amp; </w:t>
      </w:r>
      <w:proofErr w:type="spellStart"/>
      <w:r w:rsidRPr="00C35212">
        <w:rPr>
          <w:sz w:val="16"/>
          <w:szCs w:val="16"/>
        </w:rPr>
        <w:t>Rosch</w:t>
      </w:r>
      <w:proofErr w:type="spellEnd"/>
      <w:r w:rsidRPr="00C35212">
        <w:rPr>
          <w:sz w:val="16"/>
          <w:szCs w:val="16"/>
        </w:rPr>
        <w:t>, 1991).</w:t>
      </w:r>
    </w:p>
    <w:p w14:paraId="6B7919C1" w14:textId="1FC63621" w:rsidR="007C3EF5" w:rsidRPr="004A6F7B" w:rsidRDefault="007C3EF5">
      <w:pPr>
        <w:pStyle w:val="FootnoteText"/>
        <w:rPr>
          <w:lang w:val="en-US"/>
        </w:rPr>
      </w:pPr>
    </w:p>
  </w:footnote>
  <w:footnote w:id="2">
    <w:p w14:paraId="69442E28" w14:textId="6AEDB0F6" w:rsidR="007C3EF5" w:rsidRPr="00AE5559" w:rsidRDefault="007C3EF5" w:rsidP="00AE5559">
      <w:pPr>
        <w:pStyle w:val="FootnoteText"/>
        <w:jc w:val="both"/>
        <w:rPr>
          <w:sz w:val="16"/>
          <w:szCs w:val="16"/>
        </w:rPr>
      </w:pPr>
      <w:r w:rsidRPr="00AE5559">
        <w:rPr>
          <w:sz w:val="16"/>
          <w:szCs w:val="16"/>
        </w:rPr>
        <w:footnoteRef/>
      </w:r>
      <w:r w:rsidRPr="00AE5559">
        <w:rPr>
          <w:sz w:val="16"/>
          <w:szCs w:val="16"/>
        </w:rPr>
        <w:t xml:space="preserve"> These diagrams are simultaneously strategies for reflection, objects for contemplation and instructional </w:t>
      </w:r>
      <w:proofErr w:type="spellStart"/>
      <w:r w:rsidRPr="00AE5559">
        <w:rPr>
          <w:sz w:val="16"/>
          <w:szCs w:val="16"/>
        </w:rPr>
        <w:t>explicanda</w:t>
      </w:r>
      <w:proofErr w:type="spellEnd"/>
      <w:r w:rsidRPr="00AE5559">
        <w:rPr>
          <w:sz w:val="16"/>
          <w:szCs w:val="16"/>
        </w:rPr>
        <w:t xml:space="preserve"> that reveal the relationships, actions and contexts, which constitute the supervision space. The diagrams are instruments through which I focus my attention on and organise my thoughts about the supervision space, to en-lighten the abode of supervision.</w:t>
      </w:r>
    </w:p>
  </w:footnote>
  <w:footnote w:id="3">
    <w:p w14:paraId="62AF73A6" w14:textId="16E188B0" w:rsidR="007C3EF5" w:rsidRPr="00E175FB" w:rsidRDefault="007C3EF5" w:rsidP="00E175FB">
      <w:pPr>
        <w:pStyle w:val="FootnoteText"/>
        <w:jc w:val="both"/>
        <w:rPr>
          <w:lang w:val="en-US"/>
        </w:rPr>
      </w:pPr>
      <w:r w:rsidRPr="00E175FB">
        <w:rPr>
          <w:sz w:val="16"/>
          <w:szCs w:val="16"/>
        </w:rPr>
        <w:footnoteRef/>
      </w:r>
      <w:r w:rsidRPr="00E175FB">
        <w:rPr>
          <w:sz w:val="16"/>
          <w:szCs w:val="16"/>
        </w:rPr>
        <w:t xml:space="preserve"> </w:t>
      </w:r>
      <w:r>
        <w:rPr>
          <w:sz w:val="16"/>
          <w:szCs w:val="16"/>
        </w:rPr>
        <w:t>I use the term ‘</w:t>
      </w:r>
      <w:r w:rsidRPr="00E175FB">
        <w:rPr>
          <w:sz w:val="16"/>
          <w:szCs w:val="16"/>
        </w:rPr>
        <w:t>systematically</w:t>
      </w:r>
      <w:r>
        <w:rPr>
          <w:sz w:val="16"/>
          <w:szCs w:val="16"/>
        </w:rPr>
        <w:t>’</w:t>
      </w:r>
      <w:r w:rsidRPr="00E175FB">
        <w:rPr>
          <w:sz w:val="16"/>
          <w:szCs w:val="16"/>
        </w:rPr>
        <w:t xml:space="preserve"> here </w:t>
      </w:r>
      <w:r>
        <w:rPr>
          <w:sz w:val="16"/>
          <w:szCs w:val="16"/>
        </w:rPr>
        <w:t xml:space="preserve">to convey rigour </w:t>
      </w:r>
      <w:r w:rsidRPr="00E175FB">
        <w:rPr>
          <w:sz w:val="16"/>
          <w:szCs w:val="16"/>
        </w:rPr>
        <w:t xml:space="preserve">and </w:t>
      </w:r>
      <w:r>
        <w:rPr>
          <w:sz w:val="16"/>
          <w:szCs w:val="16"/>
        </w:rPr>
        <w:t xml:space="preserve">consistency but principally to refer to </w:t>
      </w:r>
      <w:r w:rsidRPr="00E175FB">
        <w:rPr>
          <w:sz w:val="16"/>
          <w:szCs w:val="16"/>
        </w:rPr>
        <w:t>the supervisory system that I am model</w:t>
      </w:r>
      <w:r>
        <w:rPr>
          <w:sz w:val="16"/>
          <w:szCs w:val="16"/>
        </w:rPr>
        <w:t>ling</w:t>
      </w:r>
      <w:r w:rsidRPr="00E175FB">
        <w:rPr>
          <w:sz w:val="16"/>
          <w:szCs w:val="16"/>
        </w:rPr>
        <w:t>.</w:t>
      </w:r>
      <w:r>
        <w:t xml:space="preserve"> </w:t>
      </w:r>
    </w:p>
  </w:footnote>
  <w:footnote w:id="4">
    <w:p w14:paraId="54523684" w14:textId="4AA7745E" w:rsidR="007C3EF5" w:rsidRPr="00C35212" w:rsidRDefault="007C3EF5" w:rsidP="00E90B8F">
      <w:pPr>
        <w:pStyle w:val="FootnoteText"/>
        <w:jc w:val="both"/>
        <w:rPr>
          <w:sz w:val="16"/>
          <w:szCs w:val="16"/>
        </w:rPr>
      </w:pPr>
      <w:r w:rsidRPr="00C35212">
        <w:rPr>
          <w:rStyle w:val="FootnoteReference"/>
          <w:sz w:val="16"/>
          <w:szCs w:val="16"/>
        </w:rPr>
        <w:footnoteRef/>
      </w:r>
      <w:r w:rsidRPr="00C35212">
        <w:rPr>
          <w:sz w:val="16"/>
          <w:szCs w:val="16"/>
        </w:rPr>
        <w:t xml:space="preserve"> </w:t>
      </w:r>
      <w:r w:rsidRPr="00C35212">
        <w:rPr>
          <w:sz w:val="16"/>
          <w:szCs w:val="16"/>
        </w:rPr>
        <w:fldChar w:fldCharType="begin"/>
      </w:r>
      <w:r w:rsidRPr="00C35212">
        <w:rPr>
          <w:sz w:val="16"/>
          <w:szCs w:val="16"/>
        </w:rPr>
        <w:instrText xml:space="preserve"> ADDIN EN.CITE &lt;EndNote&gt;&lt;Cite AuthorYear="1"&gt;&lt;Author&gt;Wieringa&lt;/Author&gt;&lt;Year&gt;2003&lt;/Year&gt;&lt;RecNum&gt;24&lt;/RecNum&gt;&lt;DisplayText&gt;Wieringa (2003)&lt;/DisplayText&gt;&lt;record&gt;&lt;rec-number&gt;24&lt;/rec-number&gt;&lt;foreign-keys&gt;&lt;key app="EN" db-id="e09a9rst5fzds4e55fz5szeddrdzzxs2fd0r"&gt;24&lt;/key&gt;&lt;/foreign-keys&gt;&lt;ref-type name="Book"&gt;6&lt;/ref-type&gt;&lt;contributors&gt;&lt;authors&gt;&lt;author&gt;Wieringa, R. J&lt;/author&gt;&lt;/authors&gt;&lt;/contributors&gt;&lt;titles&gt;&lt;title&gt;Design methods for reactive systems&lt;/title&gt;&lt;/titles&gt;&lt;dates&gt;&lt;year&gt;2003&lt;/year&gt;&lt;/dates&gt;&lt;pub-location&gt;San Francisco, CA&lt;/pub-location&gt;&lt;publisher&gt;Morgan Kaufmann Publishers&lt;/publisher&gt;&lt;urls&gt;&lt;/urls&gt;&lt;/record&gt;&lt;/Cite&gt;&lt;/EndNote&gt;</w:instrText>
      </w:r>
      <w:r w:rsidRPr="00C35212">
        <w:rPr>
          <w:sz w:val="16"/>
          <w:szCs w:val="16"/>
        </w:rPr>
        <w:fldChar w:fldCharType="separate"/>
      </w:r>
      <w:hyperlink w:anchor="_ENREF_147" w:tooltip="Wieringa, 2003 #24" w:history="1">
        <w:r w:rsidRPr="00C35212">
          <w:rPr>
            <w:noProof/>
            <w:sz w:val="16"/>
            <w:szCs w:val="16"/>
          </w:rPr>
          <w:t>Wieringa (2003</w:t>
        </w:r>
      </w:hyperlink>
      <w:r w:rsidRPr="00C35212">
        <w:rPr>
          <w:noProof/>
          <w:sz w:val="16"/>
          <w:szCs w:val="16"/>
        </w:rPr>
        <w:t>)</w:t>
      </w:r>
      <w:r w:rsidRPr="00C35212">
        <w:rPr>
          <w:sz w:val="16"/>
          <w:szCs w:val="16"/>
        </w:rPr>
        <w:fldChar w:fldCharType="end"/>
      </w:r>
      <w:r w:rsidRPr="00C35212">
        <w:rPr>
          <w:sz w:val="16"/>
          <w:szCs w:val="16"/>
        </w:rPr>
        <w:t xml:space="preserve"> </w:t>
      </w:r>
      <w:proofErr w:type="gramStart"/>
      <w:r w:rsidRPr="00C35212">
        <w:rPr>
          <w:sz w:val="16"/>
          <w:szCs w:val="16"/>
        </w:rPr>
        <w:t>defines</w:t>
      </w:r>
      <w:proofErr w:type="gramEnd"/>
      <w:r w:rsidRPr="00C35212">
        <w:rPr>
          <w:sz w:val="16"/>
          <w:szCs w:val="16"/>
        </w:rPr>
        <w:t xml:space="preserve"> the characteristics of a reactive system as follows:</w:t>
      </w:r>
    </w:p>
    <w:p w14:paraId="6E229891" w14:textId="60CCC87D" w:rsidR="007C3EF5" w:rsidRPr="00C35212" w:rsidRDefault="007C3EF5" w:rsidP="00E90B8F">
      <w:pPr>
        <w:pStyle w:val="FootnoteText"/>
        <w:jc w:val="both"/>
        <w:rPr>
          <w:sz w:val="16"/>
          <w:szCs w:val="16"/>
          <w:lang w:val="en-US"/>
        </w:rPr>
      </w:pPr>
      <w:r w:rsidRPr="00C35212">
        <w:rPr>
          <w:sz w:val="16"/>
          <w:szCs w:val="16"/>
          <w:lang w:val="en-US"/>
        </w:rPr>
        <w:t xml:space="preserve">“Reactive systems may exert control over their environment, but they also may provide information, facilitate behavior, prevent behavior, facilitate communication, and do many other things. The examples show that a continuous spectrum of types of reactive system exist that, to varying degrees, can be more or less complex along the following dimensions: data complexity, behavior complexity, communication complexity. Consequently, a reactive system designer may need specification and design techniques for all of these dimensions” </w:t>
      </w:r>
      <w:r w:rsidRPr="00C35212">
        <w:rPr>
          <w:sz w:val="16"/>
          <w:szCs w:val="16"/>
          <w:lang w:val="en-US"/>
        </w:rPr>
        <w:fldChar w:fldCharType="begin"/>
      </w:r>
      <w:r w:rsidRPr="00C35212">
        <w:rPr>
          <w:sz w:val="16"/>
          <w:szCs w:val="16"/>
          <w:lang w:val="en-US"/>
        </w:rPr>
        <w:instrText xml:space="preserve"> ADDIN EN.CITE &lt;EndNote&gt;&lt;Cite&gt;&lt;Author&gt;Wieringa&lt;/Author&gt;&lt;Year&gt;2003&lt;/Year&gt;&lt;RecNum&gt;24&lt;/RecNum&gt;&lt;Pages&gt;5&lt;/Pages&gt;&lt;DisplayText&gt;(Wieringa, 2003, p. 5)&lt;/DisplayText&gt;&lt;record&gt;&lt;rec-number&gt;24&lt;/rec-number&gt;&lt;foreign-keys&gt;&lt;key app="EN" db-id="e09a9rst5fzds4e55fz5szeddrdzzxs2fd0r"&gt;24&lt;/key&gt;&lt;/foreign-keys&gt;&lt;ref-type name="Book"&gt;6&lt;/ref-type&gt;&lt;contributors&gt;&lt;authors&gt;&lt;author&gt;Wieringa, R. J&lt;/author&gt;&lt;/authors&gt;&lt;/contributors&gt;&lt;titles&gt;&lt;title&gt;Design methods for reactive systems&lt;/title&gt;&lt;/titles&gt;&lt;dates&gt;&lt;year&gt;2003&lt;/year&gt;&lt;/dates&gt;&lt;pub-location&gt;San Francisco, CA&lt;/pub-location&gt;&lt;publisher&gt;Morgan Kaufmann Publishers&lt;/publisher&gt;&lt;urls&gt;&lt;/urls&gt;&lt;/record&gt;&lt;/Cite&gt;&lt;/EndNote&gt;</w:instrText>
      </w:r>
      <w:r w:rsidRPr="00C35212">
        <w:rPr>
          <w:sz w:val="16"/>
          <w:szCs w:val="16"/>
          <w:lang w:val="en-US"/>
        </w:rPr>
        <w:fldChar w:fldCharType="separate"/>
      </w:r>
      <w:r w:rsidRPr="00C35212">
        <w:rPr>
          <w:noProof/>
          <w:sz w:val="16"/>
          <w:szCs w:val="16"/>
          <w:lang w:val="en-US"/>
        </w:rPr>
        <w:t>(</w:t>
      </w:r>
      <w:hyperlink w:anchor="_ENREF_147" w:tooltip="Wieringa, 2003 #24" w:history="1">
        <w:r w:rsidRPr="00C35212">
          <w:rPr>
            <w:noProof/>
            <w:sz w:val="16"/>
            <w:szCs w:val="16"/>
            <w:lang w:val="en-US"/>
          </w:rPr>
          <w:t>Wieringa, 2003, p. 5</w:t>
        </w:r>
      </w:hyperlink>
      <w:r w:rsidRPr="00C35212">
        <w:rPr>
          <w:noProof/>
          <w:sz w:val="16"/>
          <w:szCs w:val="16"/>
          <w:lang w:val="en-US"/>
        </w:rPr>
        <w:t>)</w:t>
      </w:r>
      <w:r w:rsidRPr="00C35212">
        <w:rPr>
          <w:sz w:val="16"/>
          <w:szCs w:val="16"/>
          <w:lang w:val="en-US"/>
        </w:rPr>
        <w:fldChar w:fldCharType="end"/>
      </w:r>
      <w:r w:rsidRPr="00C35212">
        <w:rPr>
          <w:sz w:val="16"/>
          <w:szCs w:val="16"/>
          <w:lang w:val="en-US"/>
        </w:rPr>
        <w:t xml:space="preserve">. In the design of the supervision mandala I draw on the comparative analysis of entity-relationship diagrams offered by </w:t>
      </w:r>
      <w:r w:rsidRPr="00C35212">
        <w:rPr>
          <w:sz w:val="16"/>
          <w:szCs w:val="16"/>
          <w:lang w:val="en-US"/>
        </w:rPr>
        <w:fldChar w:fldCharType="begin"/>
      </w:r>
      <w:r w:rsidRPr="00C35212">
        <w:rPr>
          <w:sz w:val="16"/>
          <w:szCs w:val="16"/>
          <w:lang w:val="en-US"/>
        </w:rPr>
        <w:instrText xml:space="preserve"> ADDIN EN.CITE &lt;EndNote&gt;&lt;Cite AuthorYear="1"&gt;&lt;Author&gt;Song&lt;/Author&gt;&lt;Year&gt;1995&lt;/Year&gt;&lt;RecNum&gt;25&lt;/RecNum&gt;&lt;DisplayText&gt;Song, Evans, and Park (1995)&lt;/DisplayText&gt;&lt;record&gt;&lt;rec-number&gt;25&lt;/rec-number&gt;&lt;foreign-keys&gt;&lt;key app="EN" db-id="e09a9rst5fzds4e55fz5szeddrdzzxs2fd0r"&gt;25&lt;/key&gt;&lt;/foreign-keys&gt;&lt;ref-type name="Journal Article"&gt;17&lt;/ref-type&gt;&lt;contributors&gt;&lt;authors&gt;&lt;author&gt;Song, Il-Yeol&lt;/author&gt;&lt;author&gt;Evans, Mary&lt;/author&gt;&lt;author&gt;Park, E.K&lt;/author&gt;&lt;/authors&gt;&lt;/contributors&gt;&lt;titles&gt;&lt;title&gt;A comparative analysis of entity-relationship diagrams&lt;/title&gt;&lt;secondary-title&gt;Journal of computer and software engineering&lt;/secondary-title&gt;&lt;/titles&gt;&lt;periodical&gt;&lt;full-title&gt;Journal of computer and software engineering&lt;/full-title&gt;&lt;/periodical&gt;&lt;pages&gt;427-459&lt;/pages&gt;&lt;volume&gt;3&lt;/volume&gt;&lt;number&gt;4&lt;/number&gt;&lt;dates&gt;&lt;year&gt;1995&lt;/year&gt;&lt;/dates&gt;&lt;urls&gt;&lt;/urls&gt;&lt;/record&gt;&lt;/Cite&gt;&lt;/EndNote&gt;</w:instrText>
      </w:r>
      <w:r w:rsidRPr="00C35212">
        <w:rPr>
          <w:sz w:val="16"/>
          <w:szCs w:val="16"/>
          <w:lang w:val="en-US"/>
        </w:rPr>
        <w:fldChar w:fldCharType="separate"/>
      </w:r>
      <w:hyperlink w:anchor="_ENREF_126" w:tooltip="Song, 1995 #25" w:history="1">
        <w:r w:rsidRPr="00C35212">
          <w:rPr>
            <w:noProof/>
            <w:sz w:val="16"/>
            <w:szCs w:val="16"/>
            <w:lang w:val="en-US"/>
          </w:rPr>
          <w:t>Song, Evans, and Park (1995</w:t>
        </w:r>
      </w:hyperlink>
      <w:r w:rsidRPr="00C35212">
        <w:rPr>
          <w:noProof/>
          <w:sz w:val="16"/>
          <w:szCs w:val="16"/>
          <w:lang w:val="en-US"/>
        </w:rPr>
        <w:t>)</w:t>
      </w:r>
      <w:r w:rsidRPr="00C35212">
        <w:rPr>
          <w:sz w:val="16"/>
          <w:szCs w:val="16"/>
          <w:lang w:val="en-US"/>
        </w:rPr>
        <w:fldChar w:fldCharType="end"/>
      </w:r>
      <w:r w:rsidRPr="00C35212">
        <w:rPr>
          <w:sz w:val="16"/>
          <w:szCs w:val="16"/>
          <w:lang w:val="en-US"/>
        </w:rPr>
        <w:t xml:space="preserve">. </w:t>
      </w:r>
    </w:p>
  </w:footnote>
  <w:footnote w:id="5">
    <w:p w14:paraId="50023FC1" w14:textId="0B066AC3" w:rsidR="007C3EF5" w:rsidRPr="00C35212" w:rsidRDefault="007C3EF5" w:rsidP="00E90B8F">
      <w:pPr>
        <w:pStyle w:val="FootnoteText"/>
        <w:jc w:val="both"/>
        <w:rPr>
          <w:sz w:val="16"/>
          <w:szCs w:val="16"/>
        </w:rPr>
      </w:pPr>
      <w:r w:rsidRPr="00C35212">
        <w:rPr>
          <w:rStyle w:val="FootnoteReference"/>
          <w:sz w:val="16"/>
          <w:szCs w:val="16"/>
        </w:rPr>
        <w:footnoteRef/>
      </w:r>
      <w:r w:rsidRPr="00C35212">
        <w:rPr>
          <w:sz w:val="16"/>
          <w:szCs w:val="16"/>
        </w:rPr>
        <w:t xml:space="preserve"> Embodied action refers to all forms of physical, emotional and cognitive actions. This concept is drawn from the enactive approach to cognition founded by Francisco Varela. In the following passage Varela’s describes how reason emerges out of the somatic and affective actions of the organism whilst in relationship to its environment.</w:t>
      </w:r>
      <w:r>
        <w:rPr>
          <w:sz w:val="16"/>
          <w:szCs w:val="16"/>
        </w:rPr>
        <w:t xml:space="preserve"> Spatiality, emotionality and cognition are three of five dimensions to the supervision space considered in this essay.</w:t>
      </w:r>
    </w:p>
    <w:p w14:paraId="4335A99C" w14:textId="566B8BA1" w:rsidR="007C3EF5" w:rsidRPr="00C35212" w:rsidRDefault="007C3EF5" w:rsidP="00E90B8F">
      <w:pPr>
        <w:pStyle w:val="FootnoteText"/>
        <w:ind w:left="720"/>
        <w:jc w:val="both"/>
        <w:rPr>
          <w:sz w:val="16"/>
          <w:szCs w:val="16"/>
        </w:rPr>
      </w:pPr>
      <w:r w:rsidRPr="00C35212">
        <w:rPr>
          <w:sz w:val="16"/>
          <w:szCs w:val="16"/>
        </w:rPr>
        <w:t xml:space="preserve">Reason is what occurs at the very last stage of the moment-to-moment emergence of mind. Mind is fundamentally something that arises out of the affective tonality, which is embedded in the body. It takes about a fraction of a second for the whole thing to happen, over and over and over again. In the process of a momentary arising of a mental state, the early stages are rooted in the sensory motor surfaces near the spinal cord in the mid-brain, then they sweep upward on to the so-called limbic system, into the so-called superior cortex, so this emotional tone changes transforming into categories and distinct elements and chains of reasoning, which are the classical unities description of mind. But reason and categories are literally the tips of the </w:t>
      </w:r>
      <w:proofErr w:type="gramStart"/>
      <w:r w:rsidRPr="00C35212">
        <w:rPr>
          <w:sz w:val="16"/>
          <w:szCs w:val="16"/>
        </w:rPr>
        <w:t>mountain which</w:t>
      </w:r>
      <w:proofErr w:type="gramEnd"/>
      <w:r w:rsidRPr="00C35212">
        <w:rPr>
          <w:sz w:val="16"/>
          <w:szCs w:val="16"/>
        </w:rPr>
        <w:t xml:space="preserve"> are sitting on affect, particularly affect and e-motion. In fact, e-motion is already intrinsically cognitive. Once you change your perspective and stop looking for reason as the most central principle of mind, then you can see the emergence of a moment of mind as it happens. It starts out from this soup, the entire organism in situation, and then it gives rise to this surge, which gradually spreads out like peaks of mountains. … That is why experience in a phenomenological footnote is so hard to articulate, since a large chunk of its base is pre-reflective, affective, non-conceptual, </w:t>
      </w:r>
      <w:proofErr w:type="gramStart"/>
      <w:r w:rsidRPr="00C35212">
        <w:rPr>
          <w:sz w:val="16"/>
          <w:szCs w:val="16"/>
        </w:rPr>
        <w:t>pre</w:t>
      </w:r>
      <w:proofErr w:type="gramEnd"/>
      <w:r w:rsidRPr="00C35212">
        <w:rPr>
          <w:sz w:val="16"/>
          <w:szCs w:val="16"/>
        </w:rPr>
        <w:t xml:space="preserve">-noetic. It’s hard to put it into words, precisely because it precedes words. To say it precedes words does not mean it’s beyond words. It’s the opposite, it’s because it’s so grounded that it has not yet become the elements of reason that we tend to think are the highest expressions of mind </w:t>
      </w:r>
      <w:r w:rsidRPr="00C35212">
        <w:rPr>
          <w:sz w:val="16"/>
          <w:szCs w:val="16"/>
        </w:rPr>
        <w:fldChar w:fldCharType="begin"/>
      </w:r>
      <w:r>
        <w:rPr>
          <w:sz w:val="16"/>
          <w:szCs w:val="16"/>
        </w:rPr>
        <w:instrText xml:space="preserve"> ADDIN EN.CITE &lt;EndNote&gt;&lt;Cite&gt;&lt;Author&gt;Varela&lt;/Author&gt;&lt;Year&gt;1996&lt;/Year&gt;&lt;RecNum&gt;462&lt;/RecNum&gt;&lt;Suffix&gt;`, p.78&lt;/Suffix&gt;&lt;DisplayText&gt;(Varela, 1996, p.78)&lt;/DisplayText&gt;&lt;record&gt;&lt;rec-number&gt;462&lt;/rec-number&gt;&lt;foreign-keys&gt;&lt;key app="EN" db-id="50dteedtnt9ae9etd5svwtd2zrtw9dvx5dtv"&gt;462&lt;/key&gt;&lt;/foreign-keys&gt;&lt;ref-type name="Journal Article"&gt;17&lt;/ref-type&gt;&lt;contributors&gt;&lt;authors&gt;&lt;author&gt;Varela, Francisco J.&lt;/author&gt;&lt;/authors&gt;&lt;/contributors&gt;&lt;titles&gt;&lt;title&gt;Neurophenomenology: A Methodological Remedy for the Hard Problem&lt;/title&gt;&lt;secondary-title&gt;Journal of Consciousness Studies&lt;/secondary-title&gt;&lt;/titles&gt;&lt;periodical&gt;&lt;full-title&gt;Journal of Consciousness Studies&lt;/full-title&gt;&lt;/periodical&gt;&lt;pages&gt;330-49&lt;/pages&gt;&lt;volume&gt;3&lt;/volume&gt;&lt;number&gt;No.4&lt;/number&gt;&lt;dates&gt;&lt;year&gt;1996&lt;/year&gt;&lt;/dates&gt;&lt;urls&gt;&lt;/urls&gt;&lt;/record&gt;&lt;/Cite&gt;&lt;/EndNote&gt;</w:instrText>
      </w:r>
      <w:r w:rsidRPr="00C35212">
        <w:rPr>
          <w:sz w:val="16"/>
          <w:szCs w:val="16"/>
        </w:rPr>
        <w:fldChar w:fldCharType="separate"/>
      </w:r>
      <w:r>
        <w:rPr>
          <w:noProof/>
          <w:sz w:val="16"/>
          <w:szCs w:val="16"/>
        </w:rPr>
        <w:t>(</w:t>
      </w:r>
      <w:hyperlink w:anchor="_ENREF_136" w:tooltip="Varela, 1996 #462" w:history="1">
        <w:r>
          <w:rPr>
            <w:noProof/>
            <w:sz w:val="16"/>
            <w:szCs w:val="16"/>
          </w:rPr>
          <w:t>Varela, 1996, p.78</w:t>
        </w:r>
      </w:hyperlink>
      <w:r>
        <w:rPr>
          <w:noProof/>
          <w:sz w:val="16"/>
          <w:szCs w:val="16"/>
        </w:rPr>
        <w:t>)</w:t>
      </w:r>
      <w:r w:rsidRPr="00C35212">
        <w:rPr>
          <w:sz w:val="16"/>
          <w:szCs w:val="16"/>
        </w:rPr>
        <w:fldChar w:fldCharType="end"/>
      </w:r>
      <w:r w:rsidRPr="00C35212">
        <w:rPr>
          <w:sz w:val="16"/>
          <w:szCs w:val="16"/>
        </w:rPr>
        <w:t>.</w:t>
      </w:r>
    </w:p>
    <w:p w14:paraId="10C1046E" w14:textId="77777777" w:rsidR="007C3EF5" w:rsidRPr="00C35212" w:rsidRDefault="007C3EF5" w:rsidP="00E90B8F">
      <w:pPr>
        <w:pStyle w:val="FootnoteText"/>
        <w:jc w:val="both"/>
        <w:rPr>
          <w:sz w:val="16"/>
          <w:szCs w:val="16"/>
          <w:lang w:val="en-US"/>
        </w:rPr>
      </w:pPr>
    </w:p>
  </w:footnote>
  <w:footnote w:id="6">
    <w:p w14:paraId="00BBFE38" w14:textId="2BC95DD4" w:rsidR="007C3EF5" w:rsidRPr="00C35212" w:rsidRDefault="007C3EF5" w:rsidP="00E90B8F">
      <w:pPr>
        <w:pStyle w:val="FootnoteText"/>
        <w:jc w:val="both"/>
        <w:rPr>
          <w:sz w:val="16"/>
          <w:szCs w:val="16"/>
        </w:rPr>
      </w:pPr>
      <w:r w:rsidRPr="00C35212">
        <w:rPr>
          <w:rStyle w:val="FootnoteReference"/>
          <w:sz w:val="16"/>
          <w:szCs w:val="16"/>
        </w:rPr>
        <w:footnoteRef/>
      </w:r>
      <w:r w:rsidRPr="00C35212">
        <w:rPr>
          <w:sz w:val="16"/>
          <w:szCs w:val="16"/>
        </w:rPr>
        <w:t xml:space="preserve"> To clarify the distinction between the pa</w:t>
      </w:r>
      <w:r>
        <w:rPr>
          <w:sz w:val="16"/>
          <w:szCs w:val="16"/>
        </w:rPr>
        <w:t xml:space="preserve">thway that is referred to above </w:t>
      </w:r>
      <w:r w:rsidRPr="00C35212">
        <w:rPr>
          <w:sz w:val="16"/>
          <w:szCs w:val="16"/>
        </w:rPr>
        <w:t xml:space="preserve">as communication complexity and the action of communication, which is referred to above as the behaviour complexity I would refer the reader to Hart’s explanation of communication as an intersubjective action: “In understanding the gesture of communication, be it in the form of speech or otherwise, the communicators’ intention is always to create the desired experience in the audience. Just as one creates and experiences one’s self as the communicator, one co-creates the ‘other’ as audience. It is this co-creative intention that shapes the communicative action. Communication, such as conversation as a form of communicative action, is an iterative process of achieving and refining shared conscious experience. A model for the intersubjective structure of communication is proposed in chapter 12” </w:t>
      </w:r>
      <w:r w:rsidRPr="00C35212">
        <w:rPr>
          <w:sz w:val="16"/>
          <w:szCs w:val="16"/>
        </w:rPr>
        <w:fldChar w:fldCharType="begin"/>
      </w:r>
      <w:r w:rsidRPr="00C35212">
        <w:rPr>
          <w:sz w:val="16"/>
          <w:szCs w:val="16"/>
        </w:rPr>
        <w:instrText xml:space="preserve"> ADDIN EN.CITE &lt;EndNote&gt;&lt;Cite&gt;&lt;Author&gt;Hart&lt;/Author&gt;&lt;Year&gt;2010&lt;/Year&gt;&lt;RecNum&gt;28&lt;/RecNum&gt;&lt;Pages&gt;129&lt;/Pages&gt;&lt;DisplayText&gt;(Hart, 2010, p. 129)&lt;/DisplayText&gt;&lt;record&gt;&lt;rec-number&gt;28&lt;/rec-number&gt;&lt;foreign-keys&gt;&lt;key app="EN" db-id="e09a9rst5fzds4e55fz5szeddrdzzxs2fd0r"&gt;28&lt;/key&gt;&lt;/foreign-keys&gt;&lt;ref-type name="Thesis"&gt;32&lt;/ref-type&gt;&lt;contributors&gt;&lt;authors&gt;&lt;author&gt;Hart, M.J.A&lt;/author&gt;&lt;/authors&gt;&lt;/contributors&gt;&lt;titles&gt;&lt;title&gt;Action in Chronic Fatigue Syndrome: An enactive psychophenomenological and semiotic analysis of thirty women’s experiences of suffering and recovery&lt;/title&gt;&lt;secondary-title&gt;Department of Sociology&lt;/secondary-title&gt;&lt;/titles&gt;&lt;pages&gt;462&lt;/pages&gt;&lt;volume&gt;PhD&lt;/volume&gt;&lt;dates&gt;&lt;year&gt;2010&lt;/year&gt;&lt;/dates&gt;&lt;pub-location&gt;Canterbury, New Zealand&lt;/pub-location&gt;&lt;publisher&gt;University of Canterbury&lt;/publisher&gt;&lt;urls&gt;&lt;/urls&gt;&lt;/record&gt;&lt;/Cite&gt;&lt;/EndNote&gt;</w:instrText>
      </w:r>
      <w:r w:rsidRPr="00C35212">
        <w:rPr>
          <w:sz w:val="16"/>
          <w:szCs w:val="16"/>
        </w:rPr>
        <w:fldChar w:fldCharType="separate"/>
      </w:r>
      <w:r w:rsidRPr="00C35212">
        <w:rPr>
          <w:noProof/>
          <w:sz w:val="16"/>
          <w:szCs w:val="16"/>
        </w:rPr>
        <w:t>(</w:t>
      </w:r>
      <w:hyperlink w:anchor="_ENREF_61" w:tooltip="Hart, 2010 #28" w:history="1">
        <w:r w:rsidRPr="00C35212">
          <w:rPr>
            <w:noProof/>
            <w:sz w:val="16"/>
            <w:szCs w:val="16"/>
          </w:rPr>
          <w:t>Hart, 2010, p. 129</w:t>
        </w:r>
      </w:hyperlink>
      <w:r w:rsidRPr="00C35212">
        <w:rPr>
          <w:noProof/>
          <w:sz w:val="16"/>
          <w:szCs w:val="16"/>
        </w:rPr>
        <w:t>)</w:t>
      </w:r>
      <w:r w:rsidRPr="00C35212">
        <w:rPr>
          <w:sz w:val="16"/>
          <w:szCs w:val="16"/>
        </w:rPr>
        <w:fldChar w:fldCharType="end"/>
      </w:r>
      <w:r w:rsidRPr="00C35212">
        <w:rPr>
          <w:sz w:val="16"/>
          <w:szCs w:val="16"/>
        </w:rPr>
        <w:t>.</w:t>
      </w:r>
    </w:p>
    <w:p w14:paraId="5FDE14E1" w14:textId="0F4D0B8C" w:rsidR="007C3EF5" w:rsidRPr="00C35212" w:rsidRDefault="007C3EF5" w:rsidP="00E90B8F">
      <w:pPr>
        <w:pStyle w:val="FootnoteText"/>
        <w:jc w:val="both"/>
        <w:rPr>
          <w:sz w:val="16"/>
          <w:szCs w:val="16"/>
          <w:lang w:val="en-US"/>
        </w:rPr>
      </w:pPr>
    </w:p>
  </w:footnote>
  <w:footnote w:id="7">
    <w:p w14:paraId="562A01BF" w14:textId="06422923" w:rsidR="007C3EF5" w:rsidRPr="00C35212" w:rsidRDefault="007C3EF5" w:rsidP="00E90B8F">
      <w:pPr>
        <w:pStyle w:val="FootnoteText"/>
        <w:jc w:val="both"/>
        <w:rPr>
          <w:sz w:val="16"/>
          <w:szCs w:val="16"/>
          <w:lang w:val="en-US"/>
        </w:rPr>
      </w:pPr>
      <w:r w:rsidRPr="00C35212">
        <w:rPr>
          <w:rStyle w:val="FootnoteReference"/>
          <w:sz w:val="16"/>
          <w:szCs w:val="16"/>
        </w:rPr>
        <w:footnoteRef/>
      </w:r>
      <w:r w:rsidRPr="00C35212">
        <w:rPr>
          <w:sz w:val="16"/>
          <w:szCs w:val="16"/>
        </w:rPr>
        <w:t xml:space="preserve">  </w:t>
      </w:r>
      <w:r w:rsidRPr="00C35212">
        <w:rPr>
          <w:sz w:val="16"/>
          <w:szCs w:val="16"/>
        </w:rPr>
        <w:fldChar w:fldCharType="begin"/>
      </w:r>
      <w:r>
        <w:rPr>
          <w:sz w:val="16"/>
          <w:szCs w:val="16"/>
        </w:rPr>
        <w:instrText xml:space="preserve"> ADDIN EN.CITE &lt;EndNote&gt;&lt;Cite AuthorYear="1"&gt;&lt;Author&gt;Varela&lt;/Author&gt;&lt;Year&gt;1991&lt;/Year&gt;&lt;RecNum&gt;460&lt;/RecNum&gt;&lt;Pages&gt;110-130&lt;/Pages&gt;&lt;DisplayText&gt;Varela, et al. (1991, pp. 110-130)&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Pr="00C35212">
        <w:rPr>
          <w:sz w:val="16"/>
          <w:szCs w:val="16"/>
        </w:rPr>
        <w:fldChar w:fldCharType="separate"/>
      </w:r>
      <w:hyperlink w:anchor="_ENREF_140" w:tooltip="Varela, 1991 #460" w:history="1">
        <w:r>
          <w:rPr>
            <w:noProof/>
            <w:sz w:val="16"/>
            <w:szCs w:val="16"/>
          </w:rPr>
          <w:t>Varela, et al. (1991, pp. 110-130</w:t>
        </w:r>
      </w:hyperlink>
      <w:r>
        <w:rPr>
          <w:noProof/>
          <w:sz w:val="16"/>
          <w:szCs w:val="16"/>
        </w:rPr>
        <w:t>)</w:t>
      </w:r>
      <w:r w:rsidRPr="00C35212">
        <w:rPr>
          <w:sz w:val="16"/>
          <w:szCs w:val="16"/>
        </w:rPr>
        <w:fldChar w:fldCharType="end"/>
      </w:r>
      <w:r w:rsidRPr="00C35212">
        <w:rPr>
          <w:sz w:val="16"/>
          <w:szCs w:val="16"/>
        </w:rPr>
        <w:t xml:space="preserve"> </w:t>
      </w:r>
      <w:proofErr w:type="gramStart"/>
      <w:r w:rsidRPr="00C35212">
        <w:rPr>
          <w:sz w:val="16"/>
          <w:szCs w:val="16"/>
        </w:rPr>
        <w:t>and</w:t>
      </w:r>
      <w:proofErr w:type="gramEnd"/>
      <w:r w:rsidRPr="00C35212">
        <w:rPr>
          <w:sz w:val="16"/>
          <w:szCs w:val="16"/>
        </w:rPr>
        <w:t xml:space="preserve"> </w:t>
      </w:r>
      <w:r w:rsidRPr="00C35212">
        <w:rPr>
          <w:sz w:val="16"/>
          <w:szCs w:val="16"/>
        </w:rPr>
        <w:fldChar w:fldCharType="begin"/>
      </w:r>
      <w:r w:rsidRPr="00C35212">
        <w:rPr>
          <w:sz w:val="16"/>
          <w:szCs w:val="16"/>
        </w:rPr>
        <w:instrText xml:space="preserve"> ADDIN EN.CITE &lt;EndNote&gt;&lt;Cite AuthorYear="1"&gt;&lt;Author&gt;Payutto&lt;/Author&gt;&lt;Year&gt;1994&lt;/Year&gt;&lt;RecNum&gt;29&lt;/RecNum&gt;&lt;DisplayText&gt;Payutto (1994)&lt;/DisplayText&gt;&lt;record&gt;&lt;rec-number&gt;29&lt;/rec-number&gt;&lt;foreign-keys&gt;&lt;key app="EN" db-id="e09a9rst5fzds4e55fz5szeddrdzzxs2fd0r"&gt;29&lt;/key&gt;&lt;/foreign-keys&gt;&lt;ref-type name="Book"&gt;6&lt;/ref-type&gt;&lt;contributors&gt;&lt;authors&gt;&lt;author&gt;Payutto, P. A&lt;/author&gt;&lt;/authors&gt;&lt;secondary-authors&gt;&lt;author&gt;Evans, B&lt;/author&gt;&lt;/secondary-authors&gt;&lt;/contributors&gt;&lt;titles&gt;&lt;title&gt;Dependent origination: the Buddhist law of conditionality&lt;/title&gt;&lt;secondary-title&gt;The Buddhadhamma Series&lt;/secondary-title&gt;&lt;/titles&gt;&lt;dates&gt;&lt;year&gt;1994&lt;/year&gt;&lt;/dates&gt;&lt;pub-location&gt;Bangkok Thailand&lt;/pub-location&gt;&lt;publisher&gt;Buddhadhamma Foundation&lt;/publisher&gt;&lt;urls&gt;&lt;/urls&gt;&lt;/record&gt;&lt;/Cite&gt;&lt;/EndNote&gt;</w:instrText>
      </w:r>
      <w:r w:rsidRPr="00C35212">
        <w:rPr>
          <w:sz w:val="16"/>
          <w:szCs w:val="16"/>
        </w:rPr>
        <w:fldChar w:fldCharType="separate"/>
      </w:r>
      <w:hyperlink w:anchor="_ENREF_103" w:tooltip="Payutto, 1994 #29" w:history="1">
        <w:r w:rsidRPr="00C35212">
          <w:rPr>
            <w:noProof/>
            <w:sz w:val="16"/>
            <w:szCs w:val="16"/>
          </w:rPr>
          <w:t>Payutto (1994</w:t>
        </w:r>
      </w:hyperlink>
      <w:r w:rsidRPr="00C35212">
        <w:rPr>
          <w:noProof/>
          <w:sz w:val="16"/>
          <w:szCs w:val="16"/>
        </w:rPr>
        <w:t>)</w:t>
      </w:r>
      <w:r w:rsidRPr="00C35212">
        <w:rPr>
          <w:sz w:val="16"/>
          <w:szCs w:val="16"/>
        </w:rPr>
        <w:fldChar w:fldCharType="end"/>
      </w:r>
      <w:r w:rsidRPr="00C35212">
        <w:rPr>
          <w:sz w:val="16"/>
          <w:szCs w:val="16"/>
        </w:rPr>
        <w:t xml:space="preserve"> provide clear explanations of the concept of co-dependent arising. The</w:t>
      </w:r>
      <w:r>
        <w:rPr>
          <w:sz w:val="16"/>
          <w:szCs w:val="16"/>
        </w:rPr>
        <w:t xml:space="preserve"> former is more palatable to a w</w:t>
      </w:r>
      <w:r w:rsidRPr="00C35212">
        <w:rPr>
          <w:sz w:val="16"/>
          <w:szCs w:val="16"/>
        </w:rPr>
        <w:t xml:space="preserve">estern or scientific audience. The later provides a monastic and broader spiritual perspective. </w:t>
      </w:r>
    </w:p>
  </w:footnote>
  <w:footnote w:id="8">
    <w:p w14:paraId="533416FF" w14:textId="3D430467" w:rsidR="007C3EF5" w:rsidRPr="007245DF" w:rsidRDefault="007C3EF5">
      <w:pPr>
        <w:pStyle w:val="FootnoteText"/>
        <w:rPr>
          <w:sz w:val="16"/>
          <w:szCs w:val="16"/>
          <w:lang w:val="en-US"/>
        </w:rPr>
      </w:pPr>
      <w:r w:rsidRPr="007245DF">
        <w:rPr>
          <w:rStyle w:val="FootnoteReference"/>
          <w:sz w:val="16"/>
          <w:szCs w:val="16"/>
        </w:rPr>
        <w:footnoteRef/>
      </w:r>
      <w:r w:rsidRPr="007245DF">
        <w:rPr>
          <w:sz w:val="16"/>
          <w:szCs w:val="16"/>
        </w:rPr>
        <w:t xml:space="preserve"> For a </w:t>
      </w:r>
      <w:proofErr w:type="spellStart"/>
      <w:r w:rsidRPr="007245DF">
        <w:rPr>
          <w:sz w:val="16"/>
          <w:szCs w:val="16"/>
        </w:rPr>
        <w:t>rigourous</w:t>
      </w:r>
      <w:proofErr w:type="spellEnd"/>
      <w:r w:rsidRPr="007245DF">
        <w:rPr>
          <w:sz w:val="16"/>
          <w:szCs w:val="16"/>
        </w:rPr>
        <w:t xml:space="preserve"> example of the application of relationship strength and direction within therapeutic research see Hart (2010).</w:t>
      </w:r>
    </w:p>
  </w:footnote>
  <w:footnote w:id="9">
    <w:p w14:paraId="771D442C" w14:textId="5BC1C5D8" w:rsidR="007C3EF5" w:rsidRPr="004451D5" w:rsidRDefault="007C3EF5" w:rsidP="002D306E">
      <w:pPr>
        <w:pStyle w:val="FootnoteText"/>
        <w:rPr>
          <w:sz w:val="16"/>
          <w:szCs w:val="16"/>
        </w:rPr>
      </w:pPr>
      <w:r w:rsidRPr="004451D5">
        <w:rPr>
          <w:rStyle w:val="FootnoteReference"/>
          <w:sz w:val="16"/>
          <w:szCs w:val="16"/>
        </w:rPr>
        <w:footnoteRef/>
      </w:r>
      <w:r w:rsidRPr="004451D5">
        <w:rPr>
          <w:sz w:val="16"/>
          <w:szCs w:val="16"/>
        </w:rPr>
        <w:t xml:space="preserve"> </w:t>
      </w:r>
      <w:r w:rsidRPr="004451D5">
        <w:rPr>
          <w:sz w:val="16"/>
          <w:szCs w:val="16"/>
          <w:lang w:val="en-US"/>
        </w:rPr>
        <w:t xml:space="preserve">For a detailed description of the semiotic square see </w:t>
      </w:r>
      <w:proofErr w:type="spellStart"/>
      <w:r w:rsidRPr="004451D5">
        <w:rPr>
          <w:sz w:val="16"/>
          <w:szCs w:val="16"/>
          <w:lang w:val="en-US"/>
        </w:rPr>
        <w:t>Greimas</w:t>
      </w:r>
      <w:proofErr w:type="spellEnd"/>
      <w:r w:rsidRPr="004451D5">
        <w:rPr>
          <w:sz w:val="16"/>
          <w:szCs w:val="16"/>
          <w:lang w:val="en-US"/>
        </w:rPr>
        <w:t xml:space="preserve"> and </w:t>
      </w:r>
      <w:proofErr w:type="spellStart"/>
      <w:r w:rsidRPr="004451D5">
        <w:rPr>
          <w:sz w:val="16"/>
          <w:szCs w:val="16"/>
          <w:lang w:val="en-US"/>
        </w:rPr>
        <w:t>Courtés</w:t>
      </w:r>
      <w:proofErr w:type="spellEnd"/>
      <w:r w:rsidRPr="004451D5">
        <w:rPr>
          <w:sz w:val="16"/>
          <w:szCs w:val="16"/>
          <w:lang w:val="en-US"/>
        </w:rPr>
        <w:t xml:space="preserve"> </w:t>
      </w:r>
      <w:r w:rsidRPr="004451D5">
        <w:rPr>
          <w:sz w:val="16"/>
          <w:szCs w:val="16"/>
          <w:lang w:val="en-US"/>
        </w:rPr>
        <w:fldChar w:fldCharType="begin"/>
      </w:r>
      <w:r w:rsidRPr="004451D5">
        <w:rPr>
          <w:sz w:val="16"/>
          <w:szCs w:val="16"/>
          <w:lang w:val="en-US"/>
        </w:rPr>
        <w:instrText xml:space="preserve"> ADDIN EN.CITE &lt;EndNote&gt;&lt;Cite ExcludeAuth="1"&gt;&lt;Author&gt;Greimas&lt;/Author&gt;&lt;Year&gt;1979&lt;/Year&gt;&lt;RecNum&gt;562&lt;/RecNum&gt;&lt;Suffix&gt;`, pp.308-11&lt;/Suffix&gt;&lt;DisplayText&gt;(1979, pp.308-11)&lt;/DisplayText&gt;&lt;record&gt;&lt;rec-number&gt;562&lt;/rec-number&gt;&lt;foreign-keys&gt;&lt;key app="EN" db-id="50dteedtnt9ae9etd5svwtd2zrtw9dvx5dtv"&gt;562&lt;/key&gt;&lt;/foreign-keys&gt;&lt;ref-type name="Book"&gt;6&lt;/ref-type&gt;&lt;contributors&gt;&lt;authors&gt;&lt;author&gt;Greimas, A. J&lt;/author&gt;&lt;author&gt;Courtés, J&lt;/author&gt;&lt;/authors&gt;&lt;secondary-authors&gt;&lt;author&gt;Sebeok, T. A&lt;/author&gt;&lt;/secondary-authors&gt;&lt;subsidiary-authors&gt;&lt;author&gt;Crist, L&lt;/author&gt;&lt;author&gt;Patte, D&lt;/author&gt;&lt;author&gt;Lee J&lt;/author&gt;&lt;author&gt;McMahon II, E&lt;/author&gt;&lt;author&gt;Phillips, G&lt;/author&gt;&lt;author&gt;Rengstorf, M&lt;/author&gt;&lt;/subsidiary-authors&gt;&lt;/contributors&gt;&lt;titles&gt;&lt;title&gt;Semiotics and Language: An Analytical Dictionary&lt;/title&gt;&lt;/titles&gt;&lt;dates&gt;&lt;year&gt;1979&lt;/year&gt;&lt;/dates&gt;&lt;pub-location&gt;Indiana&lt;/pub-location&gt;&lt;publisher&gt;Indiana University Press&lt;/publisher&gt;&lt;urls&gt;&lt;/urls&gt;&lt;/record&gt;&lt;/Cite&gt;&lt;/EndNote&gt;</w:instrText>
      </w:r>
      <w:r w:rsidRPr="004451D5">
        <w:rPr>
          <w:sz w:val="16"/>
          <w:szCs w:val="16"/>
          <w:lang w:val="en-US"/>
        </w:rPr>
        <w:fldChar w:fldCharType="separate"/>
      </w:r>
      <w:r w:rsidRPr="004451D5">
        <w:rPr>
          <w:noProof/>
          <w:sz w:val="16"/>
          <w:szCs w:val="16"/>
          <w:lang w:val="en-US"/>
        </w:rPr>
        <w:t>(</w:t>
      </w:r>
      <w:hyperlink w:anchor="_ENREF_60" w:tooltip="Greimas, 1979 #562" w:history="1">
        <w:r w:rsidRPr="004451D5">
          <w:rPr>
            <w:noProof/>
            <w:sz w:val="16"/>
            <w:szCs w:val="16"/>
            <w:lang w:val="en-US"/>
          </w:rPr>
          <w:t>1979, pp.308-11</w:t>
        </w:r>
      </w:hyperlink>
      <w:r w:rsidRPr="004451D5">
        <w:rPr>
          <w:noProof/>
          <w:sz w:val="16"/>
          <w:szCs w:val="16"/>
          <w:lang w:val="en-US"/>
        </w:rPr>
        <w:t>)</w:t>
      </w:r>
      <w:r w:rsidRPr="004451D5">
        <w:rPr>
          <w:sz w:val="16"/>
          <w:szCs w:val="16"/>
          <w:lang w:val="en-US"/>
        </w:rPr>
        <w:fldChar w:fldCharType="end"/>
      </w:r>
      <w:r w:rsidRPr="004451D5">
        <w:rPr>
          <w:sz w:val="16"/>
          <w:szCs w:val="16"/>
          <w:lang w:val="en-US"/>
        </w:rPr>
        <w:t>.</w:t>
      </w:r>
    </w:p>
    <w:p w14:paraId="38CD443F" w14:textId="77777777" w:rsidR="007C3EF5" w:rsidRPr="00D75EB9" w:rsidRDefault="007C3EF5" w:rsidP="002D306E">
      <w:pPr>
        <w:pStyle w:val="FootnoteText"/>
        <w:rPr>
          <w:lang w:val="en-US"/>
        </w:rPr>
      </w:pPr>
    </w:p>
  </w:footnote>
  <w:footnote w:id="10">
    <w:p w14:paraId="35D71DA2" w14:textId="26F572F1" w:rsidR="007C3EF5" w:rsidRPr="00C35212" w:rsidRDefault="007C3EF5" w:rsidP="00E90B8F">
      <w:pPr>
        <w:pStyle w:val="FootnoteText"/>
        <w:jc w:val="both"/>
        <w:rPr>
          <w:sz w:val="16"/>
          <w:szCs w:val="16"/>
          <w:lang w:val="en-US"/>
        </w:rPr>
      </w:pPr>
      <w:r w:rsidRPr="00C35212">
        <w:rPr>
          <w:rStyle w:val="FootnoteReference"/>
          <w:sz w:val="16"/>
          <w:szCs w:val="16"/>
        </w:rPr>
        <w:footnoteRef/>
      </w:r>
      <w:r w:rsidRPr="00C35212">
        <w:rPr>
          <w:sz w:val="16"/>
          <w:szCs w:val="16"/>
        </w:rPr>
        <w:t xml:space="preserve"> </w:t>
      </w:r>
      <w:r w:rsidRPr="00C35212">
        <w:rPr>
          <w:sz w:val="16"/>
          <w:szCs w:val="16"/>
          <w:lang w:val="en-US"/>
        </w:rPr>
        <w:t>“</w:t>
      </w:r>
      <w:proofErr w:type="spellStart"/>
      <w:r w:rsidRPr="00C35212">
        <w:rPr>
          <w:sz w:val="16"/>
          <w:szCs w:val="16"/>
          <w:lang w:val="en-US"/>
        </w:rPr>
        <w:t>Interoceptive</w:t>
      </w:r>
      <w:proofErr w:type="spellEnd"/>
      <w:r w:rsidRPr="00C35212">
        <w:rPr>
          <w:sz w:val="16"/>
          <w:szCs w:val="16"/>
          <w:lang w:val="en-US"/>
        </w:rPr>
        <w:t xml:space="preserve"> doing designates actions that are </w:t>
      </w:r>
      <w:r w:rsidRPr="00C35212">
        <w:rPr>
          <w:i/>
          <w:sz w:val="16"/>
          <w:szCs w:val="16"/>
          <w:lang w:val="en-US"/>
        </w:rPr>
        <w:t>non-figurative</w:t>
      </w:r>
      <w:r w:rsidRPr="00C35212">
        <w:rPr>
          <w:sz w:val="16"/>
          <w:szCs w:val="16"/>
          <w:lang w:val="en-US"/>
        </w:rPr>
        <w:t xml:space="preserve">, that is, actions that take place inside the mind and relate to an internal world, such as thinking, remembering or feeling. The term can be contrasted with that of </w:t>
      </w:r>
      <w:proofErr w:type="spellStart"/>
      <w:r w:rsidRPr="00C35212">
        <w:rPr>
          <w:sz w:val="16"/>
          <w:szCs w:val="16"/>
          <w:lang w:val="en-US"/>
        </w:rPr>
        <w:t>exteroceptive</w:t>
      </w:r>
      <w:proofErr w:type="spellEnd"/>
      <w:r w:rsidRPr="00C35212">
        <w:rPr>
          <w:sz w:val="16"/>
          <w:szCs w:val="16"/>
          <w:lang w:val="en-US"/>
        </w:rPr>
        <w:t xml:space="preserve"> doing. This designates actions that are concrete and relate to the external physical world such as seeing, eating, jumping </w:t>
      </w:r>
      <w:proofErr w:type="spellStart"/>
      <w:r w:rsidRPr="00C35212">
        <w:rPr>
          <w:sz w:val="16"/>
          <w:szCs w:val="16"/>
          <w:lang w:val="en-US"/>
        </w:rPr>
        <w:t>etc</w:t>
      </w:r>
      <w:proofErr w:type="spellEnd"/>
      <w:r w:rsidRPr="00C35212">
        <w:rPr>
          <w:sz w:val="16"/>
          <w:szCs w:val="16"/>
          <w:lang w:val="en-US"/>
        </w:rPr>
        <w:t xml:space="preserve">” </w:t>
      </w:r>
      <w:r w:rsidRPr="00C35212">
        <w:rPr>
          <w:sz w:val="16"/>
          <w:szCs w:val="16"/>
          <w:lang w:val="en-US"/>
        </w:rPr>
        <w:fldChar w:fldCharType="begin"/>
      </w:r>
      <w:r w:rsidRPr="00C35212">
        <w:rPr>
          <w:sz w:val="16"/>
          <w:szCs w:val="16"/>
          <w:lang w:val="en-US"/>
        </w:rPr>
        <w:instrText xml:space="preserve"> ADDIN EN.CITE &lt;EndNote&gt;&lt;Cite&gt;&lt;Author&gt;Martin&lt;/Author&gt;&lt;Year&gt;2000&lt;/Year&gt;&lt;RecNum&gt;357&lt;/RecNum&gt;&lt;Suffix&gt;`, p.76&lt;/Suffix&gt;&lt;DisplayText&gt;(Martin &amp;amp; Ringham, 2000, p.76)&lt;/DisplayText&gt;&lt;record&gt;&lt;rec-number&gt;357&lt;/rec-number&gt;&lt;foreign-keys&gt;&lt;key app="EN" db-id="50dteedtnt9ae9etd5svwtd2zrtw9dvx5dtv"&gt;357&lt;/key&gt;&lt;/foreign-keys&gt;&lt;ref-type name="Book"&gt;6&lt;/ref-type&gt;&lt;contributors&gt;&lt;authors&gt;&lt;author&gt;Martin, Bronwen&lt;/author&gt;&lt;author&gt;Ringham, Felizitas&lt;/author&gt;&lt;/authors&gt;&lt;/contributors&gt;&lt;titles&gt;&lt;title&gt;Dictionary of Semiotics.&lt;/title&gt;&lt;/titles&gt;&lt;dates&gt;&lt;year&gt;2000&lt;/year&gt;&lt;/dates&gt;&lt;pub-location&gt;Royston, Herts&lt;/pub-location&gt;&lt;publisher&gt;Cassell&lt;/publisher&gt;&lt;urls&gt;&lt;/urls&gt;&lt;/record&gt;&lt;/Cite&gt;&lt;/EndNote&gt;</w:instrText>
      </w:r>
      <w:r w:rsidRPr="00C35212">
        <w:rPr>
          <w:sz w:val="16"/>
          <w:szCs w:val="16"/>
          <w:lang w:val="en-US"/>
        </w:rPr>
        <w:fldChar w:fldCharType="separate"/>
      </w:r>
      <w:r w:rsidRPr="00C35212">
        <w:rPr>
          <w:noProof/>
          <w:sz w:val="16"/>
          <w:szCs w:val="16"/>
          <w:lang w:val="en-US"/>
        </w:rPr>
        <w:t>(</w:t>
      </w:r>
      <w:hyperlink w:anchor="_ENREF_85" w:tooltip="Martin, 2000 #357" w:history="1">
        <w:r w:rsidRPr="00C35212">
          <w:rPr>
            <w:noProof/>
            <w:sz w:val="16"/>
            <w:szCs w:val="16"/>
            <w:lang w:val="en-US"/>
          </w:rPr>
          <w:t>Martin &amp; Ringham, 2000, p.76</w:t>
        </w:r>
      </w:hyperlink>
      <w:r w:rsidRPr="00C35212">
        <w:rPr>
          <w:noProof/>
          <w:sz w:val="16"/>
          <w:szCs w:val="16"/>
          <w:lang w:val="en-US"/>
        </w:rPr>
        <w:t>)</w:t>
      </w:r>
      <w:r w:rsidRPr="00C35212">
        <w:rPr>
          <w:sz w:val="16"/>
          <w:szCs w:val="16"/>
          <w:lang w:val="en-US"/>
        </w:rPr>
        <w:fldChar w:fldCharType="end"/>
      </w:r>
      <w:r w:rsidRPr="00C35212">
        <w:rPr>
          <w:sz w:val="16"/>
          <w:szCs w:val="16"/>
          <w:lang w:val="en-US"/>
        </w:rPr>
        <w:t>.</w:t>
      </w:r>
    </w:p>
  </w:footnote>
  <w:footnote w:id="11">
    <w:p w14:paraId="74CEED70" w14:textId="33AB489A" w:rsidR="007C3EF5" w:rsidRPr="00C35212" w:rsidRDefault="007C3EF5" w:rsidP="00E90B8F">
      <w:pPr>
        <w:pStyle w:val="FootnoteText"/>
        <w:jc w:val="both"/>
        <w:rPr>
          <w:sz w:val="16"/>
          <w:szCs w:val="16"/>
          <w:lang w:val="en-US"/>
        </w:rPr>
      </w:pPr>
      <w:r w:rsidRPr="00C35212">
        <w:rPr>
          <w:rStyle w:val="FootnoteReference"/>
          <w:sz w:val="16"/>
          <w:szCs w:val="16"/>
        </w:rPr>
        <w:footnoteRef/>
      </w:r>
      <w:r w:rsidRPr="00C35212">
        <w:rPr>
          <w:sz w:val="16"/>
          <w:szCs w:val="16"/>
        </w:rPr>
        <w:t xml:space="preserve"> For an account of how perception shapes mind, action, relationship, and environment from a relational complexity theory perspective see </w:t>
      </w:r>
      <w:r w:rsidRPr="00C35212">
        <w:rPr>
          <w:sz w:val="16"/>
          <w:szCs w:val="16"/>
        </w:rPr>
        <w:fldChar w:fldCharType="begin"/>
      </w:r>
      <w:r w:rsidRPr="00C35212">
        <w:rPr>
          <w:sz w:val="16"/>
          <w:szCs w:val="16"/>
        </w:rPr>
        <w:instrText xml:space="preserve"> ADDIN EN.CITE &lt;EndNote&gt;&lt;Cite&gt;&lt;Author&gt;Kineman&lt;/Author&gt;&lt;Year&gt;2013&lt;/Year&gt;&lt;RecNum&gt;27&lt;/RecNum&gt;&lt;DisplayText&gt;(Kineman, 2013)&lt;/DisplayText&gt;&lt;record&gt;&lt;rec-number&gt;27&lt;/rec-number&gt;&lt;foreign-keys&gt;&lt;key app="EN" db-id="e09a9rst5fzds4e55fz5szeddrdzzxs2fd0r"&gt;27&lt;/key&gt;&lt;/foreign-keys&gt;&lt;ref-type name="Unpublished Work"&gt;34&lt;/ref-type&gt;&lt;contributors&gt;&lt;authors&gt;&lt;author&gt;Kineman, J. J&lt;/author&gt;&lt;/authors&gt;&lt;/contributors&gt;&lt;titles&gt;&lt;title&gt;Fundamentals of relational complexity theory&lt;/title&gt;&lt;tertiary-title&gt;Cooperative Institute for Research in the Environmental Sciences&lt;/tertiary-title&gt;&lt;/titles&gt;&lt;pages&gt;1-9&lt;/pages&gt;&lt;dates&gt;&lt;year&gt;2013&lt;/year&gt;&lt;pub-dates&gt;&lt;date&gt;2013&lt;/date&gt;&lt;/pub-dates&gt;&lt;/dates&gt;&lt;pub-location&gt;Boulder, Colorado&lt;/pub-location&gt;&lt;publisher&gt;University of Colorado&lt;/publisher&gt;&lt;urls&gt;&lt;/urls&gt;&lt;/record&gt;&lt;/Cite&gt;&lt;/EndNote&gt;</w:instrText>
      </w:r>
      <w:r w:rsidRPr="00C35212">
        <w:rPr>
          <w:sz w:val="16"/>
          <w:szCs w:val="16"/>
        </w:rPr>
        <w:fldChar w:fldCharType="separate"/>
      </w:r>
      <w:r w:rsidRPr="00C35212">
        <w:rPr>
          <w:noProof/>
          <w:sz w:val="16"/>
          <w:szCs w:val="16"/>
        </w:rPr>
        <w:t>(</w:t>
      </w:r>
      <w:hyperlink w:anchor="_ENREF_74" w:tooltip="Kineman, 2013 #27" w:history="1">
        <w:r w:rsidRPr="00C35212">
          <w:rPr>
            <w:noProof/>
            <w:sz w:val="16"/>
            <w:szCs w:val="16"/>
          </w:rPr>
          <w:t>Kineman, 2013</w:t>
        </w:r>
      </w:hyperlink>
      <w:r w:rsidRPr="00C35212">
        <w:rPr>
          <w:noProof/>
          <w:sz w:val="16"/>
          <w:szCs w:val="16"/>
        </w:rPr>
        <w:t>)</w:t>
      </w:r>
      <w:r w:rsidRPr="00C35212">
        <w:rPr>
          <w:sz w:val="16"/>
          <w:szCs w:val="16"/>
        </w:rPr>
        <w:fldChar w:fldCharType="end"/>
      </w:r>
    </w:p>
  </w:footnote>
  <w:footnote w:id="12">
    <w:p w14:paraId="087A8E5D" w14:textId="4B2F99CF" w:rsidR="007C3EF5" w:rsidRPr="00065595" w:rsidRDefault="007C3EF5">
      <w:pPr>
        <w:pStyle w:val="FootnoteText"/>
        <w:rPr>
          <w:sz w:val="16"/>
          <w:szCs w:val="16"/>
          <w:lang w:val="en-US"/>
        </w:rPr>
      </w:pPr>
      <w:r w:rsidRPr="00065595">
        <w:rPr>
          <w:rStyle w:val="FootnoteReference"/>
          <w:sz w:val="16"/>
          <w:szCs w:val="16"/>
        </w:rPr>
        <w:footnoteRef/>
      </w:r>
      <w:r w:rsidRPr="00065595">
        <w:rPr>
          <w:sz w:val="16"/>
          <w:szCs w:val="16"/>
        </w:rPr>
        <w:t xml:space="preserve"> I was gifted this understanding of the </w:t>
      </w:r>
      <w:proofErr w:type="spellStart"/>
      <w:r w:rsidRPr="00065595">
        <w:rPr>
          <w:i/>
          <w:sz w:val="16"/>
          <w:szCs w:val="16"/>
        </w:rPr>
        <w:t>tukutuku</w:t>
      </w:r>
      <w:proofErr w:type="spellEnd"/>
      <w:r w:rsidRPr="00065595">
        <w:rPr>
          <w:sz w:val="16"/>
          <w:szCs w:val="16"/>
        </w:rPr>
        <w:t xml:space="preserve"> panels by my </w:t>
      </w:r>
      <w:proofErr w:type="spellStart"/>
      <w:r w:rsidRPr="00065595">
        <w:rPr>
          <w:sz w:val="16"/>
          <w:szCs w:val="16"/>
        </w:rPr>
        <w:t>Kaumatua</w:t>
      </w:r>
      <w:proofErr w:type="spellEnd"/>
      <w:r w:rsidRPr="00065595">
        <w:rPr>
          <w:sz w:val="16"/>
          <w:szCs w:val="16"/>
        </w:rPr>
        <w:t xml:space="preserve">, </w:t>
      </w:r>
      <w:proofErr w:type="spellStart"/>
      <w:r w:rsidRPr="00065595">
        <w:rPr>
          <w:sz w:val="16"/>
          <w:szCs w:val="16"/>
        </w:rPr>
        <w:t>Te</w:t>
      </w:r>
      <w:proofErr w:type="spellEnd"/>
      <w:r w:rsidRPr="00065595">
        <w:rPr>
          <w:sz w:val="16"/>
          <w:szCs w:val="16"/>
        </w:rPr>
        <w:t xml:space="preserve"> </w:t>
      </w:r>
      <w:proofErr w:type="spellStart"/>
      <w:r w:rsidRPr="00065595">
        <w:rPr>
          <w:sz w:val="16"/>
          <w:szCs w:val="16"/>
        </w:rPr>
        <w:t>Hata</w:t>
      </w:r>
      <w:proofErr w:type="spellEnd"/>
      <w:r w:rsidRPr="00065595">
        <w:rPr>
          <w:sz w:val="16"/>
          <w:szCs w:val="16"/>
        </w:rPr>
        <w:t xml:space="preserve"> Olsen of the </w:t>
      </w:r>
      <w:proofErr w:type="spellStart"/>
      <w:r w:rsidRPr="00065595">
        <w:rPr>
          <w:sz w:val="16"/>
          <w:szCs w:val="16"/>
        </w:rPr>
        <w:t>Tu</w:t>
      </w:r>
      <w:proofErr w:type="spellEnd"/>
      <w:r w:rsidRPr="00065595">
        <w:rPr>
          <w:sz w:val="16"/>
          <w:szCs w:val="16"/>
        </w:rPr>
        <w:t xml:space="preserve"> Hoe </w:t>
      </w:r>
      <w:proofErr w:type="spellStart"/>
      <w:r w:rsidRPr="00065595">
        <w:rPr>
          <w:sz w:val="16"/>
          <w:szCs w:val="16"/>
        </w:rPr>
        <w:t>iwi</w:t>
      </w:r>
      <w:proofErr w:type="spellEnd"/>
      <w:r w:rsidRPr="00065595">
        <w:rPr>
          <w:sz w:val="16"/>
          <w:szCs w:val="16"/>
        </w:rPr>
        <w:t xml:space="preserve">. </w:t>
      </w:r>
    </w:p>
  </w:footnote>
  <w:footnote w:id="13">
    <w:p w14:paraId="02376826" w14:textId="074FC79B" w:rsidR="007C3EF5" w:rsidRPr="00C35212" w:rsidRDefault="007C3EF5">
      <w:pPr>
        <w:pStyle w:val="FootnoteText"/>
        <w:rPr>
          <w:sz w:val="16"/>
          <w:szCs w:val="16"/>
          <w:lang w:val="en-US"/>
        </w:rPr>
      </w:pPr>
      <w:r w:rsidRPr="00C35212">
        <w:rPr>
          <w:rStyle w:val="FootnoteReference"/>
          <w:sz w:val="16"/>
          <w:szCs w:val="16"/>
        </w:rPr>
        <w:footnoteRef/>
      </w:r>
      <w:r w:rsidRPr="00C35212">
        <w:rPr>
          <w:sz w:val="16"/>
          <w:szCs w:val="16"/>
        </w:rPr>
        <w:t xml:space="preserve"> In </w:t>
      </w:r>
      <w:r w:rsidRPr="00C35212">
        <w:rPr>
          <w:sz w:val="16"/>
          <w:szCs w:val="16"/>
          <w:lang w:val="en-US"/>
        </w:rPr>
        <w:t xml:space="preserve">Greimasian semiotics the term agent is defined as designating “the narrative role of a </w:t>
      </w:r>
      <w:r w:rsidRPr="00C35212">
        <w:rPr>
          <w:b/>
          <w:sz w:val="16"/>
          <w:szCs w:val="16"/>
          <w:lang w:val="en-US"/>
        </w:rPr>
        <w:t>subject of doing</w:t>
      </w:r>
      <w:r w:rsidRPr="00C35212">
        <w:rPr>
          <w:sz w:val="16"/>
          <w:szCs w:val="16"/>
          <w:lang w:val="en-US"/>
        </w:rPr>
        <w:t xml:space="preserve">, that is, of a subject engaged in the carrying out of a particular narrative </w:t>
      </w:r>
      <w:proofErr w:type="spellStart"/>
      <w:r w:rsidRPr="00C35212">
        <w:rPr>
          <w:sz w:val="16"/>
          <w:szCs w:val="16"/>
          <w:lang w:val="en-US"/>
        </w:rPr>
        <w:t>programme</w:t>
      </w:r>
      <w:proofErr w:type="spellEnd"/>
      <w:r w:rsidRPr="00C35212">
        <w:rPr>
          <w:sz w:val="16"/>
          <w:szCs w:val="16"/>
          <w:lang w:val="en-US"/>
        </w:rPr>
        <w:t xml:space="preserve">. It contrasts with the term </w:t>
      </w:r>
      <w:r w:rsidRPr="00C35212">
        <w:rPr>
          <w:b/>
          <w:sz w:val="16"/>
          <w:szCs w:val="16"/>
          <w:lang w:val="en-US"/>
        </w:rPr>
        <w:t>patient</w:t>
      </w:r>
      <w:r w:rsidRPr="00C35212">
        <w:rPr>
          <w:sz w:val="16"/>
          <w:szCs w:val="16"/>
          <w:lang w:val="en-US"/>
        </w:rPr>
        <w:t xml:space="preserve"> which designates a </w:t>
      </w:r>
      <w:r w:rsidRPr="00C35212">
        <w:rPr>
          <w:b/>
          <w:sz w:val="16"/>
          <w:szCs w:val="16"/>
          <w:lang w:val="en-US"/>
        </w:rPr>
        <w:t>subject of state</w:t>
      </w:r>
      <w:r w:rsidRPr="00C35212">
        <w:rPr>
          <w:sz w:val="16"/>
          <w:szCs w:val="16"/>
          <w:lang w:val="en-US"/>
        </w:rPr>
        <w:t xml:space="preserve">” </w:t>
      </w:r>
      <w:r w:rsidRPr="00C35212">
        <w:rPr>
          <w:sz w:val="16"/>
          <w:szCs w:val="16"/>
          <w:lang w:val="en-US"/>
        </w:rPr>
        <w:fldChar w:fldCharType="begin"/>
      </w:r>
      <w:r w:rsidRPr="00C35212">
        <w:rPr>
          <w:sz w:val="16"/>
          <w:szCs w:val="16"/>
          <w:lang w:val="en-US"/>
        </w:rPr>
        <w:instrText xml:space="preserve"> ADDIN EN.CITE &lt;EndNote&gt;&lt;Cite&gt;&lt;Author&gt;Martin&lt;/Author&gt;&lt;Year&gt;2000&lt;/Year&gt;&lt;RecNum&gt;357&lt;/RecNum&gt;&lt;Suffix&gt;`, p.23&lt;/Suffix&gt;&lt;DisplayText&gt;(Martin &amp;amp; Ringham, 2000, p.23)&lt;/DisplayText&gt;&lt;record&gt;&lt;rec-number&gt;357&lt;/rec-number&gt;&lt;foreign-keys&gt;&lt;key app="EN" db-id="50dteedtnt9ae9etd5svwtd2zrtw9dvx5dtv"&gt;357&lt;/key&gt;&lt;/foreign-keys&gt;&lt;ref-type name="Book"&gt;6&lt;/ref-type&gt;&lt;contributors&gt;&lt;authors&gt;&lt;author&gt;Martin, Bronwen&lt;/author&gt;&lt;author&gt;Ringham, Felizitas&lt;/author&gt;&lt;/authors&gt;&lt;/contributors&gt;&lt;titles&gt;&lt;title&gt;Dictionary of Semiotics.&lt;/title&gt;&lt;/titles&gt;&lt;dates&gt;&lt;year&gt;2000&lt;/year&gt;&lt;/dates&gt;&lt;pub-location&gt;Royston, Herts&lt;/pub-location&gt;&lt;publisher&gt;Cassell&lt;/publisher&gt;&lt;urls&gt;&lt;/urls&gt;&lt;/record&gt;&lt;/Cite&gt;&lt;/EndNote&gt;</w:instrText>
      </w:r>
      <w:r w:rsidRPr="00C35212">
        <w:rPr>
          <w:sz w:val="16"/>
          <w:szCs w:val="16"/>
          <w:lang w:val="en-US"/>
        </w:rPr>
        <w:fldChar w:fldCharType="separate"/>
      </w:r>
      <w:r w:rsidRPr="00C35212">
        <w:rPr>
          <w:noProof/>
          <w:sz w:val="16"/>
          <w:szCs w:val="16"/>
          <w:lang w:val="en-US"/>
        </w:rPr>
        <w:t>(</w:t>
      </w:r>
      <w:hyperlink w:anchor="_ENREF_85" w:tooltip="Martin, 2000 #357" w:history="1">
        <w:r w:rsidRPr="00C35212">
          <w:rPr>
            <w:noProof/>
            <w:sz w:val="16"/>
            <w:szCs w:val="16"/>
            <w:lang w:val="en-US"/>
          </w:rPr>
          <w:t>Martin &amp; Ringham, 2000, p.23</w:t>
        </w:r>
      </w:hyperlink>
      <w:r w:rsidRPr="00C35212">
        <w:rPr>
          <w:noProof/>
          <w:sz w:val="16"/>
          <w:szCs w:val="16"/>
          <w:lang w:val="en-US"/>
        </w:rPr>
        <w:t>)</w:t>
      </w:r>
      <w:r w:rsidRPr="00C35212">
        <w:rPr>
          <w:sz w:val="16"/>
          <w:szCs w:val="16"/>
          <w:lang w:val="en-US"/>
        </w:rPr>
        <w:fldChar w:fldCharType="end"/>
      </w:r>
      <w:r w:rsidRPr="00C35212">
        <w:rPr>
          <w:sz w:val="16"/>
          <w:szCs w:val="16"/>
          <w:lang w:val="en-US"/>
        </w:rPr>
        <w:t xml:space="preserve">. </w:t>
      </w:r>
      <w:proofErr w:type="spellStart"/>
      <w:r w:rsidRPr="00C35212">
        <w:rPr>
          <w:sz w:val="16"/>
          <w:szCs w:val="16"/>
          <w:lang w:val="en-US"/>
        </w:rPr>
        <w:t>Greimas</w:t>
      </w:r>
      <w:proofErr w:type="spellEnd"/>
      <w:r w:rsidRPr="00C35212">
        <w:rPr>
          <w:sz w:val="16"/>
          <w:szCs w:val="16"/>
          <w:lang w:val="en-US"/>
        </w:rPr>
        <w:t xml:space="preserve"> does not define agent or agency but provides the following definitions of the subjects of state and doing: “there correspond to the two types of elementary utterance (the utterance of state and being, and the utterance of doing) two types of subjects: the first type consists of </w:t>
      </w:r>
      <w:r w:rsidRPr="00C35212">
        <w:rPr>
          <w:b/>
          <w:sz w:val="16"/>
          <w:szCs w:val="16"/>
          <w:lang w:val="en-US"/>
        </w:rPr>
        <w:t>subjects of state</w:t>
      </w:r>
      <w:r w:rsidRPr="00C35212">
        <w:rPr>
          <w:sz w:val="16"/>
          <w:szCs w:val="16"/>
          <w:lang w:val="en-US"/>
        </w:rPr>
        <w:t xml:space="preserve">, characterized by a relationship of junction with objects of value … the second type consists or </w:t>
      </w:r>
      <w:r w:rsidRPr="00C35212">
        <w:rPr>
          <w:b/>
          <w:sz w:val="16"/>
          <w:szCs w:val="16"/>
          <w:lang w:val="en-US"/>
        </w:rPr>
        <w:t>subjects of doing</w:t>
      </w:r>
      <w:r w:rsidRPr="00C35212">
        <w:rPr>
          <w:sz w:val="16"/>
          <w:szCs w:val="16"/>
          <w:lang w:val="en-US"/>
        </w:rPr>
        <w:t xml:space="preserve">, defined by the relationship of transformation” </w:t>
      </w:r>
      <w:r w:rsidRPr="00C35212">
        <w:rPr>
          <w:sz w:val="16"/>
          <w:szCs w:val="16"/>
        </w:rPr>
        <w:fldChar w:fldCharType="begin"/>
      </w:r>
      <w:r w:rsidRPr="00C35212">
        <w:rPr>
          <w:sz w:val="16"/>
          <w:szCs w:val="16"/>
        </w:rPr>
        <w:instrText xml:space="preserve"> ADDIN EN.CITE &lt;EndNote&gt;&lt;Cite&gt;&lt;Author&gt;Greimas&lt;/Author&gt;&lt;Year&gt;1979&lt;/Year&gt;&lt;RecNum&gt;562&lt;/RecNum&gt;&lt;Suffix&gt;`, p.321&lt;/Suffix&gt;&lt;DisplayText&gt;(Greimas &amp;amp; Courtés, 1979, p.321)&lt;/DisplayText&gt;&lt;record&gt;&lt;rec-number&gt;562&lt;/rec-number&gt;&lt;foreign-keys&gt;&lt;key app="EN" db-id="50dteedtnt9ae9etd5svwtd2zrtw9dvx5dtv"&gt;562&lt;/key&gt;&lt;/foreign-keys&gt;&lt;ref-type name="Book"&gt;6&lt;/ref-type&gt;&lt;contributors&gt;&lt;authors&gt;&lt;author&gt;Greimas, A. J&lt;/author&gt;&lt;author&gt;Courtés, J&lt;/author&gt;&lt;/authors&gt;&lt;secondary-authors&gt;&lt;author&gt;Sebeok, T. A&lt;/author&gt;&lt;/secondary-authors&gt;&lt;subsidiary-authors&gt;&lt;author&gt;Crist, L&lt;/author&gt;&lt;author&gt;Patte, D&lt;/author&gt;&lt;author&gt;Lee J&lt;/author&gt;&lt;author&gt;McMahon II, E&lt;/author&gt;&lt;author&gt;Phillips, G&lt;/author&gt;&lt;author&gt;Rengstorf, M&lt;/author&gt;&lt;/subsidiary-authors&gt;&lt;/contributors&gt;&lt;titles&gt;&lt;title&gt;Semiotics and Language: An Analytical Dictionary&lt;/title&gt;&lt;/titles&gt;&lt;dates&gt;&lt;year&gt;1979&lt;/year&gt;&lt;/dates&gt;&lt;pub-location&gt;Indiana&lt;/pub-location&gt;&lt;publisher&gt;Indiana University Press&lt;/publisher&gt;&lt;urls&gt;&lt;/urls&gt;&lt;/record&gt;&lt;/Cite&gt;&lt;/EndNote&gt;</w:instrText>
      </w:r>
      <w:r w:rsidRPr="00C35212">
        <w:rPr>
          <w:sz w:val="16"/>
          <w:szCs w:val="16"/>
        </w:rPr>
        <w:fldChar w:fldCharType="separate"/>
      </w:r>
      <w:r w:rsidRPr="00C35212">
        <w:rPr>
          <w:noProof/>
          <w:sz w:val="16"/>
          <w:szCs w:val="16"/>
        </w:rPr>
        <w:t>(</w:t>
      </w:r>
      <w:hyperlink w:anchor="_ENREF_60" w:tooltip="Greimas, 1979 #562" w:history="1">
        <w:r w:rsidRPr="00C35212">
          <w:rPr>
            <w:noProof/>
            <w:sz w:val="16"/>
            <w:szCs w:val="16"/>
          </w:rPr>
          <w:t>Greimas &amp; Courtés, 1979, p.321</w:t>
        </w:r>
      </w:hyperlink>
      <w:r w:rsidRPr="00C35212">
        <w:rPr>
          <w:noProof/>
          <w:sz w:val="16"/>
          <w:szCs w:val="16"/>
        </w:rPr>
        <w:t>)</w:t>
      </w:r>
      <w:r w:rsidRPr="00C35212">
        <w:rPr>
          <w:sz w:val="16"/>
          <w:szCs w:val="16"/>
        </w:rPr>
        <w:fldChar w:fldCharType="end"/>
      </w:r>
      <w:r w:rsidRPr="00C35212">
        <w:rPr>
          <w:sz w:val="16"/>
          <w:szCs w:val="16"/>
        </w:rPr>
        <w:t>.</w:t>
      </w:r>
    </w:p>
  </w:footnote>
  <w:footnote w:id="14">
    <w:p w14:paraId="1BED3B6F" w14:textId="72616556" w:rsidR="007C3EF5" w:rsidRPr="00065595" w:rsidRDefault="007C3EF5">
      <w:pPr>
        <w:pStyle w:val="FootnoteText"/>
        <w:rPr>
          <w:sz w:val="16"/>
          <w:szCs w:val="16"/>
          <w:lang w:val="en-US"/>
        </w:rPr>
      </w:pPr>
      <w:r w:rsidRPr="00065595">
        <w:rPr>
          <w:rStyle w:val="FootnoteReference"/>
          <w:sz w:val="16"/>
          <w:szCs w:val="16"/>
        </w:rPr>
        <w:footnoteRef/>
      </w:r>
      <w:r w:rsidRPr="00065595">
        <w:rPr>
          <w:sz w:val="16"/>
          <w:szCs w:val="16"/>
        </w:rPr>
        <w:t xml:space="preserve"> For a detailed definitions of the semiotic terms ‘object’, see </w:t>
      </w:r>
      <w:r w:rsidRPr="00065595">
        <w:rPr>
          <w:sz w:val="16"/>
          <w:szCs w:val="16"/>
        </w:rPr>
        <w:fldChar w:fldCharType="begin"/>
      </w:r>
      <w:r w:rsidRPr="00065595">
        <w:rPr>
          <w:sz w:val="16"/>
          <w:szCs w:val="16"/>
        </w:rPr>
        <w:instrText xml:space="preserve"> ADDIN EN.CITE &lt;EndNote&gt;&lt;Cite AuthorYear="1"&gt;&lt;Author&gt;Greimas&lt;/Author&gt;&lt;Year&gt;1979&lt;/Year&gt;&lt;RecNum&gt;562&lt;/RecNum&gt;&lt;Pages&gt;217&lt;/Pages&gt;&lt;DisplayText&gt;Greimas and Courtés (1979, p. 217)&lt;/DisplayText&gt;&lt;record&gt;&lt;rec-number&gt;562&lt;/rec-number&gt;&lt;foreign-keys&gt;&lt;key app="EN" db-id="50dteedtnt9ae9etd5svwtd2zrtw9dvx5dtv"&gt;562&lt;/key&gt;&lt;/foreign-keys&gt;&lt;ref-type name="Book"&gt;6&lt;/ref-type&gt;&lt;contributors&gt;&lt;authors&gt;&lt;author&gt;Greimas, A. J&lt;/author&gt;&lt;author&gt;Courtés, J&lt;/author&gt;&lt;/authors&gt;&lt;secondary-authors&gt;&lt;author&gt;Sebeok, T. A&lt;/author&gt;&lt;/secondary-authors&gt;&lt;subsidiary-authors&gt;&lt;author&gt;Crist, L&lt;/author&gt;&lt;author&gt;Patte, D&lt;/author&gt;&lt;author&gt;Lee J&lt;/author&gt;&lt;author&gt;McMahon II, E&lt;/author&gt;&lt;author&gt;Phillips, G&lt;/author&gt;&lt;author&gt;Rengstorf, M&lt;/author&gt;&lt;/subsidiary-authors&gt;&lt;/contributors&gt;&lt;titles&gt;&lt;title&gt;Semiotics and Language: An Analytical Dictionary&lt;/title&gt;&lt;/titles&gt;&lt;dates&gt;&lt;year&gt;1979&lt;/year&gt;&lt;/dates&gt;&lt;pub-location&gt;Indiana&lt;/pub-location&gt;&lt;publisher&gt;Indiana University Press&lt;/publisher&gt;&lt;urls&gt;&lt;/urls&gt;&lt;/record&gt;&lt;/Cite&gt;&lt;/EndNote&gt;</w:instrText>
      </w:r>
      <w:r w:rsidRPr="00065595">
        <w:rPr>
          <w:sz w:val="16"/>
          <w:szCs w:val="16"/>
        </w:rPr>
        <w:fldChar w:fldCharType="separate"/>
      </w:r>
      <w:hyperlink w:anchor="_ENREF_60" w:tooltip="Greimas, 1979 #562" w:history="1">
        <w:r w:rsidRPr="00065595">
          <w:rPr>
            <w:noProof/>
            <w:sz w:val="16"/>
            <w:szCs w:val="16"/>
          </w:rPr>
          <w:t>Greimas and Courtés (1979, p. 217</w:t>
        </w:r>
      </w:hyperlink>
      <w:r w:rsidRPr="00065595">
        <w:rPr>
          <w:noProof/>
          <w:sz w:val="16"/>
          <w:szCs w:val="16"/>
        </w:rPr>
        <w:t>)</w:t>
      </w:r>
      <w:r w:rsidRPr="00065595">
        <w:rPr>
          <w:sz w:val="16"/>
          <w:szCs w:val="16"/>
        </w:rPr>
        <w:fldChar w:fldCharType="end"/>
      </w:r>
      <w:r w:rsidRPr="00065595">
        <w:rPr>
          <w:sz w:val="16"/>
          <w:szCs w:val="16"/>
        </w:rPr>
        <w:t xml:space="preserve"> and ‘object of value’, see </w:t>
      </w:r>
      <w:r w:rsidRPr="00065595">
        <w:rPr>
          <w:sz w:val="16"/>
          <w:szCs w:val="16"/>
        </w:rPr>
        <w:fldChar w:fldCharType="begin"/>
      </w:r>
      <w:r w:rsidRPr="00065595">
        <w:rPr>
          <w:sz w:val="16"/>
          <w:szCs w:val="16"/>
        </w:rPr>
        <w:instrText xml:space="preserve"> ADDIN EN.CITE &lt;EndNote&gt;&lt;Cite AuthorYear="1"&gt;&lt;Author&gt;Martin&lt;/Author&gt;&lt;Year&gt;2006&lt;/Year&gt;&lt;RecNum&gt;2&lt;/RecNum&gt;&lt;Pages&gt;138&lt;/Pages&gt;&lt;DisplayText&gt;Martin and Ringham (2006, p. 138)&lt;/DisplayText&gt;&lt;record&gt;&lt;rec-number&gt;2&lt;/rec-number&gt;&lt;foreign-keys&gt;&lt;key app="EN" db-id="e09a9rst5fzds4e55fz5szeddrdzzxs2fd0r"&gt;2&lt;/key&gt;&lt;/foreign-keys&gt;&lt;ref-type name="Book"&gt;6&lt;/ref-type&gt;&lt;contributors&gt;&lt;authors&gt;&lt;author&gt;Martin, Bronwen&lt;/author&gt;&lt;author&gt;Ringham, Felizitas&lt;/author&gt;&lt;/authors&gt;&lt;/contributors&gt;&lt;titles&gt;&lt;title&gt;Key Terms in Semiotics&lt;/title&gt;&lt;/titles&gt;&lt;dates&gt;&lt;year&gt;2006&lt;/year&gt;&lt;/dates&gt;&lt;pub-location&gt;New York&lt;/pub-location&gt;&lt;publisher&gt;Continuum Books&lt;/publisher&gt;&lt;work-type&gt;Dictionary&lt;/work-type&gt;&lt;urls&gt;&lt;/urls&gt;&lt;/record&gt;&lt;/Cite&gt;&lt;/EndNote&gt;</w:instrText>
      </w:r>
      <w:r w:rsidRPr="00065595">
        <w:rPr>
          <w:sz w:val="16"/>
          <w:szCs w:val="16"/>
        </w:rPr>
        <w:fldChar w:fldCharType="separate"/>
      </w:r>
      <w:hyperlink w:anchor="_ENREF_86" w:tooltip="Martin, 2006 #2" w:history="1">
        <w:r w:rsidRPr="00065595">
          <w:rPr>
            <w:noProof/>
            <w:sz w:val="16"/>
            <w:szCs w:val="16"/>
          </w:rPr>
          <w:t>Martin and Ringham (2006, p. 138</w:t>
        </w:r>
      </w:hyperlink>
      <w:r w:rsidRPr="00065595">
        <w:rPr>
          <w:noProof/>
          <w:sz w:val="16"/>
          <w:szCs w:val="16"/>
        </w:rPr>
        <w:t>)</w:t>
      </w:r>
      <w:r w:rsidRPr="00065595">
        <w:rPr>
          <w:sz w:val="16"/>
          <w:szCs w:val="16"/>
        </w:rPr>
        <w:fldChar w:fldCharType="end"/>
      </w:r>
      <w:r w:rsidRPr="00065595">
        <w:rPr>
          <w:sz w:val="16"/>
          <w:szCs w:val="16"/>
        </w:rPr>
        <w:t>.</w:t>
      </w:r>
    </w:p>
  </w:footnote>
  <w:footnote w:id="15">
    <w:p w14:paraId="31F7C0BB" w14:textId="08DF77A9" w:rsidR="007C3EF5" w:rsidRPr="00065595" w:rsidRDefault="007C3EF5">
      <w:pPr>
        <w:pStyle w:val="FootnoteText"/>
        <w:rPr>
          <w:sz w:val="16"/>
          <w:szCs w:val="16"/>
          <w:lang w:val="en-US"/>
        </w:rPr>
      </w:pPr>
      <w:r w:rsidRPr="00065595">
        <w:rPr>
          <w:rStyle w:val="FootnoteReference"/>
          <w:sz w:val="16"/>
          <w:szCs w:val="16"/>
        </w:rPr>
        <w:footnoteRef/>
      </w:r>
      <w:r w:rsidRPr="00065595">
        <w:rPr>
          <w:sz w:val="16"/>
          <w:szCs w:val="16"/>
        </w:rPr>
        <w:t xml:space="preserve"> Semiotic theory distinguishes between several different forms of subject. Martin and </w:t>
      </w:r>
      <w:proofErr w:type="spellStart"/>
      <w:r w:rsidRPr="00065595">
        <w:rPr>
          <w:sz w:val="16"/>
          <w:szCs w:val="16"/>
        </w:rPr>
        <w:t>Ringham</w:t>
      </w:r>
      <w:proofErr w:type="spellEnd"/>
      <w:r w:rsidRPr="00065595">
        <w:rPr>
          <w:sz w:val="16"/>
          <w:szCs w:val="16"/>
        </w:rPr>
        <w:t xml:space="preserve"> explain: “semiotics employs the term agent (or operating agent) to designate the narrative role of a </w:t>
      </w:r>
      <w:r w:rsidRPr="00065595">
        <w:rPr>
          <w:b/>
          <w:sz w:val="16"/>
          <w:szCs w:val="16"/>
        </w:rPr>
        <w:t>subject of doing</w:t>
      </w:r>
      <w:r w:rsidRPr="00065595">
        <w:rPr>
          <w:sz w:val="16"/>
          <w:szCs w:val="16"/>
        </w:rPr>
        <w:t xml:space="preserve">, that is, of a subject engaged in the carrying out of a particular narrative programme. It contrasts with the term </w:t>
      </w:r>
      <w:r w:rsidRPr="00065595">
        <w:rPr>
          <w:b/>
          <w:sz w:val="16"/>
          <w:szCs w:val="16"/>
        </w:rPr>
        <w:t>patient</w:t>
      </w:r>
      <w:r w:rsidRPr="00065595">
        <w:rPr>
          <w:sz w:val="16"/>
          <w:szCs w:val="16"/>
        </w:rPr>
        <w:t xml:space="preserve"> which designates a </w:t>
      </w:r>
      <w:r w:rsidRPr="00065595">
        <w:rPr>
          <w:b/>
          <w:sz w:val="16"/>
          <w:szCs w:val="16"/>
        </w:rPr>
        <w:t>subject of state</w:t>
      </w:r>
      <w:r w:rsidRPr="00065595">
        <w:rPr>
          <w:sz w:val="16"/>
          <w:szCs w:val="16"/>
        </w:rPr>
        <w:t xml:space="preserve">” </w:t>
      </w:r>
      <w:r w:rsidRPr="00065595">
        <w:rPr>
          <w:sz w:val="16"/>
          <w:szCs w:val="16"/>
        </w:rPr>
        <w:fldChar w:fldCharType="begin"/>
      </w:r>
      <w:r w:rsidRPr="00065595">
        <w:rPr>
          <w:sz w:val="16"/>
          <w:szCs w:val="16"/>
        </w:rPr>
        <w:instrText xml:space="preserve"> ADDIN EN.CITE &lt;EndNote&gt;&lt;Cite&gt;&lt;Author&gt;Martin&lt;/Author&gt;&lt;Year&gt;2000&lt;/Year&gt;&lt;RecNum&gt;357&lt;/RecNum&gt;&lt;Suffix&gt;`, p.23&lt;/Suffix&gt;&lt;DisplayText&gt;(Martin &amp;amp; Ringham, 2000, p.23)&lt;/DisplayText&gt;&lt;record&gt;&lt;rec-number&gt;357&lt;/rec-number&gt;&lt;foreign-keys&gt;&lt;key app="EN" db-id="50dteedtnt9ae9etd5svwtd2zrtw9dvx5dtv"&gt;357&lt;/key&gt;&lt;/foreign-keys&gt;&lt;ref-type name="Book"&gt;6&lt;/ref-type&gt;&lt;contributors&gt;&lt;authors&gt;&lt;author&gt;Martin, Bronwen&lt;/author&gt;&lt;author&gt;Ringham, Felizitas&lt;/author&gt;&lt;/authors&gt;&lt;/contributors&gt;&lt;titles&gt;&lt;title&gt;Dictionary of Semiotics.&lt;/title&gt;&lt;/titles&gt;&lt;dates&gt;&lt;year&gt;2000&lt;/year&gt;&lt;/dates&gt;&lt;pub-location&gt;Royston, Herts&lt;/pub-location&gt;&lt;publisher&gt;Cassell&lt;/publisher&gt;&lt;urls&gt;&lt;/urls&gt;&lt;/record&gt;&lt;/Cite&gt;&lt;/EndNote&gt;</w:instrText>
      </w:r>
      <w:r w:rsidRPr="00065595">
        <w:rPr>
          <w:sz w:val="16"/>
          <w:szCs w:val="16"/>
        </w:rPr>
        <w:fldChar w:fldCharType="separate"/>
      </w:r>
      <w:r w:rsidRPr="00065595">
        <w:rPr>
          <w:noProof/>
          <w:sz w:val="16"/>
          <w:szCs w:val="16"/>
        </w:rPr>
        <w:t>(</w:t>
      </w:r>
      <w:hyperlink w:anchor="_ENREF_85" w:tooltip="Martin, 2000 #357" w:history="1">
        <w:r w:rsidRPr="00065595">
          <w:rPr>
            <w:noProof/>
            <w:sz w:val="16"/>
            <w:szCs w:val="16"/>
          </w:rPr>
          <w:t>Martin &amp; Ringham, 2000, p.23</w:t>
        </w:r>
      </w:hyperlink>
      <w:r w:rsidRPr="00065595">
        <w:rPr>
          <w:noProof/>
          <w:sz w:val="16"/>
          <w:szCs w:val="16"/>
        </w:rPr>
        <w:t>)</w:t>
      </w:r>
      <w:r w:rsidRPr="00065595">
        <w:rPr>
          <w:sz w:val="16"/>
          <w:szCs w:val="16"/>
        </w:rPr>
        <w:fldChar w:fldCharType="end"/>
      </w:r>
      <w:r w:rsidRPr="00065595">
        <w:rPr>
          <w:sz w:val="16"/>
          <w:szCs w:val="16"/>
        </w:rPr>
        <w:t xml:space="preserve">. </w:t>
      </w:r>
      <w:proofErr w:type="spellStart"/>
      <w:r w:rsidRPr="00065595">
        <w:rPr>
          <w:sz w:val="16"/>
          <w:szCs w:val="16"/>
        </w:rPr>
        <w:t>Greimas</w:t>
      </w:r>
      <w:proofErr w:type="spellEnd"/>
      <w:r w:rsidRPr="00065595">
        <w:rPr>
          <w:sz w:val="16"/>
          <w:szCs w:val="16"/>
        </w:rPr>
        <w:t xml:space="preserve"> and </w:t>
      </w:r>
      <w:proofErr w:type="spellStart"/>
      <w:r w:rsidRPr="00065595">
        <w:rPr>
          <w:sz w:val="16"/>
          <w:szCs w:val="16"/>
        </w:rPr>
        <w:t>Courtés</w:t>
      </w:r>
      <w:proofErr w:type="spellEnd"/>
      <w:r w:rsidRPr="00065595">
        <w:rPr>
          <w:sz w:val="16"/>
          <w:szCs w:val="16"/>
        </w:rPr>
        <w:t xml:space="preserve"> do not directly define agent or agency but provide the following definition of the subjects of state and doing: “consequently, there correspond to the two types of elementary utterance (the utterance of state and being, and the utterance of doing) two types of subjects: the first type consists of </w:t>
      </w:r>
      <w:r w:rsidRPr="00065595">
        <w:rPr>
          <w:b/>
          <w:sz w:val="16"/>
          <w:szCs w:val="16"/>
        </w:rPr>
        <w:t>subjects of state</w:t>
      </w:r>
      <w:r w:rsidRPr="00065595">
        <w:rPr>
          <w:sz w:val="16"/>
          <w:szCs w:val="16"/>
        </w:rPr>
        <w:t xml:space="preserve">, characterized by a relationship of junction with objects of value … the second type consists or </w:t>
      </w:r>
      <w:r w:rsidRPr="00065595">
        <w:rPr>
          <w:b/>
          <w:sz w:val="16"/>
          <w:szCs w:val="16"/>
        </w:rPr>
        <w:t>subjects of doing</w:t>
      </w:r>
      <w:r w:rsidRPr="00065595">
        <w:rPr>
          <w:sz w:val="16"/>
          <w:szCs w:val="16"/>
        </w:rPr>
        <w:t xml:space="preserve">, defined by the relationship of transformation” </w:t>
      </w:r>
      <w:r w:rsidRPr="00065595">
        <w:rPr>
          <w:sz w:val="16"/>
          <w:szCs w:val="16"/>
        </w:rPr>
        <w:fldChar w:fldCharType="begin"/>
      </w:r>
      <w:r w:rsidRPr="00065595">
        <w:rPr>
          <w:sz w:val="16"/>
          <w:szCs w:val="16"/>
        </w:rPr>
        <w:instrText xml:space="preserve"> ADDIN EN.CITE &lt;EndNote&gt;&lt;Cite&gt;&lt;Author&gt;Greimas&lt;/Author&gt;&lt;Year&gt;1979&lt;/Year&gt;&lt;RecNum&gt;562&lt;/RecNum&gt;&lt;Suffix&gt;`, p.321&lt;/Suffix&gt;&lt;DisplayText&gt;(Greimas &amp;amp; Courtés, 1979, p.321)&lt;/DisplayText&gt;&lt;record&gt;&lt;rec-number&gt;562&lt;/rec-number&gt;&lt;foreign-keys&gt;&lt;key app="EN" db-id="50dteedtnt9ae9etd5svwtd2zrtw9dvx5dtv"&gt;562&lt;/key&gt;&lt;/foreign-keys&gt;&lt;ref-type name="Book"&gt;6&lt;/ref-type&gt;&lt;contributors&gt;&lt;authors&gt;&lt;author&gt;Greimas, A. J&lt;/author&gt;&lt;author&gt;Courtés, J&lt;/author&gt;&lt;/authors&gt;&lt;secondary-authors&gt;&lt;author&gt;Sebeok, T. A&lt;/author&gt;&lt;/secondary-authors&gt;&lt;subsidiary-authors&gt;&lt;author&gt;Crist, L&lt;/author&gt;&lt;author&gt;Patte, D&lt;/author&gt;&lt;author&gt;Lee J&lt;/author&gt;&lt;author&gt;McMahon II, E&lt;/author&gt;&lt;author&gt;Phillips, G&lt;/author&gt;&lt;author&gt;Rengstorf, M&lt;/author&gt;&lt;/subsidiary-authors&gt;&lt;/contributors&gt;&lt;titles&gt;&lt;title&gt;Semiotics and Language: An Analytical Dictionary&lt;/title&gt;&lt;/titles&gt;&lt;dates&gt;&lt;year&gt;1979&lt;/year&gt;&lt;/dates&gt;&lt;pub-location&gt;Indiana&lt;/pub-location&gt;&lt;publisher&gt;Indiana University Press&lt;/publisher&gt;&lt;urls&gt;&lt;/urls&gt;&lt;/record&gt;&lt;/Cite&gt;&lt;/EndNote&gt;</w:instrText>
      </w:r>
      <w:r w:rsidRPr="00065595">
        <w:rPr>
          <w:sz w:val="16"/>
          <w:szCs w:val="16"/>
        </w:rPr>
        <w:fldChar w:fldCharType="separate"/>
      </w:r>
      <w:r w:rsidRPr="00065595">
        <w:rPr>
          <w:noProof/>
          <w:sz w:val="16"/>
          <w:szCs w:val="16"/>
        </w:rPr>
        <w:t>(</w:t>
      </w:r>
      <w:hyperlink w:anchor="_ENREF_60" w:tooltip="Greimas, 1979 #562" w:history="1">
        <w:r w:rsidRPr="00065595">
          <w:rPr>
            <w:noProof/>
            <w:sz w:val="16"/>
            <w:szCs w:val="16"/>
          </w:rPr>
          <w:t>Greimas &amp; Courtés, 1979, p.321</w:t>
        </w:r>
      </w:hyperlink>
      <w:r w:rsidRPr="00065595">
        <w:rPr>
          <w:noProof/>
          <w:sz w:val="16"/>
          <w:szCs w:val="16"/>
        </w:rPr>
        <w:t>)</w:t>
      </w:r>
      <w:r w:rsidRPr="00065595">
        <w:rPr>
          <w:sz w:val="16"/>
          <w:szCs w:val="16"/>
        </w:rPr>
        <w:fldChar w:fldCharType="end"/>
      </w:r>
      <w:r w:rsidRPr="00065595">
        <w:rPr>
          <w:sz w:val="16"/>
          <w:szCs w:val="16"/>
        </w:rPr>
        <w:t xml:space="preserve">. The use </w:t>
      </w:r>
      <w:proofErr w:type="spellStart"/>
      <w:r w:rsidRPr="00065595">
        <w:rPr>
          <w:sz w:val="16"/>
          <w:szCs w:val="16"/>
        </w:rPr>
        <w:t>fot</w:t>
      </w:r>
      <w:proofErr w:type="spellEnd"/>
      <w:r w:rsidRPr="00065595">
        <w:rPr>
          <w:sz w:val="16"/>
          <w:szCs w:val="16"/>
        </w:rPr>
        <w:t xml:space="preserve"> he terms ‘subject or doing’ and ‘subject of state’ have largely replaced the terms agent and patient. For a more extensive explanation of these terms see </w:t>
      </w:r>
      <w:r w:rsidRPr="00065595">
        <w:rPr>
          <w:sz w:val="16"/>
          <w:szCs w:val="16"/>
        </w:rPr>
        <w:fldChar w:fldCharType="begin"/>
      </w:r>
      <w:r w:rsidRPr="00065595">
        <w:rPr>
          <w:sz w:val="16"/>
          <w:szCs w:val="16"/>
        </w:rPr>
        <w:instrText xml:space="preserve"> ADDIN EN.CITE &lt;EndNote&gt;&lt;Cite AuthorYear="1"&gt;&lt;Author&gt;Martin&lt;/Author&gt;&lt;Year&gt;2006&lt;/Year&gt;&lt;RecNum&gt;2&lt;/RecNum&gt;&lt;Pages&gt;192-3&lt;/Pages&gt;&lt;DisplayText&gt;Martin and Ringham (2006, pp. 192-193)&lt;/DisplayText&gt;&lt;record&gt;&lt;rec-number&gt;2&lt;/rec-number&gt;&lt;foreign-keys&gt;&lt;key app="EN" db-id="e09a9rst5fzds4e55fz5szeddrdzzxs2fd0r"&gt;2&lt;/key&gt;&lt;/foreign-keys&gt;&lt;ref-type name="Book"&gt;6&lt;/ref-type&gt;&lt;contributors&gt;&lt;authors&gt;&lt;author&gt;Martin, Bronwen&lt;/author&gt;&lt;author&gt;Ringham, Felizitas&lt;/author&gt;&lt;/authors&gt;&lt;/contributors&gt;&lt;titles&gt;&lt;title&gt;Key Terms in Semiotics&lt;/title&gt;&lt;/titles&gt;&lt;dates&gt;&lt;year&gt;2006&lt;/year&gt;&lt;/dates&gt;&lt;pub-location&gt;New York&lt;/pub-location&gt;&lt;publisher&gt;Continuum Books&lt;/publisher&gt;&lt;work-type&gt;Dictionary&lt;/work-type&gt;&lt;urls&gt;&lt;/urls&gt;&lt;/record&gt;&lt;/Cite&gt;&lt;/EndNote&gt;</w:instrText>
      </w:r>
      <w:r w:rsidRPr="00065595">
        <w:rPr>
          <w:sz w:val="16"/>
          <w:szCs w:val="16"/>
        </w:rPr>
        <w:fldChar w:fldCharType="separate"/>
      </w:r>
      <w:hyperlink w:anchor="_ENREF_86" w:tooltip="Martin, 2006 #2" w:history="1">
        <w:r w:rsidRPr="00065595">
          <w:rPr>
            <w:noProof/>
            <w:sz w:val="16"/>
            <w:szCs w:val="16"/>
          </w:rPr>
          <w:t>Martin and Ringham (2006, pp. 192-193</w:t>
        </w:r>
      </w:hyperlink>
      <w:r w:rsidRPr="00065595">
        <w:rPr>
          <w:noProof/>
          <w:sz w:val="16"/>
          <w:szCs w:val="16"/>
        </w:rPr>
        <w:t>)</w:t>
      </w:r>
      <w:r w:rsidRPr="00065595">
        <w:rPr>
          <w:sz w:val="16"/>
          <w:szCs w:val="16"/>
        </w:rPr>
        <w:fldChar w:fldCharType="end"/>
      </w:r>
      <w:r w:rsidRPr="00065595">
        <w:rPr>
          <w:sz w:val="16"/>
          <w:szCs w:val="16"/>
        </w:rPr>
        <w:t>.</w:t>
      </w:r>
    </w:p>
  </w:footnote>
  <w:footnote w:id="16">
    <w:p w14:paraId="527A0FA8" w14:textId="69C18CAA" w:rsidR="007C3EF5" w:rsidRPr="00065595" w:rsidRDefault="007C3EF5">
      <w:pPr>
        <w:pStyle w:val="FootnoteText"/>
        <w:rPr>
          <w:sz w:val="16"/>
          <w:szCs w:val="16"/>
          <w:lang w:val="en-US"/>
        </w:rPr>
      </w:pPr>
      <w:r w:rsidRPr="00065595">
        <w:rPr>
          <w:rStyle w:val="FootnoteReference"/>
          <w:sz w:val="16"/>
          <w:szCs w:val="16"/>
        </w:rPr>
        <w:footnoteRef/>
      </w:r>
      <w:r w:rsidRPr="00065595">
        <w:rPr>
          <w:sz w:val="16"/>
          <w:szCs w:val="16"/>
        </w:rPr>
        <w:t xml:space="preserve"> Complex systems theory treats subjects and objects as belonging to three classes of entities. </w:t>
      </w:r>
      <w:r w:rsidRPr="00065595">
        <w:rPr>
          <w:sz w:val="16"/>
          <w:szCs w:val="16"/>
        </w:rPr>
        <w:fldChar w:fldCharType="begin"/>
      </w:r>
      <w:r w:rsidRPr="00065595">
        <w:rPr>
          <w:sz w:val="16"/>
          <w:szCs w:val="16"/>
        </w:rPr>
        <w:instrText xml:space="preserve"> ADDIN EN.CITE &lt;EndNote&gt;&lt;Cite AuthorYear="1"&gt;&lt;Author&gt;Wieringa&lt;/Author&gt;&lt;Year&gt;2003&lt;/Year&gt;&lt;RecNum&gt;24&lt;/RecNum&gt;&lt;DisplayText&gt;Wieringa (2003)&lt;/DisplayText&gt;&lt;record&gt;&lt;rec-number&gt;24&lt;/rec-number&gt;&lt;foreign-keys&gt;&lt;key app="EN" db-id="e09a9rst5fzds4e55fz5szeddrdzzxs2fd0r"&gt;24&lt;/key&gt;&lt;/foreign-keys&gt;&lt;ref-type name="Book"&gt;6&lt;/ref-type&gt;&lt;contributors&gt;&lt;authors&gt;&lt;author&gt;Wieringa, R. J&lt;/author&gt;&lt;/authors&gt;&lt;/contributors&gt;&lt;titles&gt;&lt;title&gt;Design methods for reactive systems&lt;/title&gt;&lt;/titles&gt;&lt;dates&gt;&lt;year&gt;2003&lt;/year&gt;&lt;/dates&gt;&lt;pub-location&gt;San Francisco, CA&lt;/pub-location&gt;&lt;publisher&gt;Morgan Kaufmann Publishers&lt;/publisher&gt;&lt;urls&gt;&lt;/urls&gt;&lt;/record&gt;&lt;/Cite&gt;&lt;/EndNote&gt;</w:instrText>
      </w:r>
      <w:r w:rsidRPr="00065595">
        <w:rPr>
          <w:sz w:val="16"/>
          <w:szCs w:val="16"/>
        </w:rPr>
        <w:fldChar w:fldCharType="separate"/>
      </w:r>
      <w:hyperlink w:anchor="_ENREF_147" w:tooltip="Wieringa, 2003 #24" w:history="1">
        <w:r w:rsidRPr="00065595">
          <w:rPr>
            <w:noProof/>
            <w:sz w:val="16"/>
            <w:szCs w:val="16"/>
          </w:rPr>
          <w:t>Wieringa (2003</w:t>
        </w:r>
      </w:hyperlink>
      <w:r w:rsidRPr="00065595">
        <w:rPr>
          <w:noProof/>
          <w:sz w:val="16"/>
          <w:szCs w:val="16"/>
        </w:rPr>
        <w:t>)</w:t>
      </w:r>
      <w:r w:rsidRPr="00065595">
        <w:rPr>
          <w:sz w:val="16"/>
          <w:szCs w:val="16"/>
        </w:rPr>
        <w:fldChar w:fldCharType="end"/>
      </w:r>
      <w:r w:rsidRPr="00065595">
        <w:rPr>
          <w:sz w:val="16"/>
          <w:szCs w:val="16"/>
        </w:rPr>
        <w:t xml:space="preserve"> </w:t>
      </w:r>
      <w:proofErr w:type="gramStart"/>
      <w:r w:rsidRPr="00065595">
        <w:rPr>
          <w:sz w:val="16"/>
          <w:szCs w:val="16"/>
        </w:rPr>
        <w:t>explains</w:t>
      </w:r>
      <w:proofErr w:type="gramEnd"/>
      <w:r w:rsidRPr="00065595">
        <w:rPr>
          <w:sz w:val="16"/>
          <w:szCs w:val="16"/>
        </w:rPr>
        <w:t xml:space="preserve">: “Looking at various kinds of reactive systems, we find a wide variety of kinds of subject domains. To understand reactive system behaviour, it is useful to distinguish three kinds of entities that can occur in a subject domain: physical entities, such as devices and natural objects, including people, conceptual entities, such as organizations, promises, and holiday rights, lexical entities, such as contracts and specifications. This list is not exhaustive, nor are these kinds of entities disjoint” </w:t>
      </w:r>
      <w:r w:rsidRPr="00065595">
        <w:rPr>
          <w:sz w:val="16"/>
          <w:szCs w:val="16"/>
        </w:rPr>
        <w:fldChar w:fldCharType="begin"/>
      </w:r>
      <w:r w:rsidRPr="00065595">
        <w:rPr>
          <w:sz w:val="16"/>
          <w:szCs w:val="16"/>
        </w:rPr>
        <w:instrText xml:space="preserve"> ADDIN EN.CITE &lt;EndNote&gt;&lt;Cite&gt;&lt;Author&gt;Wieringa&lt;/Author&gt;&lt;Year&gt;2003&lt;/Year&gt;&lt;RecNum&gt;24&lt;/RecNum&gt;&lt;Pages&gt;14&lt;/Pages&gt;&lt;DisplayText&gt;(Wieringa, 2003, p. 14)&lt;/DisplayText&gt;&lt;record&gt;&lt;rec-number&gt;24&lt;/rec-number&gt;&lt;foreign-keys&gt;&lt;key app="EN" db-id="e09a9rst5fzds4e55fz5szeddrdzzxs2fd0r"&gt;24&lt;/key&gt;&lt;/foreign-keys&gt;&lt;ref-type name="Book"&gt;6&lt;/ref-type&gt;&lt;contributors&gt;&lt;authors&gt;&lt;author&gt;Wieringa, R. J&lt;/author&gt;&lt;/authors&gt;&lt;/contributors&gt;&lt;titles&gt;&lt;title&gt;Design methods for reactive systems&lt;/title&gt;&lt;/titles&gt;&lt;dates&gt;&lt;year&gt;2003&lt;/year&gt;&lt;/dates&gt;&lt;pub-location&gt;San Francisco, CA&lt;/pub-location&gt;&lt;publisher&gt;Morgan Kaufmann Publishers&lt;/publisher&gt;&lt;urls&gt;&lt;/urls&gt;&lt;/record&gt;&lt;/Cite&gt;&lt;/EndNote&gt;</w:instrText>
      </w:r>
      <w:r w:rsidRPr="00065595">
        <w:rPr>
          <w:sz w:val="16"/>
          <w:szCs w:val="16"/>
        </w:rPr>
        <w:fldChar w:fldCharType="separate"/>
      </w:r>
      <w:r w:rsidRPr="00065595">
        <w:rPr>
          <w:noProof/>
          <w:sz w:val="16"/>
          <w:szCs w:val="16"/>
        </w:rPr>
        <w:t>(</w:t>
      </w:r>
      <w:hyperlink w:anchor="_ENREF_147" w:tooltip="Wieringa, 2003 #24" w:history="1">
        <w:r w:rsidRPr="00065595">
          <w:rPr>
            <w:noProof/>
            <w:sz w:val="16"/>
            <w:szCs w:val="16"/>
          </w:rPr>
          <w:t>Wieringa, 2003, p. 14</w:t>
        </w:r>
      </w:hyperlink>
      <w:r w:rsidRPr="00065595">
        <w:rPr>
          <w:noProof/>
          <w:sz w:val="16"/>
          <w:szCs w:val="16"/>
        </w:rPr>
        <w:t>)</w:t>
      </w:r>
      <w:r w:rsidRPr="00065595">
        <w:rPr>
          <w:sz w:val="16"/>
          <w:szCs w:val="16"/>
        </w:rPr>
        <w:fldChar w:fldCharType="end"/>
      </w:r>
      <w:r w:rsidRPr="00065595">
        <w:rPr>
          <w:sz w:val="16"/>
          <w:szCs w:val="16"/>
        </w:rPr>
        <w:t>.</w:t>
      </w:r>
    </w:p>
  </w:footnote>
  <w:footnote w:id="17">
    <w:p w14:paraId="57B11BCD" w14:textId="2077D2A4" w:rsidR="007C3EF5" w:rsidRPr="00065595" w:rsidRDefault="007C3EF5">
      <w:pPr>
        <w:pStyle w:val="FootnoteText"/>
        <w:rPr>
          <w:sz w:val="16"/>
          <w:szCs w:val="16"/>
          <w:lang w:val="en-US"/>
        </w:rPr>
      </w:pPr>
      <w:r w:rsidRPr="00065595">
        <w:rPr>
          <w:rStyle w:val="FootnoteReference"/>
          <w:sz w:val="16"/>
          <w:szCs w:val="16"/>
        </w:rPr>
        <w:footnoteRef/>
      </w:r>
      <w:r w:rsidRPr="00065595">
        <w:rPr>
          <w:sz w:val="16"/>
          <w:szCs w:val="16"/>
        </w:rPr>
        <w:t xml:space="preserve"> In other words, it is the connection domain that determines the parameters of the subject domain, which is mapped to it and by it, and the relevance of the entities that exist within both domains. For definitions of subject and connection domain see </w:t>
      </w:r>
      <w:r w:rsidRPr="00065595">
        <w:rPr>
          <w:sz w:val="16"/>
          <w:szCs w:val="16"/>
        </w:rPr>
        <w:fldChar w:fldCharType="begin"/>
      </w:r>
      <w:r w:rsidRPr="00065595">
        <w:rPr>
          <w:sz w:val="16"/>
          <w:szCs w:val="16"/>
        </w:rPr>
        <w:instrText xml:space="preserve"> ADDIN EN.CITE &lt;EndNote&gt;&lt;Cite AuthorYear="1"&gt;&lt;Author&gt;Wieringa&lt;/Author&gt;&lt;Year&gt;2003&lt;/Year&gt;&lt;RecNum&gt;24&lt;/RecNum&gt;&lt;Pages&gt;11-22&lt;/Pages&gt;&lt;DisplayText&gt;Wieringa (2003, pp. 11-22)&lt;/DisplayText&gt;&lt;record&gt;&lt;rec-number&gt;24&lt;/rec-number&gt;&lt;foreign-keys&gt;&lt;key app="EN" db-id="e09a9rst5fzds4e55fz5szeddrdzzxs2fd0r"&gt;24&lt;/key&gt;&lt;/foreign-keys&gt;&lt;ref-type name="Book"&gt;6&lt;/ref-type&gt;&lt;contributors&gt;&lt;authors&gt;&lt;author&gt;Wieringa, R. J&lt;/author&gt;&lt;/authors&gt;&lt;/contributors&gt;&lt;titles&gt;&lt;title&gt;Design methods for reactive systems&lt;/title&gt;&lt;/titles&gt;&lt;dates&gt;&lt;year&gt;2003&lt;/year&gt;&lt;/dates&gt;&lt;pub-location&gt;San Francisco, CA&lt;/pub-location&gt;&lt;publisher&gt;Morgan Kaufmann Publishers&lt;/publisher&gt;&lt;urls&gt;&lt;/urls&gt;&lt;/record&gt;&lt;/Cite&gt;&lt;/EndNote&gt;</w:instrText>
      </w:r>
      <w:r w:rsidRPr="00065595">
        <w:rPr>
          <w:sz w:val="16"/>
          <w:szCs w:val="16"/>
        </w:rPr>
        <w:fldChar w:fldCharType="separate"/>
      </w:r>
      <w:hyperlink w:anchor="_ENREF_147" w:tooltip="Wieringa, 2003 #24" w:history="1">
        <w:r w:rsidRPr="00065595">
          <w:rPr>
            <w:noProof/>
            <w:sz w:val="16"/>
            <w:szCs w:val="16"/>
          </w:rPr>
          <w:t>Wieringa (2003, pp. 11-22</w:t>
        </w:r>
      </w:hyperlink>
      <w:r w:rsidRPr="00065595">
        <w:rPr>
          <w:noProof/>
          <w:sz w:val="16"/>
          <w:szCs w:val="16"/>
        </w:rPr>
        <w:t>)</w:t>
      </w:r>
      <w:r w:rsidRPr="00065595">
        <w:rPr>
          <w:sz w:val="16"/>
          <w:szCs w:val="16"/>
        </w:rPr>
        <w:fldChar w:fldCharType="end"/>
      </w:r>
      <w:r w:rsidRPr="00065595">
        <w:rPr>
          <w:sz w:val="16"/>
          <w:szCs w:val="16"/>
        </w:rPr>
        <w:t>.</w:t>
      </w:r>
    </w:p>
  </w:footnote>
  <w:footnote w:id="18">
    <w:p w14:paraId="50F1F500" w14:textId="2D9FCB71" w:rsidR="007C3EF5" w:rsidRPr="00CB7312" w:rsidRDefault="007C3EF5">
      <w:pPr>
        <w:pStyle w:val="FootnoteText"/>
        <w:rPr>
          <w:sz w:val="16"/>
          <w:szCs w:val="16"/>
          <w:lang w:val="en-US"/>
        </w:rPr>
      </w:pPr>
      <w:r w:rsidRPr="00CB7312">
        <w:rPr>
          <w:rStyle w:val="FootnoteReference"/>
          <w:sz w:val="16"/>
          <w:szCs w:val="16"/>
        </w:rPr>
        <w:footnoteRef/>
      </w:r>
      <w:r w:rsidRPr="00CB7312">
        <w:rPr>
          <w:sz w:val="16"/>
          <w:szCs w:val="16"/>
        </w:rPr>
        <w:t xml:space="preserve">  For a relevant explanation of structural coupling and operational closure see chapter eight of </w:t>
      </w:r>
      <w:r w:rsidRPr="00CB7312">
        <w:rPr>
          <w:i/>
          <w:sz w:val="16"/>
          <w:szCs w:val="16"/>
        </w:rPr>
        <w:t>The Embodied Mind</w:t>
      </w:r>
      <w:r w:rsidRPr="00CB7312">
        <w:rPr>
          <w:sz w:val="16"/>
          <w:szCs w:val="16"/>
        </w:rPr>
        <w:t xml:space="preserve"> </w:t>
      </w:r>
      <w:r w:rsidRPr="00CB7312">
        <w:rPr>
          <w:sz w:val="16"/>
          <w:szCs w:val="16"/>
        </w:rPr>
        <w:fldChar w:fldCharType="begin"/>
      </w:r>
      <w:r w:rsidRPr="00CB7312">
        <w:rPr>
          <w:sz w:val="16"/>
          <w:szCs w:val="16"/>
        </w:rPr>
        <w:instrText xml:space="preserve"> ADDIN EN.CITE &lt;EndNote&gt;&lt;Cite&gt;&lt;Author&gt;Varela&lt;/Author&gt;&lt;Year&gt;1991&lt;/Year&gt;&lt;RecNum&gt;460&lt;/RecNum&gt;&lt;Suffix&gt;`, pp.147-184&lt;/Suffix&gt;&lt;DisplayText&gt;(Varela, et al., 1991, pp.147-184)&lt;/DisplayText&gt;&lt;record&gt;&lt;rec-number&gt;460&lt;/rec-number&gt;&lt;foreign-keys&gt;&lt;key app="EN" db-id="50dteedtnt9ae9etd5svwtd2zrtw9dvx5dtv"&gt;460&lt;/key&gt;&lt;/foreign-keys&gt;&lt;ref-type name="Book"&gt;6&lt;/ref-type&gt;&lt;contributors&gt;&lt;authors&gt;&lt;author&gt;Francisco J. Varela&lt;/author&gt;&lt;author&gt;Evan Thompson&lt;/author&gt;&lt;author&gt;Eleanor Rosch&lt;/author&gt;&lt;/authors&gt;&lt;/contributors&gt;&lt;titles&gt;&lt;title&gt;The Embodied Mind: Cognitive Science and Human Experience&lt;/title&gt;&lt;/titles&gt;&lt;dates&gt;&lt;year&gt;1991&lt;/year&gt;&lt;/dates&gt;&lt;pub-location&gt;Cambridge, Massachusetts&lt;/pub-location&gt;&lt;publisher&gt;The MIT Press&lt;/publisher&gt;&lt;urls&gt;&lt;related-urls&gt;&lt;url&gt;received, photocopy&lt;/url&gt;&lt;/related-urls&gt;&lt;/urls&gt;&lt;/record&gt;&lt;/Cite&gt;&lt;/EndNote&gt;</w:instrText>
      </w:r>
      <w:r w:rsidRPr="00CB7312">
        <w:rPr>
          <w:sz w:val="16"/>
          <w:szCs w:val="16"/>
        </w:rPr>
        <w:fldChar w:fldCharType="separate"/>
      </w:r>
      <w:r w:rsidRPr="00CB7312">
        <w:rPr>
          <w:noProof/>
          <w:sz w:val="16"/>
          <w:szCs w:val="16"/>
        </w:rPr>
        <w:t>(</w:t>
      </w:r>
      <w:hyperlink w:anchor="_ENREF_140" w:tooltip="Varela, 1991 #460" w:history="1">
        <w:r w:rsidRPr="00CB7312">
          <w:rPr>
            <w:noProof/>
            <w:sz w:val="16"/>
            <w:szCs w:val="16"/>
          </w:rPr>
          <w:t>Varela, et al., 1991, pp.147-184</w:t>
        </w:r>
      </w:hyperlink>
      <w:r w:rsidRPr="00CB7312">
        <w:rPr>
          <w:noProof/>
          <w:sz w:val="16"/>
          <w:szCs w:val="16"/>
        </w:rPr>
        <w:t>)</w:t>
      </w:r>
      <w:r w:rsidRPr="00CB7312">
        <w:rPr>
          <w:sz w:val="16"/>
          <w:szCs w:val="16"/>
        </w:rPr>
        <w:fldChar w:fldCharType="end"/>
      </w:r>
      <w:r w:rsidRPr="00CB7312">
        <w:rPr>
          <w:sz w:val="16"/>
          <w:szCs w:val="16"/>
        </w:rPr>
        <w:t>.</w:t>
      </w:r>
    </w:p>
  </w:footnote>
  <w:footnote w:id="19">
    <w:p w14:paraId="2EE5FB58" w14:textId="5F9D4442" w:rsidR="007C3EF5" w:rsidRPr="00103640" w:rsidRDefault="007C3EF5">
      <w:pPr>
        <w:pStyle w:val="FootnoteText"/>
        <w:rPr>
          <w:sz w:val="16"/>
          <w:szCs w:val="16"/>
          <w:lang w:val="en-US"/>
        </w:rPr>
      </w:pPr>
      <w:r w:rsidRPr="00103640">
        <w:rPr>
          <w:rStyle w:val="FootnoteReference"/>
          <w:sz w:val="16"/>
          <w:szCs w:val="16"/>
        </w:rPr>
        <w:footnoteRef/>
      </w:r>
      <w:r w:rsidRPr="00103640">
        <w:rPr>
          <w:sz w:val="16"/>
          <w:szCs w:val="16"/>
        </w:rPr>
        <w:t xml:space="preserve"> I do not have the software required to represent these dimensions within a sphere. This would be an improvement.</w:t>
      </w:r>
    </w:p>
  </w:footnote>
  <w:footnote w:id="20">
    <w:p w14:paraId="2619BA58" w14:textId="20676DB8" w:rsidR="007C3EF5" w:rsidRPr="00CE750D" w:rsidRDefault="007C3EF5">
      <w:pPr>
        <w:pStyle w:val="FootnoteText"/>
        <w:rPr>
          <w:sz w:val="16"/>
          <w:szCs w:val="16"/>
          <w:lang w:val="en-US"/>
        </w:rPr>
      </w:pPr>
      <w:r w:rsidRPr="00CE750D">
        <w:rPr>
          <w:rStyle w:val="FootnoteReference"/>
          <w:sz w:val="16"/>
          <w:szCs w:val="16"/>
        </w:rPr>
        <w:footnoteRef/>
      </w:r>
      <w:r w:rsidRPr="00CE750D">
        <w:rPr>
          <w:sz w:val="16"/>
          <w:szCs w:val="16"/>
        </w:rPr>
        <w:t xml:space="preserve"> Recent research revealing the existence of ‘mirror neurons’ strongly suggests that this kind of relationship is more than fantastical </w:t>
      </w:r>
      <w:r w:rsidRPr="00CE750D">
        <w:rPr>
          <w:sz w:val="16"/>
          <w:szCs w:val="16"/>
        </w:rPr>
        <w:fldChar w:fldCharType="begin"/>
      </w:r>
      <w:r w:rsidRPr="00CE750D">
        <w:rPr>
          <w:sz w:val="16"/>
          <w:szCs w:val="16"/>
        </w:rPr>
        <w:instrText xml:space="preserve"> ADDIN EN.CITE &lt;EndNote&gt;&lt;Cite&gt;&lt;Author&gt;Damasio&lt;/Author&gt;&lt;Year&gt;1994&lt;/Year&gt;&lt;RecNum&gt;217&lt;/RecNum&gt;&lt;DisplayText&gt;(Damasio, 1994; Gallese, 2001)&lt;/DisplayText&gt;&lt;record&gt;&lt;rec-number&gt;217&lt;/rec-number&gt;&lt;foreign-keys&gt;&lt;key app="EN" db-id="50dteedtnt9ae9etd5svwtd2zrtw9dvx5dtv"&gt;217&lt;/key&gt;&lt;/foreign-keys&gt;&lt;ref-type name="Book"&gt;6&lt;/ref-type&gt;&lt;contributors&gt;&lt;authors&gt;&lt;author&gt;Damasio, Antonio R.&lt;/author&gt;&lt;/authors&gt;&lt;/contributors&gt;&lt;titles&gt;&lt;title&gt;Descarte&amp;apos;s Error: Emotion, Reason and the Human Brain&lt;/title&gt;&lt;/titles&gt;&lt;dates&gt;&lt;year&gt;1994&lt;/year&gt;&lt;/dates&gt;&lt;pub-location&gt;New York&lt;/pub-location&gt;&lt;publisher&gt;Avon&lt;/publisher&gt;&lt;urls&gt;&lt;related-urls&gt;&lt;url&gt;received, original&lt;/url&gt;&lt;/related-urls&gt;&lt;/urls&gt;&lt;/record&gt;&lt;/Cite&gt;&lt;Cite&gt;&lt;Author&gt;Gallese&lt;/Author&gt;&lt;Year&gt;2001&lt;/Year&gt;&lt;RecNum&gt;539&lt;/RecNum&gt;&lt;record&gt;&lt;rec-number&gt;539&lt;/rec-number&gt;&lt;foreign-keys&gt;&lt;key app="EN" db-id="50dteedtnt9ae9etd5svwtd2zrtw9dvx5dtv"&gt;539&lt;/key&gt;&lt;/foreign-keys&gt;&lt;ref-type name="Book Section"&gt;5&lt;/ref-type&gt;&lt;contributors&gt;&lt;authors&gt;&lt;author&gt;Gallese, V.&lt;/author&gt;&lt;/authors&gt;&lt;secondary-authors&gt;&lt;author&gt;Thompson, E&lt;/author&gt;&lt;/secondary-authors&gt;&lt;/contributors&gt;&lt;titles&gt;&lt;title&gt;The &amp;apos;Shared Manifold&amp;apos; Hypothesis: From Mirror Neurons to Empathy&lt;/title&gt;&lt;secondary-title&gt;Between Ourselves: Second-person issues in the study of consciousness&lt;/secondary-title&gt;&lt;/titles&gt;&lt;pages&gt;33-50&lt;/pages&gt;&lt;dates&gt;&lt;year&gt;2001&lt;/year&gt;&lt;/dates&gt;&lt;pub-location&gt;Thorverton&lt;/pub-location&gt;&lt;publisher&gt;Imprint Academic&lt;/publisher&gt;&lt;urls&gt;&lt;/urls&gt;&lt;/record&gt;&lt;/Cite&gt;&lt;/EndNote&gt;</w:instrText>
      </w:r>
      <w:r w:rsidRPr="00CE750D">
        <w:rPr>
          <w:sz w:val="16"/>
          <w:szCs w:val="16"/>
        </w:rPr>
        <w:fldChar w:fldCharType="separate"/>
      </w:r>
      <w:r w:rsidRPr="00CE750D">
        <w:rPr>
          <w:noProof/>
          <w:sz w:val="16"/>
          <w:szCs w:val="16"/>
        </w:rPr>
        <w:t>(</w:t>
      </w:r>
      <w:hyperlink w:anchor="_ENREF_22" w:tooltip="Damasio, 1994 #217" w:history="1">
        <w:r w:rsidRPr="00CE750D">
          <w:rPr>
            <w:noProof/>
            <w:sz w:val="16"/>
            <w:szCs w:val="16"/>
          </w:rPr>
          <w:t>Damasio, 1994</w:t>
        </w:r>
      </w:hyperlink>
      <w:r w:rsidRPr="00CE750D">
        <w:rPr>
          <w:noProof/>
          <w:sz w:val="16"/>
          <w:szCs w:val="16"/>
        </w:rPr>
        <w:t xml:space="preserve">; </w:t>
      </w:r>
      <w:hyperlink w:anchor="_ENREF_42" w:tooltip="Gallese, 2001 #539" w:history="1">
        <w:r w:rsidRPr="00CE750D">
          <w:rPr>
            <w:noProof/>
            <w:sz w:val="16"/>
            <w:szCs w:val="16"/>
          </w:rPr>
          <w:t>Gallese, 2001</w:t>
        </w:r>
      </w:hyperlink>
      <w:r w:rsidRPr="00CE750D">
        <w:rPr>
          <w:noProof/>
          <w:sz w:val="16"/>
          <w:szCs w:val="16"/>
        </w:rPr>
        <w:t>)</w:t>
      </w:r>
      <w:r w:rsidRPr="00CE750D">
        <w:rPr>
          <w:sz w:val="16"/>
          <w:szCs w:val="16"/>
        </w:rPr>
        <w:fldChar w:fldCharType="end"/>
      </w:r>
      <w:r w:rsidRPr="00CE750D">
        <w:rPr>
          <w:sz w:val="16"/>
          <w:szCs w:val="16"/>
        </w:rPr>
        <w:t xml:space="preserve">. </w:t>
      </w:r>
    </w:p>
  </w:footnote>
  <w:footnote w:id="21">
    <w:p w14:paraId="2A1FDD4F" w14:textId="77777777" w:rsidR="007C3EF5" w:rsidRPr="00597827" w:rsidRDefault="007C3EF5" w:rsidP="00053A56">
      <w:pPr>
        <w:pStyle w:val="FootnoteText"/>
        <w:rPr>
          <w:sz w:val="16"/>
          <w:szCs w:val="16"/>
        </w:rPr>
      </w:pPr>
      <w:r w:rsidRPr="00053A56">
        <w:rPr>
          <w:rStyle w:val="FootnoteReference"/>
          <w:sz w:val="16"/>
          <w:szCs w:val="16"/>
        </w:rPr>
        <w:footnoteRef/>
      </w:r>
      <w:r w:rsidRPr="00053A56">
        <w:rPr>
          <w:sz w:val="16"/>
          <w:szCs w:val="16"/>
        </w:rPr>
        <w:t xml:space="preserve"> </w:t>
      </w:r>
      <w:r w:rsidRPr="00597827">
        <w:rPr>
          <w:sz w:val="16"/>
          <w:szCs w:val="16"/>
        </w:rPr>
        <w:t>The following passages are the most direct definitions of reflection I was able to find. They further illustrate this point.  None of these passages describe what the act of reflection entails.</w:t>
      </w:r>
    </w:p>
    <w:p w14:paraId="2379EA68" w14:textId="77777777" w:rsidR="007C3EF5" w:rsidRPr="00597827" w:rsidRDefault="007C3EF5" w:rsidP="00053A56">
      <w:pPr>
        <w:pStyle w:val="FootnoteText"/>
        <w:rPr>
          <w:sz w:val="16"/>
          <w:szCs w:val="16"/>
        </w:rPr>
      </w:pPr>
    </w:p>
    <w:p w14:paraId="17224EEE" w14:textId="7E688183" w:rsidR="007C3EF5" w:rsidRPr="00597827" w:rsidRDefault="007C3EF5" w:rsidP="00053A56">
      <w:pPr>
        <w:jc w:val="both"/>
        <w:rPr>
          <w:sz w:val="16"/>
          <w:szCs w:val="16"/>
        </w:rPr>
      </w:pPr>
      <w:r w:rsidRPr="00597827">
        <w:rPr>
          <w:sz w:val="16"/>
          <w:szCs w:val="16"/>
        </w:rPr>
        <w:t xml:space="preserve">“Reflective practice is a collaborative relationship for professional growth that improves program quality and practice by cherishing strengths and partnering around vulnerabilities to generate growth.” </w:t>
      </w:r>
      <w:r w:rsidRPr="00597827">
        <w:rPr>
          <w:sz w:val="16"/>
          <w:szCs w:val="16"/>
        </w:rPr>
        <w:fldChar w:fldCharType="begin"/>
      </w:r>
      <w:r w:rsidRPr="00597827">
        <w:rPr>
          <w:sz w:val="16"/>
          <w:szCs w:val="16"/>
        </w:rPr>
        <w:instrText xml:space="preserve"> ADDIN EN.CITE &lt;EndNote&gt;&lt;Cite&gt;&lt;Author&gt;Shahmoon-Shanok&lt;/Author&gt;&lt;Year&gt;2009&lt;/Year&gt;&lt;RecNum&gt;51&lt;/RecNum&gt;&lt;Pages&gt;8&lt;/Pages&gt;&lt;DisplayText&gt;(Shahmoon-Shanok, 2009, p. 8)&lt;/DisplayText&gt;&lt;record&gt;&lt;rec-number&gt;51&lt;/rec-number&gt;&lt;foreign-keys&gt;&lt;key app="EN" db-id="e09a9rst5fzds4e55fz5szeddrdzzxs2fd0r"&gt;51&lt;/key&gt;&lt;/foreign-keys&gt;&lt;ref-type name="Book Section"&gt;5&lt;/ref-type&gt;&lt;contributors&gt;&lt;authors&gt;&lt;author&gt;Shahmoon-Shanok, R&lt;/author&gt;&lt;/authors&gt;&lt;secondary-authors&gt;&lt;author&gt;Heller, S. S&lt;/author&gt;&lt;author&gt;Gilkerson, L&lt;/author&gt;&lt;/secondary-authors&gt;&lt;/contributors&gt;&lt;titles&gt;&lt;title&gt;What is refelctive supervision&lt;/title&gt;&lt;secondary-title&gt;A practical guide to reflective supervision&lt;/secondary-title&gt;&lt;/titles&gt;&lt;pages&gt;7-24&lt;/pages&gt;&lt;dates&gt;&lt;year&gt;2009&lt;/year&gt;&lt;/dates&gt;&lt;pub-location&gt;Washington, DC&lt;/pub-location&gt;&lt;publisher&gt;Zero to Three&lt;/publisher&gt;&lt;urls&gt;&lt;/urls&gt;&lt;/record&gt;&lt;/Cite&gt;&lt;/EndNote&gt;</w:instrText>
      </w:r>
      <w:r w:rsidRPr="00597827">
        <w:rPr>
          <w:sz w:val="16"/>
          <w:szCs w:val="16"/>
        </w:rPr>
        <w:fldChar w:fldCharType="separate"/>
      </w:r>
      <w:r w:rsidRPr="00597827">
        <w:rPr>
          <w:noProof/>
          <w:sz w:val="16"/>
          <w:szCs w:val="16"/>
        </w:rPr>
        <w:t>(</w:t>
      </w:r>
      <w:hyperlink w:anchor="_ENREF_115" w:tooltip="Shahmoon-Shanok, 2009 #51" w:history="1">
        <w:r w:rsidRPr="00597827">
          <w:rPr>
            <w:noProof/>
            <w:sz w:val="16"/>
            <w:szCs w:val="16"/>
          </w:rPr>
          <w:t>Shahmoon-Shanok, 2009, p. 8</w:t>
        </w:r>
      </w:hyperlink>
      <w:r w:rsidRPr="00597827">
        <w:rPr>
          <w:noProof/>
          <w:sz w:val="16"/>
          <w:szCs w:val="16"/>
        </w:rPr>
        <w:t>)</w:t>
      </w:r>
      <w:r w:rsidRPr="00597827">
        <w:rPr>
          <w:sz w:val="16"/>
          <w:szCs w:val="16"/>
        </w:rPr>
        <w:fldChar w:fldCharType="end"/>
      </w:r>
    </w:p>
    <w:p w14:paraId="1A3ACE50" w14:textId="073299A0" w:rsidR="007C3EF5" w:rsidRPr="00597827" w:rsidRDefault="007C3EF5" w:rsidP="00053A56">
      <w:pPr>
        <w:jc w:val="both"/>
        <w:rPr>
          <w:sz w:val="16"/>
          <w:szCs w:val="16"/>
        </w:rPr>
      </w:pPr>
      <w:r w:rsidRPr="00597827">
        <w:rPr>
          <w:sz w:val="16"/>
          <w:szCs w:val="16"/>
        </w:rPr>
        <w:t xml:space="preserve">“Reflecting on an experience is an intentional learning activity requiring an ability to analyse the self in relation to what has happened or is happening and make judgements regarding this. However, what can pass for reflection might not be reflection; thinking about an experience or event is not always purposeful and does not necessarily lead to new ways of thinking or behaving” </w:t>
      </w:r>
      <w:r w:rsidRPr="00597827">
        <w:rPr>
          <w:sz w:val="16"/>
          <w:szCs w:val="16"/>
        </w:rPr>
        <w:fldChar w:fldCharType="begin"/>
      </w:r>
      <w:r w:rsidRPr="00597827">
        <w:rPr>
          <w:sz w:val="16"/>
          <w:szCs w:val="16"/>
        </w:rPr>
        <w:instrText xml:space="preserve"> ADDIN EN.CITE &lt;EndNote&gt;&lt;Cite&gt;&lt;Author&gt;Driscoll&lt;/Author&gt;&lt;Year&gt;2007&lt;/Year&gt;&lt;RecNum&gt;53&lt;/RecNum&gt;&lt;Pages&gt;29&lt;/Pages&gt;&lt;DisplayText&gt;(Driscoll, 2007, p. 29)&lt;/DisplayText&gt;&lt;record&gt;&lt;rec-number&gt;53&lt;/rec-number&gt;&lt;foreign-keys&gt;&lt;key app="EN" db-id="e09a9rst5fzds4e55fz5szeddrdzzxs2fd0r"&gt;53&lt;/key&gt;&lt;/foreign-keys&gt;&lt;ref-type name="Book"&gt;6&lt;/ref-type&gt;&lt;contributors&gt;&lt;authors&gt;&lt;author&gt;Driscoll, J&lt;/author&gt;&lt;/authors&gt;&lt;/contributors&gt;&lt;titles&gt;&lt;title&gt;Practising clinical supervision&lt;/title&gt;&lt;/titles&gt;&lt;dates&gt;&lt;year&gt;2007&lt;/year&gt;&lt;/dates&gt;&lt;pub-location&gt;London&lt;/pub-location&gt;&lt;publisher&gt;Elsevier&lt;/publisher&gt;&lt;urls&gt;&lt;/urls&gt;&lt;/record&gt;&lt;/Cite&gt;&lt;/EndNote&gt;</w:instrText>
      </w:r>
      <w:r w:rsidRPr="00597827">
        <w:rPr>
          <w:sz w:val="16"/>
          <w:szCs w:val="16"/>
        </w:rPr>
        <w:fldChar w:fldCharType="separate"/>
      </w:r>
      <w:r w:rsidRPr="00597827">
        <w:rPr>
          <w:noProof/>
          <w:sz w:val="16"/>
          <w:szCs w:val="16"/>
        </w:rPr>
        <w:t>(</w:t>
      </w:r>
      <w:hyperlink w:anchor="_ENREF_32" w:tooltip="Driscoll, 2007 #53" w:history="1">
        <w:r w:rsidRPr="00597827">
          <w:rPr>
            <w:noProof/>
            <w:sz w:val="16"/>
            <w:szCs w:val="16"/>
          </w:rPr>
          <w:t>Driscoll, 2007, p. 29</w:t>
        </w:r>
      </w:hyperlink>
      <w:r w:rsidRPr="00597827">
        <w:rPr>
          <w:noProof/>
          <w:sz w:val="16"/>
          <w:szCs w:val="16"/>
        </w:rPr>
        <w:t>)</w:t>
      </w:r>
      <w:r w:rsidRPr="00597827">
        <w:rPr>
          <w:sz w:val="16"/>
          <w:szCs w:val="16"/>
        </w:rPr>
        <w:fldChar w:fldCharType="end"/>
      </w:r>
      <w:r w:rsidRPr="00597827">
        <w:rPr>
          <w:sz w:val="16"/>
          <w:szCs w:val="16"/>
        </w:rPr>
        <w:t xml:space="preserve">. </w:t>
      </w:r>
    </w:p>
    <w:p w14:paraId="5D09A256" w14:textId="7D6B9BD4" w:rsidR="007C3EF5" w:rsidRPr="00597827" w:rsidRDefault="007C3EF5" w:rsidP="00053A56">
      <w:pPr>
        <w:jc w:val="both"/>
        <w:rPr>
          <w:sz w:val="16"/>
          <w:szCs w:val="16"/>
        </w:rPr>
      </w:pPr>
      <w:r w:rsidRPr="00597827">
        <w:rPr>
          <w:sz w:val="16"/>
          <w:szCs w:val="16"/>
        </w:rPr>
        <w:t xml:space="preserve">“Definitions of reflection are characterised as learning through experience toward gaining new insights or changed perceptions of self and practice. I describe reflection as being mindful of self, either within or after experience, as if a window through which the practitioner can view and focus self within the context of a particular experience, in order to confront, understand and move toward resolving contradiction between one’s vision and actual practice. From this description, the core characteristics of reflection can be elicited: practical wisdom, reflexivity, becoming mindful, commitment, contradiction, understanding and empowerment” </w:t>
      </w:r>
      <w:r w:rsidRPr="00597827">
        <w:rPr>
          <w:sz w:val="16"/>
          <w:szCs w:val="16"/>
        </w:rPr>
        <w:fldChar w:fldCharType="begin"/>
      </w:r>
      <w:r w:rsidRPr="00597827">
        <w:rPr>
          <w:sz w:val="16"/>
          <w:szCs w:val="16"/>
        </w:rPr>
        <w:instrText xml:space="preserve"> ADDIN EN.CITE &lt;EndNote&gt;&lt;Cite&gt;&lt;Author&gt;Johns&lt;/Author&gt;&lt;Year&gt;2004&lt;/Year&gt;&lt;RecNum&gt;60&lt;/RecNum&gt;&lt;Pages&gt;3&lt;/Pages&gt;&lt;DisplayText&gt;(Johns, 2004, p. 3)&lt;/DisplayText&gt;&lt;record&gt;&lt;rec-number&gt;60&lt;/rec-number&gt;&lt;foreign-keys&gt;&lt;key app="EN" db-id="e09a9rst5fzds4e55fz5szeddrdzzxs2fd0r"&gt;60&lt;/key&gt;&lt;/foreign-keys&gt;&lt;ref-type name="Book"&gt;6&lt;/ref-type&gt;&lt;contributors&gt;&lt;authors&gt;&lt;author&gt;Johns, C&lt;/author&gt;&lt;/authors&gt;&lt;/contributors&gt;&lt;titles&gt;&lt;title&gt;Becoming a reflective practitioner&lt;/title&gt;&lt;/titles&gt;&lt;dates&gt;&lt;year&gt;2004&lt;/year&gt;&lt;/dates&gt;&lt;pub-location&gt;Oxford, Uk&lt;/pub-location&gt;&lt;publisher&gt;Blackwell Publishing&lt;/publisher&gt;&lt;urls&gt;&lt;/urls&gt;&lt;/record&gt;&lt;/Cite&gt;&lt;/EndNote&gt;</w:instrText>
      </w:r>
      <w:r w:rsidRPr="00597827">
        <w:rPr>
          <w:sz w:val="16"/>
          <w:szCs w:val="16"/>
        </w:rPr>
        <w:fldChar w:fldCharType="separate"/>
      </w:r>
      <w:r w:rsidRPr="00597827">
        <w:rPr>
          <w:noProof/>
          <w:sz w:val="16"/>
          <w:szCs w:val="16"/>
        </w:rPr>
        <w:t>(</w:t>
      </w:r>
      <w:hyperlink w:anchor="_ENREF_71" w:tooltip="Johns, 2004 #60" w:history="1">
        <w:r w:rsidRPr="00597827">
          <w:rPr>
            <w:noProof/>
            <w:sz w:val="16"/>
            <w:szCs w:val="16"/>
          </w:rPr>
          <w:t>Johns, 2004, p. 3</w:t>
        </w:r>
      </w:hyperlink>
      <w:r w:rsidRPr="00597827">
        <w:rPr>
          <w:noProof/>
          <w:sz w:val="16"/>
          <w:szCs w:val="16"/>
        </w:rPr>
        <w:t>)</w:t>
      </w:r>
      <w:r w:rsidRPr="00597827">
        <w:rPr>
          <w:sz w:val="16"/>
          <w:szCs w:val="16"/>
        </w:rPr>
        <w:fldChar w:fldCharType="end"/>
      </w:r>
      <w:r w:rsidRPr="00597827">
        <w:rPr>
          <w:sz w:val="16"/>
          <w:szCs w:val="16"/>
        </w:rPr>
        <w:t>.</w:t>
      </w:r>
    </w:p>
    <w:p w14:paraId="7D7BC433" w14:textId="229F5E2B" w:rsidR="007C3EF5" w:rsidRPr="00053A56" w:rsidRDefault="007C3EF5">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8D21D5"/>
    <w:multiLevelType w:val="hybridMultilevel"/>
    <w:tmpl w:val="1B34D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993A36"/>
    <w:multiLevelType w:val="hybridMultilevel"/>
    <w:tmpl w:val="95C87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E74A8D"/>
    <w:multiLevelType w:val="hybridMultilevel"/>
    <w:tmpl w:val="B5B2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mer J Community Psy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dteedtnt9ae9etd5svwtd2zrtw9dvx5dtv&quot;&gt;composite library-Converted&lt;record-ids&gt;&lt;item&gt;112&lt;/item&gt;&lt;item&gt;145&lt;/item&gt;&lt;item&gt;146&lt;/item&gt;&lt;item&gt;166&lt;/item&gt;&lt;item&gt;207&lt;/item&gt;&lt;item&gt;212&lt;/item&gt;&lt;item&gt;217&lt;/item&gt;&lt;item&gt;224&lt;/item&gt;&lt;item&gt;234&lt;/item&gt;&lt;item&gt;257&lt;/item&gt;&lt;item&gt;259&lt;/item&gt;&lt;item&gt;318&lt;/item&gt;&lt;item&gt;328&lt;/item&gt;&lt;item&gt;329&lt;/item&gt;&lt;item&gt;357&lt;/item&gt;&lt;item&gt;371&lt;/item&gt;&lt;item&gt;404&lt;/item&gt;&lt;item&gt;416&lt;/item&gt;&lt;item&gt;419&lt;/item&gt;&lt;item&gt;425&lt;/item&gt;&lt;item&gt;456&lt;/item&gt;&lt;item&gt;460&lt;/item&gt;&lt;item&gt;461&lt;/item&gt;&lt;item&gt;462&lt;/item&gt;&lt;item&gt;464&lt;/item&gt;&lt;item&gt;503&lt;/item&gt;&lt;item&gt;510&lt;/item&gt;&lt;item&gt;514&lt;/item&gt;&lt;item&gt;516&lt;/item&gt;&lt;item&gt;524&lt;/item&gt;&lt;item&gt;525&lt;/item&gt;&lt;item&gt;527&lt;/item&gt;&lt;item&gt;530&lt;/item&gt;&lt;item&gt;538&lt;/item&gt;&lt;item&gt;539&lt;/item&gt;&lt;item&gt;546&lt;/item&gt;&lt;item&gt;558&lt;/item&gt;&lt;item&gt;561&lt;/item&gt;&lt;item&gt;562&lt;/item&gt;&lt;item&gt;580&lt;/item&gt;&lt;item&gt;581&lt;/item&gt;&lt;item&gt;583&lt;/item&gt;&lt;item&gt;584&lt;/item&gt;&lt;item&gt;586&lt;/item&gt;&lt;item&gt;591&lt;/item&gt;&lt;item&gt;593&lt;/item&gt;&lt;item&gt;595&lt;/item&gt;&lt;item&gt;599&lt;/item&gt;&lt;item&gt;613&lt;/item&gt;&lt;item&gt;638&lt;/item&gt;&lt;item&gt;641&lt;/item&gt;&lt;item&gt;645&lt;/item&gt;&lt;item&gt;646&lt;/item&gt;&lt;item&gt;648&lt;/item&gt;&lt;item&gt;652&lt;/item&gt;&lt;item&gt;653&lt;/item&gt;&lt;item&gt;659&lt;/item&gt;&lt;item&gt;665&lt;/item&gt;&lt;item&gt;672&lt;/item&gt;&lt;/record-ids&gt;&lt;/item&gt;&lt;item db-id=&quot;e09a9rst5fzds4e55fz5szeddrdzzxs2fd0r&quot;&gt;Supervision literatur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4&lt;/item&gt;&lt;item&gt;75&lt;/item&gt;&lt;item&gt;76&lt;/item&gt;&lt;item&gt;77&lt;/item&gt;&lt;item&gt;78&lt;/item&gt;&lt;item&gt;79&lt;/item&gt;&lt;item&gt;80&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record-ids&gt;&lt;/item&gt;&lt;/Libraries&gt;"/>
  </w:docVars>
  <w:rsids>
    <w:rsidRoot w:val="00646A4E"/>
    <w:rsid w:val="0000294F"/>
    <w:rsid w:val="0000324A"/>
    <w:rsid w:val="0000378B"/>
    <w:rsid w:val="000058F4"/>
    <w:rsid w:val="0001621A"/>
    <w:rsid w:val="0002091F"/>
    <w:rsid w:val="0002251D"/>
    <w:rsid w:val="00022665"/>
    <w:rsid w:val="000245C5"/>
    <w:rsid w:val="000334C4"/>
    <w:rsid w:val="00037D7A"/>
    <w:rsid w:val="00046F71"/>
    <w:rsid w:val="00053A56"/>
    <w:rsid w:val="000600B6"/>
    <w:rsid w:val="000607DC"/>
    <w:rsid w:val="000626D7"/>
    <w:rsid w:val="00065595"/>
    <w:rsid w:val="00071C5A"/>
    <w:rsid w:val="000813B4"/>
    <w:rsid w:val="000861B4"/>
    <w:rsid w:val="00093095"/>
    <w:rsid w:val="000A3243"/>
    <w:rsid w:val="000A6951"/>
    <w:rsid w:val="000B2F16"/>
    <w:rsid w:val="000B2F1C"/>
    <w:rsid w:val="000C5E17"/>
    <w:rsid w:val="000C74D1"/>
    <w:rsid w:val="000C7869"/>
    <w:rsid w:val="000E1B3B"/>
    <w:rsid w:val="000F0C74"/>
    <w:rsid w:val="000F6306"/>
    <w:rsid w:val="00101445"/>
    <w:rsid w:val="00102FD0"/>
    <w:rsid w:val="00103640"/>
    <w:rsid w:val="00111996"/>
    <w:rsid w:val="00111CC0"/>
    <w:rsid w:val="001122C7"/>
    <w:rsid w:val="00112CCE"/>
    <w:rsid w:val="00117571"/>
    <w:rsid w:val="00132954"/>
    <w:rsid w:val="0013407D"/>
    <w:rsid w:val="001347DA"/>
    <w:rsid w:val="0014315B"/>
    <w:rsid w:val="00146C8E"/>
    <w:rsid w:val="00152077"/>
    <w:rsid w:val="00152836"/>
    <w:rsid w:val="00153E14"/>
    <w:rsid w:val="00160AE7"/>
    <w:rsid w:val="00164CE8"/>
    <w:rsid w:val="0016766F"/>
    <w:rsid w:val="00180B1A"/>
    <w:rsid w:val="00182290"/>
    <w:rsid w:val="0019167A"/>
    <w:rsid w:val="0019521D"/>
    <w:rsid w:val="00197A2B"/>
    <w:rsid w:val="001A13EB"/>
    <w:rsid w:val="001B16D6"/>
    <w:rsid w:val="001B35B3"/>
    <w:rsid w:val="001B3EA5"/>
    <w:rsid w:val="001C2DD0"/>
    <w:rsid w:val="001D4796"/>
    <w:rsid w:val="001D4DFC"/>
    <w:rsid w:val="001E5D6A"/>
    <w:rsid w:val="001F0D06"/>
    <w:rsid w:val="001F0E33"/>
    <w:rsid w:val="001F2DE4"/>
    <w:rsid w:val="001F6F8C"/>
    <w:rsid w:val="001F7689"/>
    <w:rsid w:val="002010FB"/>
    <w:rsid w:val="002103F4"/>
    <w:rsid w:val="00213777"/>
    <w:rsid w:val="002224A7"/>
    <w:rsid w:val="002255B6"/>
    <w:rsid w:val="00226588"/>
    <w:rsid w:val="0023072C"/>
    <w:rsid w:val="00230BB7"/>
    <w:rsid w:val="00231793"/>
    <w:rsid w:val="0023211D"/>
    <w:rsid w:val="002351A2"/>
    <w:rsid w:val="002420E9"/>
    <w:rsid w:val="00242F42"/>
    <w:rsid w:val="00246136"/>
    <w:rsid w:val="00254186"/>
    <w:rsid w:val="002568CF"/>
    <w:rsid w:val="0025794E"/>
    <w:rsid w:val="002615FD"/>
    <w:rsid w:val="00277A29"/>
    <w:rsid w:val="002810C7"/>
    <w:rsid w:val="00285A14"/>
    <w:rsid w:val="002928A9"/>
    <w:rsid w:val="00294175"/>
    <w:rsid w:val="002A412B"/>
    <w:rsid w:val="002A4CBA"/>
    <w:rsid w:val="002A54BE"/>
    <w:rsid w:val="002B178F"/>
    <w:rsid w:val="002C3D06"/>
    <w:rsid w:val="002C4BA1"/>
    <w:rsid w:val="002D2FAA"/>
    <w:rsid w:val="002D306E"/>
    <w:rsid w:val="002E0CB8"/>
    <w:rsid w:val="002E3C53"/>
    <w:rsid w:val="002F3E84"/>
    <w:rsid w:val="00307408"/>
    <w:rsid w:val="00311665"/>
    <w:rsid w:val="00313823"/>
    <w:rsid w:val="003269BA"/>
    <w:rsid w:val="003279F2"/>
    <w:rsid w:val="00333DEE"/>
    <w:rsid w:val="00335BA9"/>
    <w:rsid w:val="00336B3D"/>
    <w:rsid w:val="00341EA6"/>
    <w:rsid w:val="00342DB4"/>
    <w:rsid w:val="00346772"/>
    <w:rsid w:val="00347C66"/>
    <w:rsid w:val="00354563"/>
    <w:rsid w:val="003609CA"/>
    <w:rsid w:val="003610BD"/>
    <w:rsid w:val="0036259C"/>
    <w:rsid w:val="003625A9"/>
    <w:rsid w:val="0036488C"/>
    <w:rsid w:val="003774DD"/>
    <w:rsid w:val="00381C2E"/>
    <w:rsid w:val="003937B3"/>
    <w:rsid w:val="003A054B"/>
    <w:rsid w:val="003A1E47"/>
    <w:rsid w:val="003A4F03"/>
    <w:rsid w:val="003B0175"/>
    <w:rsid w:val="003B302B"/>
    <w:rsid w:val="003C44C5"/>
    <w:rsid w:val="003D78CB"/>
    <w:rsid w:val="003E5272"/>
    <w:rsid w:val="003E55E3"/>
    <w:rsid w:val="003E62F9"/>
    <w:rsid w:val="003F2CD2"/>
    <w:rsid w:val="003F30AC"/>
    <w:rsid w:val="003F5C8E"/>
    <w:rsid w:val="00401CAD"/>
    <w:rsid w:val="00402FCD"/>
    <w:rsid w:val="00412E5C"/>
    <w:rsid w:val="00421ABB"/>
    <w:rsid w:val="00426FE0"/>
    <w:rsid w:val="00433562"/>
    <w:rsid w:val="00442374"/>
    <w:rsid w:val="00442E76"/>
    <w:rsid w:val="0044458E"/>
    <w:rsid w:val="004451D5"/>
    <w:rsid w:val="0045028E"/>
    <w:rsid w:val="00452906"/>
    <w:rsid w:val="00452ED5"/>
    <w:rsid w:val="00455851"/>
    <w:rsid w:val="00456E09"/>
    <w:rsid w:val="00461D45"/>
    <w:rsid w:val="004638F3"/>
    <w:rsid w:val="00472385"/>
    <w:rsid w:val="0047273B"/>
    <w:rsid w:val="00474665"/>
    <w:rsid w:val="00474EB9"/>
    <w:rsid w:val="00475A57"/>
    <w:rsid w:val="00481B49"/>
    <w:rsid w:val="00486BDD"/>
    <w:rsid w:val="00491187"/>
    <w:rsid w:val="0049515C"/>
    <w:rsid w:val="004A320F"/>
    <w:rsid w:val="004A326B"/>
    <w:rsid w:val="004A6B88"/>
    <w:rsid w:val="004A6F7B"/>
    <w:rsid w:val="004B1E1C"/>
    <w:rsid w:val="004B7719"/>
    <w:rsid w:val="004C5B09"/>
    <w:rsid w:val="004C72C0"/>
    <w:rsid w:val="004C768B"/>
    <w:rsid w:val="004C76AE"/>
    <w:rsid w:val="004D3922"/>
    <w:rsid w:val="004D7622"/>
    <w:rsid w:val="004E02EE"/>
    <w:rsid w:val="004E4D04"/>
    <w:rsid w:val="004F10A9"/>
    <w:rsid w:val="004F62A8"/>
    <w:rsid w:val="00502A33"/>
    <w:rsid w:val="00504676"/>
    <w:rsid w:val="005071F4"/>
    <w:rsid w:val="00513789"/>
    <w:rsid w:val="005157DD"/>
    <w:rsid w:val="00517E8D"/>
    <w:rsid w:val="005200A8"/>
    <w:rsid w:val="005225B5"/>
    <w:rsid w:val="00533E0E"/>
    <w:rsid w:val="005350BE"/>
    <w:rsid w:val="00537867"/>
    <w:rsid w:val="00543B7E"/>
    <w:rsid w:val="0054480F"/>
    <w:rsid w:val="0054648F"/>
    <w:rsid w:val="00550F0C"/>
    <w:rsid w:val="005540C9"/>
    <w:rsid w:val="00555D1D"/>
    <w:rsid w:val="005608B8"/>
    <w:rsid w:val="00564DF4"/>
    <w:rsid w:val="00566D74"/>
    <w:rsid w:val="0056705C"/>
    <w:rsid w:val="005723EF"/>
    <w:rsid w:val="00574892"/>
    <w:rsid w:val="005816F7"/>
    <w:rsid w:val="00585609"/>
    <w:rsid w:val="005865C8"/>
    <w:rsid w:val="00591B84"/>
    <w:rsid w:val="00597748"/>
    <w:rsid w:val="00597827"/>
    <w:rsid w:val="0059795E"/>
    <w:rsid w:val="005A0464"/>
    <w:rsid w:val="005B0AF4"/>
    <w:rsid w:val="005B18CF"/>
    <w:rsid w:val="005B1AE6"/>
    <w:rsid w:val="005B3238"/>
    <w:rsid w:val="005C1700"/>
    <w:rsid w:val="005C4C22"/>
    <w:rsid w:val="005C71CE"/>
    <w:rsid w:val="005D35D4"/>
    <w:rsid w:val="005D41C5"/>
    <w:rsid w:val="005D4F02"/>
    <w:rsid w:val="005E25F0"/>
    <w:rsid w:val="005E2A7C"/>
    <w:rsid w:val="00624C94"/>
    <w:rsid w:val="00633F68"/>
    <w:rsid w:val="00635C48"/>
    <w:rsid w:val="006428E6"/>
    <w:rsid w:val="00646A4E"/>
    <w:rsid w:val="00652AF1"/>
    <w:rsid w:val="006560B5"/>
    <w:rsid w:val="00670B33"/>
    <w:rsid w:val="0067698A"/>
    <w:rsid w:val="00685A0A"/>
    <w:rsid w:val="006866CC"/>
    <w:rsid w:val="0068695D"/>
    <w:rsid w:val="00690579"/>
    <w:rsid w:val="00692389"/>
    <w:rsid w:val="00697BFE"/>
    <w:rsid w:val="006A05E2"/>
    <w:rsid w:val="006B294F"/>
    <w:rsid w:val="006C0136"/>
    <w:rsid w:val="006C01EC"/>
    <w:rsid w:val="006C25E6"/>
    <w:rsid w:val="006D1681"/>
    <w:rsid w:val="006D58B7"/>
    <w:rsid w:val="006E12C6"/>
    <w:rsid w:val="006E143A"/>
    <w:rsid w:val="006E5CFB"/>
    <w:rsid w:val="006F105F"/>
    <w:rsid w:val="006F2029"/>
    <w:rsid w:val="006F4930"/>
    <w:rsid w:val="006F7CDB"/>
    <w:rsid w:val="0070095E"/>
    <w:rsid w:val="007117C9"/>
    <w:rsid w:val="00712427"/>
    <w:rsid w:val="007148D5"/>
    <w:rsid w:val="00715301"/>
    <w:rsid w:val="00717FAC"/>
    <w:rsid w:val="007221B1"/>
    <w:rsid w:val="007245DF"/>
    <w:rsid w:val="00724D91"/>
    <w:rsid w:val="0073003D"/>
    <w:rsid w:val="007316B8"/>
    <w:rsid w:val="0073529A"/>
    <w:rsid w:val="007368CE"/>
    <w:rsid w:val="0074338B"/>
    <w:rsid w:val="0074536F"/>
    <w:rsid w:val="00746A50"/>
    <w:rsid w:val="00750EE3"/>
    <w:rsid w:val="007617A0"/>
    <w:rsid w:val="007668F8"/>
    <w:rsid w:val="00773F7A"/>
    <w:rsid w:val="00774068"/>
    <w:rsid w:val="0078533A"/>
    <w:rsid w:val="007976C5"/>
    <w:rsid w:val="007A36EA"/>
    <w:rsid w:val="007A5CB5"/>
    <w:rsid w:val="007A70B6"/>
    <w:rsid w:val="007B4429"/>
    <w:rsid w:val="007C263B"/>
    <w:rsid w:val="007C3EF5"/>
    <w:rsid w:val="007C693E"/>
    <w:rsid w:val="007C6AED"/>
    <w:rsid w:val="007D433A"/>
    <w:rsid w:val="007D733A"/>
    <w:rsid w:val="007F1439"/>
    <w:rsid w:val="007F7378"/>
    <w:rsid w:val="007F7746"/>
    <w:rsid w:val="00807F3C"/>
    <w:rsid w:val="00810247"/>
    <w:rsid w:val="008118E4"/>
    <w:rsid w:val="00815851"/>
    <w:rsid w:val="0081683A"/>
    <w:rsid w:val="008172F1"/>
    <w:rsid w:val="00817FC9"/>
    <w:rsid w:val="00826DE8"/>
    <w:rsid w:val="0083144A"/>
    <w:rsid w:val="00831FED"/>
    <w:rsid w:val="008326D8"/>
    <w:rsid w:val="00837992"/>
    <w:rsid w:val="008403F0"/>
    <w:rsid w:val="00843719"/>
    <w:rsid w:val="00852E58"/>
    <w:rsid w:val="00855A42"/>
    <w:rsid w:val="00864364"/>
    <w:rsid w:val="0086665D"/>
    <w:rsid w:val="00867781"/>
    <w:rsid w:val="00875D25"/>
    <w:rsid w:val="00875FFF"/>
    <w:rsid w:val="008821E8"/>
    <w:rsid w:val="008855D3"/>
    <w:rsid w:val="00886A03"/>
    <w:rsid w:val="00891E44"/>
    <w:rsid w:val="0089204B"/>
    <w:rsid w:val="008A2CEC"/>
    <w:rsid w:val="008A55CC"/>
    <w:rsid w:val="008A5AE6"/>
    <w:rsid w:val="008A6509"/>
    <w:rsid w:val="008B0B3A"/>
    <w:rsid w:val="008B3225"/>
    <w:rsid w:val="008C23EA"/>
    <w:rsid w:val="008D2258"/>
    <w:rsid w:val="008E1A24"/>
    <w:rsid w:val="008E5DDC"/>
    <w:rsid w:val="008F3777"/>
    <w:rsid w:val="008F6923"/>
    <w:rsid w:val="009020E8"/>
    <w:rsid w:val="00902E46"/>
    <w:rsid w:val="00913158"/>
    <w:rsid w:val="009158E1"/>
    <w:rsid w:val="00934EC5"/>
    <w:rsid w:val="00935058"/>
    <w:rsid w:val="00937345"/>
    <w:rsid w:val="00937A07"/>
    <w:rsid w:val="00942434"/>
    <w:rsid w:val="00944E96"/>
    <w:rsid w:val="0095129E"/>
    <w:rsid w:val="00955B61"/>
    <w:rsid w:val="00961720"/>
    <w:rsid w:val="00964411"/>
    <w:rsid w:val="00972881"/>
    <w:rsid w:val="00977107"/>
    <w:rsid w:val="00977D27"/>
    <w:rsid w:val="00977EDE"/>
    <w:rsid w:val="00981124"/>
    <w:rsid w:val="00986330"/>
    <w:rsid w:val="00990985"/>
    <w:rsid w:val="009A0DCA"/>
    <w:rsid w:val="009A3EBC"/>
    <w:rsid w:val="009A58B5"/>
    <w:rsid w:val="009A6EF3"/>
    <w:rsid w:val="009B276E"/>
    <w:rsid w:val="009B3164"/>
    <w:rsid w:val="009B4013"/>
    <w:rsid w:val="009D07D1"/>
    <w:rsid w:val="009E064A"/>
    <w:rsid w:val="009E2746"/>
    <w:rsid w:val="009E4B2E"/>
    <w:rsid w:val="009F1E8C"/>
    <w:rsid w:val="00A112E3"/>
    <w:rsid w:val="00A134BC"/>
    <w:rsid w:val="00A1696A"/>
    <w:rsid w:val="00A16C88"/>
    <w:rsid w:val="00A244F8"/>
    <w:rsid w:val="00A35A27"/>
    <w:rsid w:val="00A37CE3"/>
    <w:rsid w:val="00A427A4"/>
    <w:rsid w:val="00A43D40"/>
    <w:rsid w:val="00A6000D"/>
    <w:rsid w:val="00A647BD"/>
    <w:rsid w:val="00A6555C"/>
    <w:rsid w:val="00A76490"/>
    <w:rsid w:val="00A802D0"/>
    <w:rsid w:val="00A900C8"/>
    <w:rsid w:val="00AB0601"/>
    <w:rsid w:val="00AB343A"/>
    <w:rsid w:val="00AB39F5"/>
    <w:rsid w:val="00AB3BE7"/>
    <w:rsid w:val="00AB7959"/>
    <w:rsid w:val="00AB79CA"/>
    <w:rsid w:val="00AC25D5"/>
    <w:rsid w:val="00AC4A0F"/>
    <w:rsid w:val="00AC7877"/>
    <w:rsid w:val="00AD3D23"/>
    <w:rsid w:val="00AD3FBB"/>
    <w:rsid w:val="00AE0097"/>
    <w:rsid w:val="00AE0670"/>
    <w:rsid w:val="00AE5559"/>
    <w:rsid w:val="00AF1D3D"/>
    <w:rsid w:val="00B12342"/>
    <w:rsid w:val="00B1296C"/>
    <w:rsid w:val="00B160E6"/>
    <w:rsid w:val="00B173CF"/>
    <w:rsid w:val="00B17D03"/>
    <w:rsid w:val="00B22434"/>
    <w:rsid w:val="00B251D7"/>
    <w:rsid w:val="00B2655F"/>
    <w:rsid w:val="00B27D27"/>
    <w:rsid w:val="00B43B7D"/>
    <w:rsid w:val="00B45629"/>
    <w:rsid w:val="00B457DF"/>
    <w:rsid w:val="00B506F4"/>
    <w:rsid w:val="00B566F3"/>
    <w:rsid w:val="00B56BCD"/>
    <w:rsid w:val="00B6055B"/>
    <w:rsid w:val="00B612E9"/>
    <w:rsid w:val="00B624A2"/>
    <w:rsid w:val="00B63E64"/>
    <w:rsid w:val="00B73CAA"/>
    <w:rsid w:val="00B7506A"/>
    <w:rsid w:val="00B774A8"/>
    <w:rsid w:val="00B829ED"/>
    <w:rsid w:val="00B834E7"/>
    <w:rsid w:val="00B86D26"/>
    <w:rsid w:val="00B924D9"/>
    <w:rsid w:val="00B934C4"/>
    <w:rsid w:val="00BA2600"/>
    <w:rsid w:val="00BA37E1"/>
    <w:rsid w:val="00BA39F0"/>
    <w:rsid w:val="00BB2E9C"/>
    <w:rsid w:val="00BB530C"/>
    <w:rsid w:val="00BB7706"/>
    <w:rsid w:val="00BC538C"/>
    <w:rsid w:val="00BD7BE8"/>
    <w:rsid w:val="00BE0200"/>
    <w:rsid w:val="00BE12FB"/>
    <w:rsid w:val="00BE73F4"/>
    <w:rsid w:val="00BF1B5A"/>
    <w:rsid w:val="00BF3EFD"/>
    <w:rsid w:val="00C00DDA"/>
    <w:rsid w:val="00C02CEC"/>
    <w:rsid w:val="00C0458D"/>
    <w:rsid w:val="00C04743"/>
    <w:rsid w:val="00C149FC"/>
    <w:rsid w:val="00C27F77"/>
    <w:rsid w:val="00C35212"/>
    <w:rsid w:val="00C3726B"/>
    <w:rsid w:val="00C40706"/>
    <w:rsid w:val="00C42859"/>
    <w:rsid w:val="00C550F1"/>
    <w:rsid w:val="00C6344E"/>
    <w:rsid w:val="00C6373C"/>
    <w:rsid w:val="00C67B61"/>
    <w:rsid w:val="00C716D6"/>
    <w:rsid w:val="00C839E2"/>
    <w:rsid w:val="00C8596B"/>
    <w:rsid w:val="00C941C7"/>
    <w:rsid w:val="00CA48F8"/>
    <w:rsid w:val="00CB3035"/>
    <w:rsid w:val="00CB4474"/>
    <w:rsid w:val="00CB7312"/>
    <w:rsid w:val="00CC2EC4"/>
    <w:rsid w:val="00CD54A8"/>
    <w:rsid w:val="00CE27C9"/>
    <w:rsid w:val="00CE750D"/>
    <w:rsid w:val="00CF015E"/>
    <w:rsid w:val="00CF5D87"/>
    <w:rsid w:val="00D0047D"/>
    <w:rsid w:val="00D03502"/>
    <w:rsid w:val="00D10270"/>
    <w:rsid w:val="00D11569"/>
    <w:rsid w:val="00D13734"/>
    <w:rsid w:val="00D14F53"/>
    <w:rsid w:val="00D228FC"/>
    <w:rsid w:val="00D24C00"/>
    <w:rsid w:val="00D30C78"/>
    <w:rsid w:val="00D36DB8"/>
    <w:rsid w:val="00D40D39"/>
    <w:rsid w:val="00D44251"/>
    <w:rsid w:val="00D56713"/>
    <w:rsid w:val="00D601B6"/>
    <w:rsid w:val="00D700DC"/>
    <w:rsid w:val="00D75EB9"/>
    <w:rsid w:val="00D76642"/>
    <w:rsid w:val="00D80673"/>
    <w:rsid w:val="00D80F63"/>
    <w:rsid w:val="00D81D3F"/>
    <w:rsid w:val="00D822BE"/>
    <w:rsid w:val="00D83B34"/>
    <w:rsid w:val="00D84BC9"/>
    <w:rsid w:val="00D909E7"/>
    <w:rsid w:val="00D9428A"/>
    <w:rsid w:val="00D94ED2"/>
    <w:rsid w:val="00D95E2C"/>
    <w:rsid w:val="00D96198"/>
    <w:rsid w:val="00DA00FC"/>
    <w:rsid w:val="00DA1F73"/>
    <w:rsid w:val="00DA7868"/>
    <w:rsid w:val="00DB07FF"/>
    <w:rsid w:val="00DB61DC"/>
    <w:rsid w:val="00DB687A"/>
    <w:rsid w:val="00DC2B30"/>
    <w:rsid w:val="00DC4281"/>
    <w:rsid w:val="00DD0D5F"/>
    <w:rsid w:val="00DD3253"/>
    <w:rsid w:val="00DD4CDC"/>
    <w:rsid w:val="00DD6E0F"/>
    <w:rsid w:val="00DD7B1C"/>
    <w:rsid w:val="00DE5AC8"/>
    <w:rsid w:val="00DE608C"/>
    <w:rsid w:val="00DF711C"/>
    <w:rsid w:val="00DF7965"/>
    <w:rsid w:val="00E148B0"/>
    <w:rsid w:val="00E175FB"/>
    <w:rsid w:val="00E17B75"/>
    <w:rsid w:val="00E22931"/>
    <w:rsid w:val="00E270B8"/>
    <w:rsid w:val="00E3768A"/>
    <w:rsid w:val="00E4689B"/>
    <w:rsid w:val="00E474C8"/>
    <w:rsid w:val="00E50B72"/>
    <w:rsid w:val="00E5136B"/>
    <w:rsid w:val="00E56CA3"/>
    <w:rsid w:val="00E60ACF"/>
    <w:rsid w:val="00E66665"/>
    <w:rsid w:val="00E669B5"/>
    <w:rsid w:val="00E70F35"/>
    <w:rsid w:val="00E7774D"/>
    <w:rsid w:val="00E90B8F"/>
    <w:rsid w:val="00E90E8C"/>
    <w:rsid w:val="00E90FE3"/>
    <w:rsid w:val="00E9351E"/>
    <w:rsid w:val="00E97EB8"/>
    <w:rsid w:val="00E97FCE"/>
    <w:rsid w:val="00EA374E"/>
    <w:rsid w:val="00EA6B75"/>
    <w:rsid w:val="00EB058E"/>
    <w:rsid w:val="00EB570D"/>
    <w:rsid w:val="00EB69D2"/>
    <w:rsid w:val="00EC1F76"/>
    <w:rsid w:val="00EC28E0"/>
    <w:rsid w:val="00EC4FE9"/>
    <w:rsid w:val="00EC57FB"/>
    <w:rsid w:val="00ED4F5F"/>
    <w:rsid w:val="00ED5AFA"/>
    <w:rsid w:val="00ED5B94"/>
    <w:rsid w:val="00ED7397"/>
    <w:rsid w:val="00EE4545"/>
    <w:rsid w:val="00EF0A98"/>
    <w:rsid w:val="00EF163A"/>
    <w:rsid w:val="00EF3499"/>
    <w:rsid w:val="00EF3723"/>
    <w:rsid w:val="00F062B5"/>
    <w:rsid w:val="00F077B1"/>
    <w:rsid w:val="00F117DB"/>
    <w:rsid w:val="00F26A2D"/>
    <w:rsid w:val="00F27187"/>
    <w:rsid w:val="00F314FC"/>
    <w:rsid w:val="00F35708"/>
    <w:rsid w:val="00F35D25"/>
    <w:rsid w:val="00F36B21"/>
    <w:rsid w:val="00F3730D"/>
    <w:rsid w:val="00F47475"/>
    <w:rsid w:val="00F4790E"/>
    <w:rsid w:val="00F578CB"/>
    <w:rsid w:val="00F62F35"/>
    <w:rsid w:val="00F67FDF"/>
    <w:rsid w:val="00F73991"/>
    <w:rsid w:val="00F8062C"/>
    <w:rsid w:val="00F855F9"/>
    <w:rsid w:val="00F92734"/>
    <w:rsid w:val="00FA2F21"/>
    <w:rsid w:val="00FB0075"/>
    <w:rsid w:val="00FB03B1"/>
    <w:rsid w:val="00FC1DE4"/>
    <w:rsid w:val="00FC70FB"/>
    <w:rsid w:val="00FD0601"/>
    <w:rsid w:val="00FF10DC"/>
    <w:rsid w:val="00FF1418"/>
    <w:rsid w:val="00FF1A42"/>
    <w:rsid w:val="00FF4B4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61A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0B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A4E"/>
    <w:rPr>
      <w:color w:val="0000FF" w:themeColor="hyperlink"/>
      <w:u w:val="single"/>
    </w:rPr>
  </w:style>
  <w:style w:type="paragraph" w:styleId="ListParagraph">
    <w:name w:val="List Paragraph"/>
    <w:basedOn w:val="Normal"/>
    <w:uiPriority w:val="34"/>
    <w:qFormat/>
    <w:rsid w:val="00346772"/>
    <w:pPr>
      <w:ind w:left="720"/>
      <w:contextualSpacing/>
    </w:pPr>
  </w:style>
  <w:style w:type="paragraph" w:styleId="FootnoteText">
    <w:name w:val="footnote text"/>
    <w:basedOn w:val="Normal"/>
    <w:link w:val="FootnoteTextChar"/>
    <w:unhideWhenUsed/>
    <w:rsid w:val="00E90FE3"/>
    <w:pPr>
      <w:spacing w:after="0"/>
    </w:pPr>
  </w:style>
  <w:style w:type="character" w:customStyle="1" w:styleId="FootnoteTextChar">
    <w:name w:val="Footnote Text Char"/>
    <w:basedOn w:val="DefaultParagraphFont"/>
    <w:link w:val="FootnoteText"/>
    <w:rsid w:val="00E90FE3"/>
    <w:rPr>
      <w:lang w:val="en-GB"/>
    </w:rPr>
  </w:style>
  <w:style w:type="character" w:styleId="FootnoteReference">
    <w:name w:val="footnote reference"/>
    <w:basedOn w:val="DefaultParagraphFont"/>
    <w:unhideWhenUsed/>
    <w:rsid w:val="00E90FE3"/>
    <w:rPr>
      <w:vertAlign w:val="superscript"/>
    </w:rPr>
  </w:style>
  <w:style w:type="character" w:styleId="EndnoteReference">
    <w:name w:val="endnote reference"/>
    <w:basedOn w:val="DefaultParagraphFont"/>
    <w:semiHidden/>
    <w:rsid w:val="00164CE8"/>
    <w:rPr>
      <w:vertAlign w:val="superscript"/>
    </w:rPr>
  </w:style>
  <w:style w:type="paragraph" w:styleId="EndnoteText">
    <w:name w:val="endnote text"/>
    <w:basedOn w:val="Normal"/>
    <w:link w:val="EndnoteTextChar"/>
    <w:semiHidden/>
    <w:rsid w:val="00B22434"/>
    <w:rPr>
      <w:rFonts w:ascii="Cambria" w:eastAsia="Times New Roman" w:hAnsi="Cambria" w:cs="Times New Roman"/>
      <w:sz w:val="20"/>
      <w:szCs w:val="20"/>
      <w:lang w:eastAsia="en-US"/>
    </w:rPr>
  </w:style>
  <w:style w:type="character" w:customStyle="1" w:styleId="EndnoteTextChar">
    <w:name w:val="Endnote Text Char"/>
    <w:basedOn w:val="DefaultParagraphFont"/>
    <w:link w:val="EndnoteText"/>
    <w:semiHidden/>
    <w:rsid w:val="00B22434"/>
    <w:rPr>
      <w:rFonts w:ascii="Cambria" w:eastAsia="Times New Roman" w:hAnsi="Cambria" w:cs="Times New Roman"/>
      <w:sz w:val="20"/>
      <w:szCs w:val="20"/>
      <w:lang w:val="en-GB" w:eastAsia="en-US"/>
    </w:rPr>
  </w:style>
  <w:style w:type="paragraph" w:styleId="BalloonText">
    <w:name w:val="Balloon Text"/>
    <w:basedOn w:val="Normal"/>
    <w:link w:val="BalloonTextChar"/>
    <w:uiPriority w:val="99"/>
    <w:semiHidden/>
    <w:unhideWhenUsed/>
    <w:rsid w:val="00D8067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0673"/>
    <w:rPr>
      <w:rFonts w:ascii="Lucida Grande" w:hAnsi="Lucida Grande" w:cs="Lucida Grande"/>
      <w:sz w:val="18"/>
      <w:szCs w:val="18"/>
      <w:lang w:val="en-GB"/>
    </w:rPr>
  </w:style>
  <w:style w:type="paragraph" w:customStyle="1" w:styleId="Textbodyindent">
    <w:name w:val="Text body indent"/>
    <w:basedOn w:val="Normal"/>
    <w:link w:val="TextbodyindentChar"/>
    <w:rsid w:val="00B7506A"/>
    <w:pPr>
      <w:spacing w:after="0" w:line="360" w:lineRule="auto"/>
      <w:ind w:firstLine="567"/>
      <w:jc w:val="both"/>
    </w:pPr>
    <w:rPr>
      <w:rFonts w:ascii="Times New Roman" w:eastAsia="Times New Roman" w:hAnsi="Times New Roman" w:cs="Times New Roman"/>
      <w:lang w:val="en-NZ" w:eastAsia="en-US"/>
    </w:rPr>
  </w:style>
  <w:style w:type="character" w:customStyle="1" w:styleId="TextbodyindentChar">
    <w:name w:val="Text body indent Char"/>
    <w:basedOn w:val="DefaultParagraphFont"/>
    <w:link w:val="Textbodyindent"/>
    <w:rsid w:val="00B7506A"/>
    <w:rPr>
      <w:rFonts w:ascii="Times New Roman" w:eastAsia="Times New Roman" w:hAnsi="Times New Roman" w:cs="Times New Roman"/>
      <w:lang w:val="en-NZ" w:eastAsia="en-US"/>
    </w:rPr>
  </w:style>
  <w:style w:type="paragraph" w:styleId="Caption">
    <w:name w:val="caption"/>
    <w:basedOn w:val="Normal"/>
    <w:next w:val="Normal"/>
    <w:qFormat/>
    <w:rsid w:val="00B7506A"/>
    <w:pPr>
      <w:spacing w:before="120" w:after="120"/>
      <w:jc w:val="center"/>
    </w:pPr>
    <w:rPr>
      <w:rFonts w:ascii="Times New Roman" w:eastAsia="Times New Roman" w:hAnsi="Times New Roman" w:cs="Times New Roman"/>
      <w:b/>
      <w:bCs/>
      <w:sz w:val="20"/>
      <w:szCs w:val="20"/>
      <w:lang w:val="en-NZ" w:eastAsia="en-US"/>
    </w:rPr>
  </w:style>
  <w:style w:type="table" w:styleId="TableGrid">
    <w:name w:val="Table Grid"/>
    <w:basedOn w:val="TableNormal"/>
    <w:uiPriority w:val="59"/>
    <w:rsid w:val="00AB3BE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C72C0"/>
    <w:pPr>
      <w:spacing w:after="0"/>
    </w:pPr>
    <w:rPr>
      <w:i/>
      <w:sz w:val="20"/>
      <w:szCs w:val="20"/>
    </w:rPr>
  </w:style>
  <w:style w:type="table" w:styleId="LightGrid-Accent4">
    <w:name w:val="Light Grid Accent 4"/>
    <w:basedOn w:val="TableNormal"/>
    <w:uiPriority w:val="62"/>
    <w:rsid w:val="00FC70FB"/>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0B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A4E"/>
    <w:rPr>
      <w:color w:val="0000FF" w:themeColor="hyperlink"/>
      <w:u w:val="single"/>
    </w:rPr>
  </w:style>
  <w:style w:type="paragraph" w:styleId="ListParagraph">
    <w:name w:val="List Paragraph"/>
    <w:basedOn w:val="Normal"/>
    <w:uiPriority w:val="34"/>
    <w:qFormat/>
    <w:rsid w:val="00346772"/>
    <w:pPr>
      <w:ind w:left="720"/>
      <w:contextualSpacing/>
    </w:pPr>
  </w:style>
  <w:style w:type="paragraph" w:styleId="FootnoteText">
    <w:name w:val="footnote text"/>
    <w:basedOn w:val="Normal"/>
    <w:link w:val="FootnoteTextChar"/>
    <w:unhideWhenUsed/>
    <w:rsid w:val="00E90FE3"/>
    <w:pPr>
      <w:spacing w:after="0"/>
    </w:pPr>
  </w:style>
  <w:style w:type="character" w:customStyle="1" w:styleId="FootnoteTextChar">
    <w:name w:val="Footnote Text Char"/>
    <w:basedOn w:val="DefaultParagraphFont"/>
    <w:link w:val="FootnoteText"/>
    <w:rsid w:val="00E90FE3"/>
    <w:rPr>
      <w:lang w:val="en-GB"/>
    </w:rPr>
  </w:style>
  <w:style w:type="character" w:styleId="FootnoteReference">
    <w:name w:val="footnote reference"/>
    <w:basedOn w:val="DefaultParagraphFont"/>
    <w:unhideWhenUsed/>
    <w:rsid w:val="00E90FE3"/>
    <w:rPr>
      <w:vertAlign w:val="superscript"/>
    </w:rPr>
  </w:style>
  <w:style w:type="character" w:styleId="EndnoteReference">
    <w:name w:val="endnote reference"/>
    <w:basedOn w:val="DefaultParagraphFont"/>
    <w:semiHidden/>
    <w:rsid w:val="00164CE8"/>
    <w:rPr>
      <w:vertAlign w:val="superscript"/>
    </w:rPr>
  </w:style>
  <w:style w:type="paragraph" w:styleId="EndnoteText">
    <w:name w:val="endnote text"/>
    <w:basedOn w:val="Normal"/>
    <w:link w:val="EndnoteTextChar"/>
    <w:semiHidden/>
    <w:rsid w:val="00B22434"/>
    <w:rPr>
      <w:rFonts w:ascii="Cambria" w:eastAsia="Times New Roman" w:hAnsi="Cambria" w:cs="Times New Roman"/>
      <w:sz w:val="20"/>
      <w:szCs w:val="20"/>
      <w:lang w:eastAsia="en-US"/>
    </w:rPr>
  </w:style>
  <w:style w:type="character" w:customStyle="1" w:styleId="EndnoteTextChar">
    <w:name w:val="Endnote Text Char"/>
    <w:basedOn w:val="DefaultParagraphFont"/>
    <w:link w:val="EndnoteText"/>
    <w:semiHidden/>
    <w:rsid w:val="00B22434"/>
    <w:rPr>
      <w:rFonts w:ascii="Cambria" w:eastAsia="Times New Roman" w:hAnsi="Cambria" w:cs="Times New Roman"/>
      <w:sz w:val="20"/>
      <w:szCs w:val="20"/>
      <w:lang w:val="en-GB" w:eastAsia="en-US"/>
    </w:rPr>
  </w:style>
  <w:style w:type="paragraph" w:styleId="BalloonText">
    <w:name w:val="Balloon Text"/>
    <w:basedOn w:val="Normal"/>
    <w:link w:val="BalloonTextChar"/>
    <w:uiPriority w:val="99"/>
    <w:semiHidden/>
    <w:unhideWhenUsed/>
    <w:rsid w:val="00D8067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0673"/>
    <w:rPr>
      <w:rFonts w:ascii="Lucida Grande" w:hAnsi="Lucida Grande" w:cs="Lucida Grande"/>
      <w:sz w:val="18"/>
      <w:szCs w:val="18"/>
      <w:lang w:val="en-GB"/>
    </w:rPr>
  </w:style>
  <w:style w:type="paragraph" w:customStyle="1" w:styleId="Textbodyindent">
    <w:name w:val="Text body indent"/>
    <w:basedOn w:val="Normal"/>
    <w:link w:val="TextbodyindentChar"/>
    <w:rsid w:val="00B7506A"/>
    <w:pPr>
      <w:spacing w:after="0" w:line="360" w:lineRule="auto"/>
      <w:ind w:firstLine="567"/>
      <w:jc w:val="both"/>
    </w:pPr>
    <w:rPr>
      <w:rFonts w:ascii="Times New Roman" w:eastAsia="Times New Roman" w:hAnsi="Times New Roman" w:cs="Times New Roman"/>
      <w:lang w:val="en-NZ" w:eastAsia="en-US"/>
    </w:rPr>
  </w:style>
  <w:style w:type="character" w:customStyle="1" w:styleId="TextbodyindentChar">
    <w:name w:val="Text body indent Char"/>
    <w:basedOn w:val="DefaultParagraphFont"/>
    <w:link w:val="Textbodyindent"/>
    <w:rsid w:val="00B7506A"/>
    <w:rPr>
      <w:rFonts w:ascii="Times New Roman" w:eastAsia="Times New Roman" w:hAnsi="Times New Roman" w:cs="Times New Roman"/>
      <w:lang w:val="en-NZ" w:eastAsia="en-US"/>
    </w:rPr>
  </w:style>
  <w:style w:type="paragraph" w:styleId="Caption">
    <w:name w:val="caption"/>
    <w:basedOn w:val="Normal"/>
    <w:next w:val="Normal"/>
    <w:qFormat/>
    <w:rsid w:val="00B7506A"/>
    <w:pPr>
      <w:spacing w:before="120" w:after="120"/>
      <w:jc w:val="center"/>
    </w:pPr>
    <w:rPr>
      <w:rFonts w:ascii="Times New Roman" w:eastAsia="Times New Roman" w:hAnsi="Times New Roman" w:cs="Times New Roman"/>
      <w:b/>
      <w:bCs/>
      <w:sz w:val="20"/>
      <w:szCs w:val="20"/>
      <w:lang w:val="en-NZ" w:eastAsia="en-US"/>
    </w:rPr>
  </w:style>
  <w:style w:type="table" w:styleId="TableGrid">
    <w:name w:val="Table Grid"/>
    <w:basedOn w:val="TableNormal"/>
    <w:uiPriority w:val="59"/>
    <w:rsid w:val="00AB3BE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C72C0"/>
    <w:pPr>
      <w:spacing w:after="0"/>
    </w:pPr>
    <w:rPr>
      <w:i/>
      <w:sz w:val="20"/>
      <w:szCs w:val="20"/>
    </w:rPr>
  </w:style>
  <w:style w:type="table" w:styleId="LightGrid-Accent4">
    <w:name w:val="Light Grid Accent 4"/>
    <w:basedOn w:val="TableNormal"/>
    <w:uiPriority w:val="62"/>
    <w:rsid w:val="00FC70FB"/>
    <w:pPr>
      <w:spacing w:after="0"/>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2897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5447</Words>
  <Characters>90212</Characters>
  <Application>Microsoft Macintosh Word</Application>
  <DocSecurity>0</DocSecurity>
  <Lines>1961</Lines>
  <Paragraphs>765</Paragraphs>
  <ScaleCrop>false</ScaleCrop>
  <Company>Heart Way</Company>
  <LinksUpToDate>false</LinksUpToDate>
  <CharactersWithSpaces>104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ssom Hart</dc:creator>
  <cp:keywords/>
  <dc:description/>
  <cp:lastModifiedBy>David Price</cp:lastModifiedBy>
  <cp:revision>3</cp:revision>
  <cp:lastPrinted>2013-05-17T00:31:00Z</cp:lastPrinted>
  <dcterms:created xsi:type="dcterms:W3CDTF">2014-03-22T21:41:00Z</dcterms:created>
  <dcterms:modified xsi:type="dcterms:W3CDTF">2014-03-22T21:44:00Z</dcterms:modified>
</cp:coreProperties>
</file>